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EEB9D" w14:textId="77777777" w:rsidR="00E06B71" w:rsidRPr="00DD711E" w:rsidRDefault="00E06B71" w:rsidP="00E06B71">
      <w:pPr>
        <w:rPr>
          <w:sz w:val="36"/>
          <w:szCs w:val="36"/>
        </w:rPr>
      </w:pPr>
    </w:p>
    <w:p w14:paraId="01C1A79A" w14:textId="77777777" w:rsidR="00E06B71" w:rsidRPr="00DD711E" w:rsidRDefault="00E06B71" w:rsidP="00E06B71">
      <w:pPr>
        <w:jc w:val="center"/>
        <w:rPr>
          <w:sz w:val="36"/>
          <w:szCs w:val="36"/>
        </w:rPr>
      </w:pPr>
    </w:p>
    <w:p w14:paraId="7D476FF2" w14:textId="77777777" w:rsidR="00E06B71" w:rsidRPr="00DD711E" w:rsidRDefault="00E06B71" w:rsidP="00E06B71">
      <w:pPr>
        <w:jc w:val="center"/>
        <w:rPr>
          <w:sz w:val="36"/>
          <w:szCs w:val="36"/>
        </w:rPr>
      </w:pPr>
      <w:r w:rsidRPr="00DD711E">
        <w:rPr>
          <w:sz w:val="36"/>
          <w:szCs w:val="36"/>
        </w:rPr>
        <w:t>Supplementary Materials for</w:t>
      </w:r>
    </w:p>
    <w:p w14:paraId="389E8F2D" w14:textId="77777777" w:rsidR="00E06B71" w:rsidRPr="00DD711E" w:rsidRDefault="00E06B71" w:rsidP="00E06B71"/>
    <w:p w14:paraId="35E79048" w14:textId="77777777" w:rsidR="00E06B71" w:rsidRPr="00DD711E" w:rsidRDefault="00E06B71" w:rsidP="00E06B71">
      <w:pPr>
        <w:jc w:val="center"/>
        <w:rPr>
          <w:sz w:val="36"/>
          <w:szCs w:val="36"/>
        </w:rPr>
      </w:pPr>
      <w:r w:rsidRPr="00DD711E">
        <w:rPr>
          <w:sz w:val="36"/>
          <w:szCs w:val="36"/>
        </w:rPr>
        <w:t>Supporting information for COVID-19 Transmission Dynamics Underlying Epidemic Waves in Kenya</w:t>
      </w:r>
    </w:p>
    <w:p w14:paraId="0F96F952" w14:textId="77777777" w:rsidR="00E06B71" w:rsidRPr="00DD711E" w:rsidRDefault="00E06B71" w:rsidP="00E06B71">
      <w:pPr>
        <w:jc w:val="center"/>
      </w:pPr>
    </w:p>
    <w:p w14:paraId="23F14F56" w14:textId="7CD60E5B" w:rsidR="00C92B7B" w:rsidRPr="00174443" w:rsidRDefault="00C92B7B" w:rsidP="00C92B7B">
      <w:pPr>
        <w:rPr>
          <w:color w:val="000000" w:themeColor="text1"/>
        </w:rPr>
      </w:pPr>
      <w:r w:rsidRPr="00174443">
        <w:rPr>
          <w:color w:val="000000" w:themeColor="text1"/>
          <w:sz w:val="22"/>
          <w:szCs w:val="22"/>
        </w:rPr>
        <w:t>Samuel P. C. Brand</w:t>
      </w:r>
      <w:r w:rsidRPr="00174443">
        <w:rPr>
          <w:color w:val="000000" w:themeColor="text1"/>
          <w:vertAlign w:val="superscript"/>
        </w:rPr>
        <w:t>1,2,3</w:t>
      </w:r>
      <w:r w:rsidRPr="00174443">
        <w:rPr>
          <w:color w:val="000000" w:themeColor="text1"/>
          <w:sz w:val="22"/>
          <w:szCs w:val="22"/>
        </w:rPr>
        <w:t>*</w:t>
      </w:r>
      <w:r w:rsidRPr="00174443">
        <w:rPr>
          <w:color w:val="000000" w:themeColor="text1"/>
          <w:vertAlign w:val="superscript"/>
        </w:rPr>
        <w:t>†</w:t>
      </w:r>
      <w:r w:rsidRPr="00174443">
        <w:rPr>
          <w:color w:val="000000" w:themeColor="text1"/>
          <w:sz w:val="22"/>
          <w:szCs w:val="22"/>
        </w:rPr>
        <w:t> ,John Ojal</w:t>
      </w:r>
      <w:r w:rsidRPr="00174443">
        <w:rPr>
          <w:color w:val="000000" w:themeColor="text1"/>
          <w:vertAlign w:val="superscript"/>
        </w:rPr>
        <w:t>1,4</w:t>
      </w:r>
      <w:r w:rsidRPr="00174443">
        <w:rPr>
          <w:color w:val="000000" w:themeColor="text1"/>
          <w:sz w:val="22"/>
          <w:szCs w:val="22"/>
        </w:rPr>
        <w:t>*</w:t>
      </w:r>
      <w:r w:rsidRPr="00174443">
        <w:rPr>
          <w:color w:val="000000" w:themeColor="text1"/>
          <w:vertAlign w:val="superscript"/>
        </w:rPr>
        <w:t>†</w:t>
      </w:r>
      <w:r w:rsidRPr="00174443">
        <w:rPr>
          <w:color w:val="000000" w:themeColor="text1"/>
          <w:sz w:val="22"/>
          <w:szCs w:val="22"/>
        </w:rPr>
        <w:t>, Rabia Aziza</w:t>
      </w:r>
      <w:r w:rsidRPr="00174443">
        <w:rPr>
          <w:color w:val="000000" w:themeColor="text1"/>
          <w:vertAlign w:val="superscript"/>
        </w:rPr>
        <w:t>2,3</w:t>
      </w:r>
      <w:r w:rsidRPr="00174443">
        <w:rPr>
          <w:color w:val="000000" w:themeColor="text1"/>
          <w:sz w:val="22"/>
          <w:szCs w:val="22"/>
        </w:rPr>
        <w:t>, Vincent Were</w:t>
      </w:r>
      <w:r w:rsidRPr="00174443">
        <w:rPr>
          <w:color w:val="000000" w:themeColor="text1"/>
          <w:vertAlign w:val="superscript"/>
        </w:rPr>
        <w:t>5</w:t>
      </w:r>
      <w:r w:rsidRPr="00174443">
        <w:rPr>
          <w:color w:val="000000" w:themeColor="text1"/>
          <w:sz w:val="22"/>
          <w:szCs w:val="22"/>
        </w:rPr>
        <w:t>, Emelda A Okiro</w:t>
      </w:r>
      <w:r w:rsidRPr="00174443">
        <w:rPr>
          <w:color w:val="000000" w:themeColor="text1"/>
          <w:vertAlign w:val="superscript"/>
        </w:rPr>
        <w:t>6,7</w:t>
      </w:r>
      <w:r w:rsidRPr="00174443">
        <w:rPr>
          <w:color w:val="000000" w:themeColor="text1"/>
          <w:sz w:val="22"/>
          <w:szCs w:val="22"/>
        </w:rPr>
        <w:t>, Ivy K Kombe</w:t>
      </w:r>
      <w:r w:rsidRPr="00174443">
        <w:rPr>
          <w:color w:val="000000" w:themeColor="text1"/>
          <w:vertAlign w:val="superscript"/>
        </w:rPr>
        <w:t>1</w:t>
      </w:r>
      <w:r w:rsidRPr="00174443">
        <w:rPr>
          <w:color w:val="000000" w:themeColor="text1"/>
          <w:sz w:val="22"/>
          <w:szCs w:val="22"/>
        </w:rPr>
        <w:t>, Caroline Mburu</w:t>
      </w:r>
      <w:r w:rsidRPr="00174443">
        <w:rPr>
          <w:color w:val="000000" w:themeColor="text1"/>
          <w:vertAlign w:val="superscript"/>
        </w:rPr>
        <w:t>1</w:t>
      </w:r>
      <w:r w:rsidRPr="00174443">
        <w:rPr>
          <w:color w:val="000000" w:themeColor="text1"/>
          <w:sz w:val="22"/>
          <w:szCs w:val="22"/>
        </w:rPr>
        <w:t>, Morris Ogero</w:t>
      </w:r>
      <w:r w:rsidRPr="00174443">
        <w:rPr>
          <w:color w:val="000000" w:themeColor="text1"/>
          <w:vertAlign w:val="superscript"/>
        </w:rPr>
        <w:t>1</w:t>
      </w:r>
      <w:r w:rsidRPr="00174443">
        <w:rPr>
          <w:color w:val="000000" w:themeColor="text1"/>
          <w:sz w:val="22"/>
          <w:szCs w:val="22"/>
        </w:rPr>
        <w:t>, Ambrose Agweyu</w:t>
      </w:r>
      <w:r w:rsidRPr="00174443">
        <w:rPr>
          <w:color w:val="000000" w:themeColor="text1"/>
          <w:vertAlign w:val="superscript"/>
        </w:rPr>
        <w:t>1</w:t>
      </w:r>
      <w:r w:rsidR="00A817B4" w:rsidRPr="00174443">
        <w:rPr>
          <w:color w:val="000000" w:themeColor="text1"/>
          <w:vertAlign w:val="superscript"/>
        </w:rPr>
        <w:t>,7</w:t>
      </w:r>
      <w:r w:rsidRPr="00174443">
        <w:rPr>
          <w:color w:val="000000" w:themeColor="text1"/>
          <w:sz w:val="22"/>
          <w:szCs w:val="22"/>
        </w:rPr>
        <w:t>, George M Warimwe</w:t>
      </w:r>
      <w:r w:rsidRPr="00174443">
        <w:rPr>
          <w:color w:val="000000" w:themeColor="text1"/>
          <w:vertAlign w:val="superscript"/>
        </w:rPr>
        <w:t>1,7</w:t>
      </w:r>
      <w:r w:rsidRPr="00174443">
        <w:rPr>
          <w:color w:val="000000" w:themeColor="text1"/>
          <w:sz w:val="22"/>
          <w:szCs w:val="22"/>
        </w:rPr>
        <w:t>, James Nyagwange</w:t>
      </w:r>
      <w:r w:rsidRPr="00174443">
        <w:rPr>
          <w:color w:val="000000" w:themeColor="text1"/>
          <w:sz w:val="22"/>
          <w:szCs w:val="22"/>
          <w:vertAlign w:val="superscript"/>
        </w:rPr>
        <w:t>1</w:t>
      </w:r>
      <w:r w:rsidRPr="00174443">
        <w:rPr>
          <w:color w:val="000000" w:themeColor="text1"/>
          <w:sz w:val="22"/>
          <w:szCs w:val="22"/>
        </w:rPr>
        <w:t>, Henry Karanja</w:t>
      </w:r>
      <w:r w:rsidRPr="00174443">
        <w:rPr>
          <w:color w:val="000000" w:themeColor="text1"/>
          <w:sz w:val="22"/>
          <w:szCs w:val="22"/>
          <w:vertAlign w:val="superscript"/>
        </w:rPr>
        <w:t>1</w:t>
      </w:r>
      <w:r w:rsidRPr="00174443">
        <w:rPr>
          <w:color w:val="000000" w:themeColor="text1"/>
          <w:sz w:val="22"/>
          <w:szCs w:val="22"/>
        </w:rPr>
        <w:t>, John N Gitonga</w:t>
      </w:r>
      <w:r w:rsidRPr="00174443">
        <w:rPr>
          <w:color w:val="000000" w:themeColor="text1"/>
          <w:sz w:val="22"/>
          <w:szCs w:val="22"/>
          <w:vertAlign w:val="superscript"/>
        </w:rPr>
        <w:t>1</w:t>
      </w:r>
      <w:r w:rsidRPr="00174443">
        <w:rPr>
          <w:color w:val="000000" w:themeColor="text1"/>
          <w:sz w:val="22"/>
          <w:szCs w:val="22"/>
        </w:rPr>
        <w:t>, Daisy Mugo</w:t>
      </w:r>
      <w:r w:rsidRPr="00174443">
        <w:rPr>
          <w:color w:val="000000" w:themeColor="text1"/>
          <w:vertAlign w:val="superscript"/>
        </w:rPr>
        <w:t>1</w:t>
      </w:r>
      <w:r w:rsidRPr="00174443">
        <w:rPr>
          <w:color w:val="000000" w:themeColor="text1"/>
          <w:sz w:val="22"/>
          <w:szCs w:val="22"/>
        </w:rPr>
        <w:t>, Sophie Uyoga</w:t>
      </w:r>
      <w:r w:rsidRPr="00174443">
        <w:rPr>
          <w:color w:val="000000" w:themeColor="text1"/>
          <w:vertAlign w:val="superscript"/>
        </w:rPr>
        <w:t>1</w:t>
      </w:r>
      <w:r w:rsidRPr="00174443">
        <w:rPr>
          <w:color w:val="000000" w:themeColor="text1"/>
          <w:sz w:val="22"/>
          <w:szCs w:val="22"/>
        </w:rPr>
        <w:t>, Ifedayo M O Adetifa</w:t>
      </w:r>
      <w:r w:rsidRPr="00174443">
        <w:rPr>
          <w:color w:val="000000" w:themeColor="text1"/>
          <w:vertAlign w:val="superscript"/>
        </w:rPr>
        <w:t>1,8</w:t>
      </w:r>
      <w:r w:rsidRPr="00174443">
        <w:rPr>
          <w:color w:val="000000" w:themeColor="text1"/>
          <w:sz w:val="22"/>
          <w:szCs w:val="22"/>
        </w:rPr>
        <w:t>,  J Anthony G Scott</w:t>
      </w:r>
      <w:r w:rsidRPr="00174443">
        <w:rPr>
          <w:color w:val="000000" w:themeColor="text1"/>
          <w:vertAlign w:val="superscript"/>
        </w:rPr>
        <w:t>1,8</w:t>
      </w:r>
      <w:r w:rsidRPr="00174443">
        <w:rPr>
          <w:color w:val="000000" w:themeColor="text1"/>
          <w:sz w:val="22"/>
          <w:szCs w:val="22"/>
        </w:rPr>
        <w:t>, Edward Otieno</w:t>
      </w:r>
      <w:r w:rsidRPr="00174443">
        <w:rPr>
          <w:color w:val="000000" w:themeColor="text1"/>
          <w:vertAlign w:val="superscript"/>
        </w:rPr>
        <w:t>1</w:t>
      </w:r>
      <w:r w:rsidRPr="00174443">
        <w:rPr>
          <w:color w:val="000000" w:themeColor="text1"/>
          <w:sz w:val="22"/>
          <w:szCs w:val="22"/>
        </w:rPr>
        <w:t>, Nickson Murunga</w:t>
      </w:r>
      <w:r w:rsidRPr="00174443">
        <w:rPr>
          <w:color w:val="000000" w:themeColor="text1"/>
          <w:sz w:val="22"/>
          <w:szCs w:val="22"/>
          <w:vertAlign w:val="superscript"/>
        </w:rPr>
        <w:t>1</w:t>
      </w:r>
      <w:r w:rsidRPr="00174443">
        <w:rPr>
          <w:color w:val="000000" w:themeColor="text1"/>
          <w:sz w:val="22"/>
          <w:szCs w:val="22"/>
        </w:rPr>
        <w:t>, Mark Otiende</w:t>
      </w:r>
      <w:r w:rsidRPr="00174443">
        <w:rPr>
          <w:color w:val="000000" w:themeColor="text1"/>
          <w:sz w:val="22"/>
          <w:szCs w:val="22"/>
          <w:vertAlign w:val="superscript"/>
        </w:rPr>
        <w:t>1</w:t>
      </w:r>
      <w:r w:rsidRPr="00174443">
        <w:rPr>
          <w:color w:val="000000" w:themeColor="text1"/>
          <w:sz w:val="22"/>
          <w:szCs w:val="22"/>
        </w:rPr>
        <w:t>, Lynette I Ochola-Oyier</w:t>
      </w:r>
      <w:r w:rsidRPr="00174443">
        <w:rPr>
          <w:color w:val="000000" w:themeColor="text1"/>
          <w:vertAlign w:val="superscript"/>
        </w:rPr>
        <w:t>1</w:t>
      </w:r>
      <w:r w:rsidRPr="00174443">
        <w:rPr>
          <w:color w:val="000000" w:themeColor="text1"/>
          <w:sz w:val="22"/>
          <w:szCs w:val="22"/>
        </w:rPr>
        <w:t>, Charles N Agoti</w:t>
      </w:r>
      <w:r w:rsidRPr="00174443">
        <w:rPr>
          <w:color w:val="000000" w:themeColor="text1"/>
          <w:vertAlign w:val="superscript"/>
        </w:rPr>
        <w:t>1</w:t>
      </w:r>
      <w:r w:rsidRPr="00174443">
        <w:rPr>
          <w:color w:val="000000" w:themeColor="text1"/>
          <w:sz w:val="22"/>
          <w:szCs w:val="22"/>
        </w:rPr>
        <w:t>, George Githinji</w:t>
      </w:r>
      <w:r w:rsidRPr="00174443">
        <w:rPr>
          <w:color w:val="000000" w:themeColor="text1"/>
          <w:vertAlign w:val="superscript"/>
        </w:rPr>
        <w:t>1</w:t>
      </w:r>
      <w:r w:rsidRPr="00174443">
        <w:rPr>
          <w:color w:val="000000" w:themeColor="text1"/>
          <w:sz w:val="22"/>
          <w:szCs w:val="22"/>
        </w:rPr>
        <w:t>, Kadondi Kasera</w:t>
      </w:r>
      <w:r w:rsidRPr="00174443">
        <w:rPr>
          <w:color w:val="000000" w:themeColor="text1"/>
          <w:vertAlign w:val="superscript"/>
        </w:rPr>
        <w:t>9</w:t>
      </w:r>
      <w:r w:rsidRPr="00174443">
        <w:rPr>
          <w:color w:val="000000" w:themeColor="text1"/>
          <w:sz w:val="22"/>
          <w:szCs w:val="22"/>
        </w:rPr>
        <w:t>, Patrick Amoth</w:t>
      </w:r>
      <w:r w:rsidRPr="00174443">
        <w:rPr>
          <w:color w:val="000000" w:themeColor="text1"/>
          <w:vertAlign w:val="superscript"/>
        </w:rPr>
        <w:t>9</w:t>
      </w:r>
      <w:r w:rsidRPr="00174443">
        <w:rPr>
          <w:color w:val="000000" w:themeColor="text1"/>
          <w:sz w:val="22"/>
          <w:szCs w:val="22"/>
        </w:rPr>
        <w:t>, Mercy Mwangangi</w:t>
      </w:r>
      <w:r w:rsidRPr="00174443">
        <w:rPr>
          <w:color w:val="000000" w:themeColor="text1"/>
          <w:sz w:val="22"/>
          <w:szCs w:val="22"/>
          <w:vertAlign w:val="superscript"/>
        </w:rPr>
        <w:t>9</w:t>
      </w:r>
      <w:r w:rsidRPr="00174443">
        <w:rPr>
          <w:color w:val="000000" w:themeColor="text1"/>
          <w:sz w:val="22"/>
          <w:szCs w:val="22"/>
        </w:rPr>
        <w:t>, Rashid Aman</w:t>
      </w:r>
      <w:r w:rsidRPr="00174443">
        <w:rPr>
          <w:color w:val="000000" w:themeColor="text1"/>
          <w:sz w:val="22"/>
          <w:szCs w:val="22"/>
          <w:vertAlign w:val="superscript"/>
        </w:rPr>
        <w:t>9</w:t>
      </w:r>
      <w:r w:rsidRPr="00174443">
        <w:rPr>
          <w:color w:val="000000" w:themeColor="text1"/>
          <w:sz w:val="22"/>
          <w:szCs w:val="22"/>
        </w:rPr>
        <w:t>, Wangari Ng’ang’a</w:t>
      </w:r>
      <w:r w:rsidRPr="00174443">
        <w:rPr>
          <w:color w:val="000000" w:themeColor="text1"/>
          <w:vertAlign w:val="superscript"/>
        </w:rPr>
        <w:t>10</w:t>
      </w:r>
      <w:r w:rsidRPr="00174443">
        <w:rPr>
          <w:color w:val="000000" w:themeColor="text1"/>
          <w:sz w:val="22"/>
          <w:szCs w:val="22"/>
        </w:rPr>
        <w:t>, Benjamin Tsofa</w:t>
      </w:r>
      <w:r w:rsidRPr="00174443">
        <w:rPr>
          <w:color w:val="000000" w:themeColor="text1"/>
          <w:vertAlign w:val="superscript"/>
        </w:rPr>
        <w:t>1</w:t>
      </w:r>
      <w:r w:rsidRPr="00174443">
        <w:rPr>
          <w:color w:val="000000" w:themeColor="text1"/>
          <w:sz w:val="22"/>
          <w:szCs w:val="22"/>
        </w:rPr>
        <w:t>, Philip Bejon</w:t>
      </w:r>
      <w:r w:rsidRPr="00174443">
        <w:rPr>
          <w:color w:val="000000" w:themeColor="text1"/>
          <w:vertAlign w:val="superscript"/>
        </w:rPr>
        <w:t>1,7</w:t>
      </w:r>
      <w:r w:rsidRPr="00174443">
        <w:rPr>
          <w:color w:val="000000" w:themeColor="text1"/>
          <w:sz w:val="22"/>
          <w:szCs w:val="22"/>
        </w:rPr>
        <w:t>,  Matt. J. Keeling</w:t>
      </w:r>
      <w:r w:rsidRPr="00174443">
        <w:rPr>
          <w:color w:val="000000" w:themeColor="text1"/>
          <w:vertAlign w:val="superscript"/>
        </w:rPr>
        <w:t>2,3,11</w:t>
      </w:r>
      <w:r w:rsidRPr="00174443">
        <w:rPr>
          <w:color w:val="000000" w:themeColor="text1"/>
          <w:sz w:val="22"/>
          <w:szCs w:val="22"/>
        </w:rPr>
        <w:t>, D. James. Nokes</w:t>
      </w:r>
      <w:r w:rsidRPr="00174443">
        <w:rPr>
          <w:color w:val="000000" w:themeColor="text1"/>
          <w:vertAlign w:val="superscript"/>
        </w:rPr>
        <w:t>1,2,3</w:t>
      </w:r>
      <w:r w:rsidRPr="00174443">
        <w:rPr>
          <w:color w:val="000000" w:themeColor="text1"/>
          <w:sz w:val="22"/>
          <w:szCs w:val="22"/>
        </w:rPr>
        <w:t>, Edwine Barasa</w:t>
      </w:r>
      <w:r w:rsidRPr="00174443">
        <w:rPr>
          <w:color w:val="000000" w:themeColor="text1"/>
          <w:vertAlign w:val="superscript"/>
        </w:rPr>
        <w:t>5,7</w:t>
      </w:r>
    </w:p>
    <w:p w14:paraId="2145C154" w14:textId="77777777" w:rsidR="00E06B71" w:rsidRPr="00DD711E" w:rsidRDefault="00E06B71" w:rsidP="00E06B71"/>
    <w:p w14:paraId="0C1675FB" w14:textId="77777777" w:rsidR="00E06B71" w:rsidRPr="00DD711E" w:rsidRDefault="00E06B71" w:rsidP="00E06B71">
      <w:r w:rsidRPr="00DD711E">
        <w:t>Correspondence to: John Ojal (</w:t>
      </w:r>
      <w:hyperlink r:id="rId8" w:history="1">
        <w:r w:rsidRPr="00DD711E">
          <w:rPr>
            <w:rStyle w:val="Hyperlink"/>
          </w:rPr>
          <w:t>JOjal@kemri-wellcome.org</w:t>
        </w:r>
      </w:hyperlink>
      <w:r w:rsidRPr="00DD711E">
        <w:t>) and/or Samuel Brand (</w:t>
      </w:r>
      <w:hyperlink r:id="rId9">
        <w:r w:rsidRPr="00DD711E">
          <w:rPr>
            <w:color w:val="1155CC"/>
            <w:u w:val="single"/>
          </w:rPr>
          <w:t>S.Brand@warwick.ac.uk</w:t>
        </w:r>
      </w:hyperlink>
      <w:r w:rsidRPr="00DD711E">
        <w:t>).</w:t>
      </w:r>
    </w:p>
    <w:p w14:paraId="54B8D614" w14:textId="77777777" w:rsidR="00E06B71" w:rsidRPr="00DD711E" w:rsidRDefault="00E06B71" w:rsidP="00E06B71">
      <w:pPr>
        <w:rPr>
          <w:b/>
        </w:rPr>
      </w:pPr>
    </w:p>
    <w:p w14:paraId="51F9AA6F" w14:textId="77777777" w:rsidR="00E06B71" w:rsidRPr="00DD711E" w:rsidRDefault="00E06B71" w:rsidP="00E06B71">
      <w:pPr>
        <w:rPr>
          <w:b/>
        </w:rPr>
      </w:pPr>
      <w:r w:rsidRPr="00DD711E">
        <w:rPr>
          <w:b/>
        </w:rPr>
        <w:t>This document includes:</w:t>
      </w:r>
    </w:p>
    <w:p w14:paraId="720C571D" w14:textId="77777777" w:rsidR="00E06B71" w:rsidRPr="00DD711E" w:rsidRDefault="00E06B71" w:rsidP="00E06B71"/>
    <w:p w14:paraId="5E76D7DD" w14:textId="77777777" w:rsidR="00E06B71" w:rsidRPr="00DD711E" w:rsidRDefault="00E06B71" w:rsidP="00E06B71">
      <w:pPr>
        <w:ind w:left="720"/>
      </w:pPr>
      <w:r w:rsidRPr="00DD711E">
        <w:t>Materials and Methods</w:t>
      </w:r>
    </w:p>
    <w:p w14:paraId="10441B85" w14:textId="77777777" w:rsidR="00E06B71" w:rsidRPr="00DD711E" w:rsidRDefault="00E06B71" w:rsidP="00E06B71">
      <w:pPr>
        <w:ind w:left="720"/>
      </w:pPr>
      <w:r w:rsidRPr="00DD711E">
        <w:t>Supplementary Text</w:t>
      </w:r>
    </w:p>
    <w:p w14:paraId="1FE075D1" w14:textId="49834B3D" w:rsidR="00E06B71" w:rsidRPr="00DD711E" w:rsidRDefault="00E06B71" w:rsidP="00E06B71">
      <w:pPr>
        <w:ind w:left="720"/>
      </w:pPr>
      <w:r w:rsidRPr="00DD711E">
        <w:t>Figs. S1 to S</w:t>
      </w:r>
      <w:r w:rsidR="00211017">
        <w:t>8</w:t>
      </w:r>
    </w:p>
    <w:p w14:paraId="011484C2" w14:textId="77777777" w:rsidR="00E06B71" w:rsidRPr="00DD711E" w:rsidRDefault="00E06B71" w:rsidP="00E06B71">
      <w:pPr>
        <w:ind w:left="720"/>
      </w:pPr>
      <w:r w:rsidRPr="00DD711E">
        <w:t>Tables S1</w:t>
      </w:r>
    </w:p>
    <w:p w14:paraId="0B35B1F0" w14:textId="77777777" w:rsidR="00E06B71" w:rsidRPr="00DD711E" w:rsidRDefault="00E06B71" w:rsidP="00E06B71">
      <w:pPr>
        <w:ind w:left="720"/>
      </w:pPr>
      <w:r w:rsidRPr="00DD711E">
        <w:t>Captions for Data S1 to S7</w:t>
      </w:r>
    </w:p>
    <w:p w14:paraId="25F80527" w14:textId="77777777" w:rsidR="00E06B71" w:rsidRPr="00DD711E" w:rsidRDefault="00E06B71" w:rsidP="00E06B71"/>
    <w:p w14:paraId="36EA7AA7" w14:textId="77777777" w:rsidR="00E06B71" w:rsidRPr="00DD711E" w:rsidRDefault="00E06B71" w:rsidP="00E06B71">
      <w:r w:rsidRPr="00DD711E">
        <w:rPr>
          <w:b/>
        </w:rPr>
        <w:t xml:space="preserve">Other Supplementary Materials for this manuscript include the following: </w:t>
      </w:r>
    </w:p>
    <w:p w14:paraId="5C7033D1" w14:textId="77777777" w:rsidR="00E06B71" w:rsidRPr="00DD711E" w:rsidRDefault="00E06B71" w:rsidP="00E06B71"/>
    <w:p w14:paraId="5780C4AC" w14:textId="317FF7B6" w:rsidR="00E06B71" w:rsidRPr="00DD711E" w:rsidRDefault="00E06B71" w:rsidP="00E06B71">
      <w:pPr>
        <w:ind w:left="720"/>
      </w:pPr>
      <w:r w:rsidRPr="00DD711E">
        <w:t>Data S1 to S</w:t>
      </w:r>
      <w:r w:rsidR="00913213">
        <w:t>4</w:t>
      </w:r>
    </w:p>
    <w:p w14:paraId="0205DBF8" w14:textId="77777777" w:rsidR="00E06B71" w:rsidRPr="00DD711E" w:rsidRDefault="00E06B71" w:rsidP="00E06B71">
      <w:pPr>
        <w:ind w:left="720"/>
      </w:pPr>
    </w:p>
    <w:p w14:paraId="35D478A2" w14:textId="77777777" w:rsidR="00E06B71" w:rsidRPr="00DD711E" w:rsidRDefault="00E06B71" w:rsidP="00E06B71">
      <w:pPr>
        <w:ind w:left="720"/>
      </w:pPr>
      <w:bookmarkStart w:id="0" w:name="Tables"/>
      <w:bookmarkStart w:id="1" w:name="MaterialsMethods"/>
      <w:bookmarkEnd w:id="0"/>
      <w:bookmarkEnd w:id="1"/>
      <w:r w:rsidRPr="00DD711E">
        <w:br/>
      </w:r>
    </w:p>
    <w:p w14:paraId="3324B9E5" w14:textId="77777777" w:rsidR="00E06B71" w:rsidRPr="00DD711E" w:rsidRDefault="00E06B71" w:rsidP="00E06B71">
      <w:pPr>
        <w:pStyle w:val="SMHeading"/>
        <w:rPr>
          <w:sz w:val="28"/>
          <w:szCs w:val="28"/>
        </w:rPr>
      </w:pPr>
      <w:r w:rsidRPr="00DD711E">
        <w:rPr>
          <w:sz w:val="28"/>
          <w:szCs w:val="28"/>
        </w:rPr>
        <w:br w:type="page"/>
      </w:r>
      <w:r w:rsidRPr="00DD711E">
        <w:rPr>
          <w:sz w:val="28"/>
          <w:szCs w:val="28"/>
        </w:rPr>
        <w:lastRenderedPageBreak/>
        <w:t>Materials and Methods</w:t>
      </w:r>
    </w:p>
    <w:p w14:paraId="22FC44E9" w14:textId="77777777" w:rsidR="00E06B71" w:rsidRPr="00DD711E" w:rsidRDefault="00E06B71" w:rsidP="00E06B71">
      <w:pPr>
        <w:rPr>
          <w:rFonts w:eastAsia="Helvetica Neue"/>
          <w:sz w:val="21"/>
          <w:szCs w:val="21"/>
          <w:u w:val="single"/>
        </w:rPr>
      </w:pPr>
    </w:p>
    <w:p w14:paraId="42EC5365" w14:textId="77777777" w:rsidR="00E06B71" w:rsidRPr="00DD711E" w:rsidRDefault="00E06B71" w:rsidP="00E06B71">
      <w:pPr>
        <w:rPr>
          <w:rFonts w:eastAsia="Helvetica Neue"/>
          <w:b/>
          <w:bCs/>
          <w:u w:val="single"/>
        </w:rPr>
      </w:pPr>
      <w:r w:rsidRPr="00DD711E">
        <w:rPr>
          <w:rFonts w:eastAsia="Helvetica Neue"/>
          <w:b/>
          <w:bCs/>
          <w:u w:val="single"/>
        </w:rPr>
        <w:t>Data description</w:t>
      </w:r>
    </w:p>
    <w:p w14:paraId="7F481EBB" w14:textId="77777777" w:rsidR="00E06B71" w:rsidRPr="00DD711E" w:rsidRDefault="00E06B71" w:rsidP="00E06B71">
      <w:pPr>
        <w:rPr>
          <w:rFonts w:eastAsia="Helvetica Neue"/>
          <w:b/>
        </w:rPr>
      </w:pPr>
    </w:p>
    <w:p w14:paraId="0CCFF25C" w14:textId="77777777" w:rsidR="00E06B71" w:rsidRPr="00DD711E" w:rsidRDefault="00E06B71" w:rsidP="00E06B71">
      <w:pPr>
        <w:rPr>
          <w:rFonts w:eastAsia="Helvetica Neue"/>
        </w:rPr>
      </w:pPr>
      <w:r w:rsidRPr="00DD711E">
        <w:rPr>
          <w:rFonts w:eastAsia="Helvetica Neue"/>
        </w:rPr>
        <w:t xml:space="preserve">In this paper, we make inferences of the penetration of SARS-CoV-2 transmission into each Kenyan county using a mechanistic transmission model. Joint posterior distributions for the parameters of the transmission model were inferred for each county using a synthesis of three data sources:  </w:t>
      </w:r>
    </w:p>
    <w:p w14:paraId="209161CE" w14:textId="77777777" w:rsidR="00E06B71" w:rsidRPr="00DD711E" w:rsidRDefault="00E06B71" w:rsidP="00E06B71">
      <w:pPr>
        <w:rPr>
          <w:rFonts w:eastAsia="Helvetica Neue"/>
        </w:rPr>
      </w:pPr>
    </w:p>
    <w:p w14:paraId="0461E006" w14:textId="77777777" w:rsidR="00E06B71" w:rsidRPr="00DD711E" w:rsidRDefault="00E06B71" w:rsidP="00E06B71">
      <w:pPr>
        <w:numPr>
          <w:ilvl w:val="0"/>
          <w:numId w:val="28"/>
        </w:numPr>
        <w:rPr>
          <w:rFonts w:eastAsia="Helvetica Neue"/>
        </w:rPr>
      </w:pPr>
      <w:r w:rsidRPr="00DD711E">
        <w:rPr>
          <w:rFonts w:eastAsia="Helvetica Neue"/>
          <w:b/>
          <w:bCs/>
        </w:rPr>
        <w:t>Kenyan Ministry of Health National linelist.</w:t>
      </w:r>
      <w:r w:rsidRPr="00DD711E">
        <w:rPr>
          <w:rFonts w:eastAsia="Helvetica Neue"/>
        </w:rPr>
        <w:t xml:space="preserve"> We were provided linelist information about confirmed cases and swab tests performed. However, the available data differed by date and county. Below we describe which bits of data were available at different times:</w:t>
      </w:r>
    </w:p>
    <w:p w14:paraId="39DC04E5" w14:textId="77777777" w:rsidR="00E06B71" w:rsidRPr="00DD711E" w:rsidRDefault="00E06B71" w:rsidP="00E06B71">
      <w:pPr>
        <w:ind w:left="720"/>
        <w:rPr>
          <w:rFonts w:eastAsia="Helvetica Neue"/>
        </w:rPr>
      </w:pPr>
    </w:p>
    <w:p w14:paraId="48B4A04E" w14:textId="77777777" w:rsidR="00E06B71" w:rsidRPr="00DD711E" w:rsidRDefault="00E06B71" w:rsidP="00E06B71">
      <w:pPr>
        <w:numPr>
          <w:ilvl w:val="1"/>
          <w:numId w:val="28"/>
        </w:numPr>
        <w:rPr>
          <w:rFonts w:eastAsia="Helvetica Neue"/>
        </w:rPr>
      </w:pPr>
      <w:r w:rsidRPr="00DD711E">
        <w:rPr>
          <w:rFonts w:eastAsia="Helvetica Neue"/>
          <w:u w:val="single"/>
        </w:rPr>
        <w:t>Confirmed cases</w:t>
      </w:r>
      <w:r w:rsidRPr="00DD711E">
        <w:rPr>
          <w:rFonts w:eastAsia="Helvetica Neue"/>
        </w:rPr>
        <w:t xml:space="preserve">. PCR positive swab samples by collection date,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1</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DD711E">
        <w:rPr>
          <w:rFonts w:eastAsia="Helvetica Neue"/>
        </w:rPr>
        <w:t xml:space="preserve">, denoting the number of positive test results collected on day </w:t>
      </w:r>
      <w:r w:rsidRPr="00DD711E">
        <w:rPr>
          <w:rFonts w:eastAsia="Helvetica Neue"/>
          <w:i/>
        </w:rPr>
        <w:t>n</w:t>
      </w:r>
      <w:r w:rsidRPr="00DD711E">
        <w:rPr>
          <w:rFonts w:eastAsia="Helvetica Neue"/>
        </w:rPr>
        <w:t xml:space="preserve"> for each county</w:t>
      </w:r>
      <w:r w:rsidRPr="00DD711E">
        <w:rPr>
          <w:rFonts w:eastAsia="Helvetica Neue"/>
          <w:i/>
          <w:iCs/>
        </w:rPr>
        <w:t>,,</w:t>
      </w:r>
      <w:r w:rsidRPr="00DD711E">
        <w:rPr>
          <w:rFonts w:eastAsia="Helvetica Neue"/>
          <w:i/>
        </w:rPr>
        <w:t xml:space="preserve"> </w:t>
      </w:r>
      <w:r w:rsidRPr="00DD711E">
        <w:rPr>
          <w:rFonts w:eastAsia="Helvetica Neue"/>
        </w:rPr>
        <w:t xml:space="preserve">using the lab confirmation date of the swab test. Negative tests were not recorded in the national linelist. Those confirmed cases who died were also recorded by date of death for each county,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DD711E">
        <w:rPr>
          <w:rFonts w:eastAsia="Helvetica Neue"/>
        </w:rPr>
        <w:t>. The national linelist case data was available over the period we used for parameter inference in this paper (13</w:t>
      </w:r>
      <w:r w:rsidRPr="00DD711E">
        <w:rPr>
          <w:rFonts w:eastAsia="Helvetica Neue"/>
          <w:vertAlign w:val="superscript"/>
        </w:rPr>
        <w:t>th</w:t>
      </w:r>
      <w:r w:rsidRPr="00DD711E">
        <w:rPr>
          <w:rFonts w:eastAsia="Helvetica Neue"/>
        </w:rPr>
        <w:t xml:space="preserve"> March to 26</w:t>
      </w:r>
      <w:r w:rsidRPr="00DD711E">
        <w:rPr>
          <w:rFonts w:eastAsia="Helvetica Neue"/>
          <w:vertAlign w:val="superscript"/>
        </w:rPr>
        <w:t>th</w:t>
      </w:r>
      <w:r w:rsidRPr="00DD711E">
        <w:rPr>
          <w:rFonts w:eastAsia="Helvetica Neue"/>
        </w:rPr>
        <w:t xml:space="preserve"> April 2021), and over the period we used for out-of-sample validation of the model’s predictive ability (27</w:t>
      </w:r>
      <w:r w:rsidRPr="00DD711E">
        <w:rPr>
          <w:rFonts w:eastAsia="Helvetica Neue"/>
          <w:vertAlign w:val="superscript"/>
        </w:rPr>
        <w:t>th</w:t>
      </w:r>
      <w:r w:rsidRPr="00DD711E">
        <w:rPr>
          <w:rFonts w:eastAsia="Helvetica Neue"/>
        </w:rPr>
        <w:t xml:space="preserve"> April – 21</w:t>
      </w:r>
      <w:r w:rsidRPr="00DD711E">
        <w:rPr>
          <w:rFonts w:eastAsia="Helvetica Neue"/>
          <w:vertAlign w:val="superscript"/>
        </w:rPr>
        <w:t>st</w:t>
      </w:r>
      <w:r w:rsidRPr="00DD711E">
        <w:rPr>
          <w:rFonts w:eastAsia="Helvetica Neue"/>
        </w:rPr>
        <w:t xml:space="preserve"> May 2021). We screened out tests due to contact tracing or at entry to Kenya.</w:t>
      </w:r>
    </w:p>
    <w:p w14:paraId="5476A561" w14:textId="77777777" w:rsidR="00E06B71" w:rsidRPr="00DD711E" w:rsidRDefault="00E06B71" w:rsidP="00E06B71">
      <w:pPr>
        <w:numPr>
          <w:ilvl w:val="1"/>
          <w:numId w:val="28"/>
        </w:numPr>
        <w:rPr>
          <w:rFonts w:eastAsia="Helvetica Neue"/>
          <w:b/>
          <w:bCs/>
        </w:rPr>
      </w:pPr>
      <w:r w:rsidRPr="00DD711E">
        <w:rPr>
          <w:rFonts w:eastAsia="Helvetica Neue"/>
          <w:u w:val="single"/>
        </w:rPr>
        <w:t>National combined laboratory test results.</w:t>
      </w:r>
      <w:r w:rsidRPr="00DD711E">
        <w:rPr>
          <w:rFonts w:eastAsia="Helvetica Neue"/>
        </w:rPr>
        <w:t xml:space="preserve"> The combined reported tests, by laboratory collection date, across Kenyan laboratories,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2</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DD711E">
        <w:rPr>
          <w:rFonts w:eastAsia="Helvetica Neue"/>
        </w:rPr>
        <w:t xml:space="preserve"> and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2</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DD711E">
        <w:rPr>
          <w:rFonts w:eastAsia="Helvetica Neue"/>
        </w:rPr>
        <w:t>, respectively denote the positive and negative test results by confirmation date among all Kenyan laboratories. This data covered the period 16</w:t>
      </w:r>
      <w:r w:rsidRPr="00DD711E">
        <w:rPr>
          <w:rFonts w:eastAsia="Helvetica Neue"/>
          <w:vertAlign w:val="superscript"/>
        </w:rPr>
        <w:t>th</w:t>
      </w:r>
      <w:r w:rsidRPr="00DD711E">
        <w:rPr>
          <w:rFonts w:eastAsia="Helvetica Neue"/>
        </w:rPr>
        <w:t xml:space="preserve"> June onwards for all counties. </w:t>
      </w:r>
    </w:p>
    <w:p w14:paraId="66B35A4B" w14:textId="77777777" w:rsidR="00E06B71" w:rsidRPr="00DD711E" w:rsidRDefault="00E06B71" w:rsidP="00E06B71">
      <w:pPr>
        <w:numPr>
          <w:ilvl w:val="1"/>
          <w:numId w:val="28"/>
        </w:numPr>
        <w:rPr>
          <w:rFonts w:eastAsia="Helvetica Neue"/>
        </w:rPr>
      </w:pPr>
      <w:r w:rsidRPr="00DD711E">
        <w:rPr>
          <w:rFonts w:eastAsia="Helvetica Neue"/>
          <w:bCs/>
          <w:u w:val="single"/>
        </w:rPr>
        <w:t>Kemri-Wellcome Trust Research Programme (KWTRP) test result linelist</w:t>
      </w:r>
      <w:r w:rsidRPr="00DD711E">
        <w:rPr>
          <w:rFonts w:eastAsia="Helvetica Neue"/>
        </w:rPr>
        <w:t xml:space="preserve">. Most swab tests performed in the counties of the Coastal Province of Kenya reverted to the KWTRP testing laboratory for confirmation.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3</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DD711E">
        <w:rPr>
          <w:rFonts w:eastAsia="Helvetica Neue"/>
        </w:rPr>
        <w:t xml:space="preserve"> and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3</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DD711E">
        <w:rPr>
          <w:rFonts w:eastAsia="Helvetica Neue"/>
        </w:rPr>
        <w:t xml:space="preserve">, respectively denote the positive and negative test results by collection date in coastal county </w:t>
      </w:r>
      <w:r w:rsidRPr="00DD711E">
        <w:rPr>
          <w:rFonts w:eastAsia="Helvetica Neue"/>
          <w:i/>
          <w:iCs/>
        </w:rPr>
        <w:t>c</w:t>
      </w:r>
      <w:r w:rsidRPr="00DD711E">
        <w:rPr>
          <w:rFonts w:eastAsia="Helvetica Neue"/>
        </w:rPr>
        <w:t xml:space="preserve"> on day </w:t>
      </w:r>
      <w:r w:rsidRPr="00DD711E">
        <w:rPr>
          <w:rFonts w:eastAsia="Helvetica Neue"/>
          <w:i/>
          <w:iCs/>
        </w:rPr>
        <w:t>n</w:t>
      </w:r>
      <w:r w:rsidRPr="00DD711E">
        <w:rPr>
          <w:rFonts w:eastAsia="Helvetica Neue"/>
        </w:rPr>
        <w:t xml:space="preserve"> that were confirmed at KWTRP. As with the national linelist we screened out tests due to contact tracing or at entry to Kenya. The KWTRP linelist data was available from 13</w:t>
      </w:r>
      <w:r w:rsidRPr="00DD711E">
        <w:rPr>
          <w:rFonts w:eastAsia="Helvetica Neue"/>
          <w:vertAlign w:val="superscript"/>
        </w:rPr>
        <w:t xml:space="preserve">th </w:t>
      </w:r>
      <w:r w:rsidRPr="00DD711E">
        <w:rPr>
          <w:rFonts w:eastAsia="Helvetica Neue"/>
        </w:rPr>
        <w:t>March onwards. The counties covered by the KWTRP linelist were Kilifi, Kwale, Lamu, Mombasa, Taita Taveta and Tana River.</w:t>
      </w:r>
    </w:p>
    <w:p w14:paraId="099BEA35" w14:textId="77777777" w:rsidR="00E06B71" w:rsidRPr="00DD711E" w:rsidRDefault="00E06B71" w:rsidP="00E06B71">
      <w:pPr>
        <w:ind w:left="720"/>
      </w:pPr>
    </w:p>
    <w:p w14:paraId="3D74A981" w14:textId="77777777" w:rsidR="00E06B71" w:rsidRPr="00DD711E" w:rsidRDefault="00E06B71" w:rsidP="00E06B71">
      <w:pPr>
        <w:ind w:left="1440"/>
        <w:rPr>
          <w:rFonts w:eastAsia="Helvetica Neue"/>
        </w:rPr>
      </w:pPr>
    </w:p>
    <w:p w14:paraId="3F9780D2" w14:textId="3C2DEA6A" w:rsidR="00E06B71" w:rsidRPr="00DD711E" w:rsidRDefault="00E06B71" w:rsidP="00E06B71">
      <w:pPr>
        <w:numPr>
          <w:ilvl w:val="0"/>
          <w:numId w:val="28"/>
        </w:numPr>
        <w:rPr>
          <w:rFonts w:eastAsia="Helvetica Neue"/>
        </w:rPr>
      </w:pPr>
      <w:r w:rsidRPr="00DD711E">
        <w:rPr>
          <w:rFonts w:eastAsia="Helvetica Neue"/>
          <w:b/>
          <w:bCs/>
        </w:rPr>
        <w:t>KWTRP</w:t>
      </w:r>
      <w:r w:rsidRPr="00DD711E">
        <w:rPr>
          <w:rFonts w:eastAsia="Helvetica Neue"/>
        </w:rPr>
        <w:t xml:space="preserve"> </w:t>
      </w:r>
      <w:r w:rsidRPr="00DD711E">
        <w:rPr>
          <w:rFonts w:eastAsia="Helvetica Neue"/>
          <w:b/>
          <w:bCs/>
        </w:rPr>
        <w:t>serological surveillance programme (rounds 1 and 2).</w:t>
      </w:r>
      <w:r w:rsidRPr="00DD711E">
        <w:rPr>
          <w:rFonts w:eastAsia="Helvetica Neue"/>
        </w:rPr>
        <w:t xml:space="preserve"> Numbers of seropositi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DD711E">
        <w:rPr>
          <w:rFonts w:eastAsia="Helvetica Neue"/>
        </w:rPr>
        <w:t xml:space="preserve">and seronegati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DD711E">
        <w:rPr>
          <w:rFonts w:eastAsia="Helvetica Neue"/>
        </w:rPr>
        <w:t xml:space="preserve"> blood samples collected from regional centres of the Kenyan National Blood Transfusion Service (KNBTS)</w:t>
      </w:r>
      <w:r w:rsidRPr="00DD711E">
        <w:rPr>
          <w:rFonts w:eastAsia="Helvetica Neue"/>
          <w:b/>
        </w:rPr>
        <w:t xml:space="preserve"> </w:t>
      </w:r>
      <w:r w:rsidRPr="00DD711E">
        <w:rPr>
          <w:rFonts w:eastAsia="Helvetica Neue"/>
        </w:rPr>
        <w:t xml:space="preserve">on day </w:t>
      </w:r>
      <w:r w:rsidRPr="00DD711E">
        <w:rPr>
          <w:rFonts w:eastAsia="Helvetica Neue"/>
          <w:i/>
        </w:rPr>
        <w:t>n</w:t>
      </w:r>
      <w:r w:rsidRPr="00DD711E">
        <w:rPr>
          <w:rFonts w:eastAsia="Helvetica Neue"/>
        </w:rPr>
        <w:t xml:space="preserve"> originating from county </w:t>
      </w:r>
      <w:r w:rsidRPr="00DD711E">
        <w:rPr>
          <w:rFonts w:eastAsia="Helvetica Neue"/>
          <w:i/>
        </w:rPr>
        <w:t>c</w:t>
      </w:r>
      <w:r w:rsidRPr="00DD711E">
        <w:rPr>
          <w:rFonts w:eastAsia="Helvetica Neue"/>
        </w:rPr>
        <w:t xml:space="preserve">. Residual blood samples for serology were obtained from regular blood donors attending 4 regional KNBTS centres (Mombasa, Nairobi, Eldoret and Kisumu) in two rounds of collection in May – September 2020. The study methodology is fully described in Uyoga et al </w:t>
      </w:r>
      <w:r w:rsidR="00E37033" w:rsidRPr="00DD711E">
        <w:fldChar w:fldCharType="begin"/>
      </w:r>
      <w:r w:rsidR="004357FA" w:rsidRPr="00DD711E">
        <w:instrText xml:space="preserve"> ADDIN PAPERS2_CITATIONS &lt;citation&gt;&lt;priority&gt;22&lt;/priority&gt;&lt;uuid&gt;9AE770E4-4866-44D5-8C80-AE619504C297&lt;/uuid&gt;&lt;publications&gt;&lt;publication&gt;&lt;subtype&gt;400&lt;/subtype&gt;&lt;publisher&gt;American Association for the Advancement of Science&lt;/publisher&gt;&lt;title&gt;Seroprevalence of anti-SARS-CoV-2 IgG antibodies in Kenyan blood donors.&lt;/title&gt;&lt;url&gt;https://www.sciencemag.org/lookup/doi/10.1126/science.abe1916&lt;/url&gt;&lt;publication_date&gt;99202011111200000000222000&lt;/publication_date&gt;&lt;uuid&gt;AF485DDC-EA95-46B5-A10D-15BD1304F2C3&lt;/uuid&gt;&lt;type&gt;400&lt;/type&gt;&lt;accepted_date&gt;99202011061200000000222000&lt;/accepted_date&gt;&lt;citekey&gt;Uyoga:2020bf&lt;/citekey&gt;&lt;submission_date&gt;99202008201200000000222000&lt;/submission_date&gt;&lt;doi&gt;10.1126/science.abe1916&lt;/doi&gt;&lt;institution&gt;EMRI-Wellcome Trust Research Programme, Kilifi, Kenya. suyoga@kemri-wellcome.org.&lt;/institution&gt;&lt;startpage&gt;eabe1916&lt;/startpage&gt;&lt;endpage&gt;11&lt;/endpage&gt;&lt;bundle&gt;&lt;publication&gt;&lt;title&gt;Science&lt;/title&gt;&lt;uuid&gt;538C1A54-23D8-4128-B49B-454A04BBCCD1&lt;/uuid&gt;&lt;subtype&gt;-100&lt;/subtype&gt;&lt;publisher&gt;American Association for the Advancement of Science&lt;/publisher&gt;&lt;type&gt;-100&lt;/type&gt;&lt;/publication&gt;&lt;/bundle&gt;&lt;authors&gt;&lt;author&gt;&lt;lastName&gt;Uyoga&lt;/lastName&gt;&lt;firstName&gt;Sophie&lt;/firstName&gt;&lt;/author&gt;&lt;author&gt;&lt;lastName&gt;Adetifa&lt;/lastName&gt;&lt;firstName&gt;Ifedayo&lt;/firstName&gt;&lt;middleNames&gt;M O&lt;/middleNames&gt;&lt;/author&gt;&lt;author&gt;&lt;lastName&gt;Karanja&lt;/lastName&gt;&lt;firstName&gt;Henry&lt;/firstName&gt;&lt;middleNames&gt;K&lt;/middleNames&gt;&lt;/author&gt;&lt;author&gt;&lt;lastName&gt;Nyagwange&lt;/lastName&gt;&lt;firstName&gt;James&lt;/firstName&gt;&lt;/author&gt;&lt;author&gt;&lt;lastName&gt;Tuju&lt;/lastName&gt;&lt;firstName&gt;James&lt;/firstName&gt;&lt;/author&gt;&lt;author&gt;&lt;lastName&gt;Wanjiku&lt;/lastName&gt;&lt;firstName&gt;Perpetual&lt;/firstName&gt;&lt;/author&gt;&lt;author&gt;&lt;lastName&gt;Aman&lt;/lastName&gt;&lt;firstName&gt;Rashid&lt;/firstName&gt;&lt;/author&gt;&lt;author&gt;&lt;lastName&gt;Mwangangi&lt;/lastName&gt;&lt;firstName&gt;Mercy&lt;/firstName&gt;&lt;/author&gt;&lt;author&gt;&lt;lastName&gt;Amoth&lt;/lastName&gt;&lt;firstName&gt;Patrick&lt;/firstName&gt;&lt;/author&gt;&lt;author&gt;&lt;lastName&gt;Kasera&lt;/lastName&gt;&lt;firstName&gt;Kadondi&lt;/firstName&gt;&lt;/author&gt;&lt;author&gt;&lt;lastName&gt;Ng'ang'a&lt;/lastName&gt;&lt;firstName&gt;Wangari&lt;/firstName&gt;&lt;/author&gt;&lt;author&gt;&lt;lastName&gt;Rombo&lt;/lastName&gt;&lt;firstName&gt;Charles&lt;/firstName&gt;&lt;/author&gt;&lt;author&gt;&lt;lastName&gt;Yegon&lt;/lastName&gt;&lt;firstName&gt;Christine&lt;/firstName&gt;&lt;/author&gt;&lt;author&gt;&lt;lastName&gt;Kithi&lt;/lastName&gt;&lt;firstName&gt;Khamisi&lt;/firstName&gt;&lt;/author&gt;&lt;author&gt;&lt;lastName&gt;Odhiambo&lt;/lastName&gt;&lt;firstName&gt;Elizabeth&lt;/firstName&gt;&lt;/author&gt;&lt;author&gt;&lt;lastName&gt;Rotich&lt;/lastName&gt;&lt;firstName&gt;Thomas&lt;/firstName&gt;&lt;/author&gt;&lt;author&gt;&lt;lastName&gt;Orgut&lt;/lastName&gt;&lt;firstName&gt;Irene&lt;/firstName&gt;&lt;/author&gt;&lt;author&gt;&lt;lastName&gt;Kihara&lt;/lastName&gt;&lt;firstName&gt;Sammy&lt;/firstName&gt;&lt;/author&gt;&lt;author&gt;&lt;lastName&gt;Otiende&lt;/lastName&gt;&lt;firstName&gt;Mark&lt;/firstName&gt;&lt;/author&gt;&lt;author&gt;&lt;lastName&gt;Bottomley&lt;/lastName&gt;&lt;firstName&gt;Christian&lt;/firstName&gt;&lt;/author&gt;&lt;author&gt;&lt;lastName&gt;Mupe&lt;/lastName&gt;&lt;firstName&gt;Zonia&lt;/firstName&gt;&lt;middleNames&gt;N&lt;/middleNames&gt;&lt;/author&gt;&lt;author&gt;&lt;lastName&gt;Kagucia&lt;/lastName&gt;&lt;firstName&gt;Eunice&lt;/firstName&gt;&lt;middleNames&gt;W&lt;/middleNames&gt;&lt;/author&gt;&lt;author&gt;&lt;lastName&gt;Gallagher&lt;/lastName&gt;&lt;firstName&gt;Katherine&lt;/firstName&gt;&lt;middleNames&gt;E&lt;/middleNames&gt;&lt;/author&gt;&lt;author&gt;&lt;lastName&gt;Etyang&lt;/lastName&gt;&lt;firstName&gt;Anthony&lt;/firstName&gt;&lt;/author&gt;&lt;author&gt;&lt;lastName&gt;Voller&lt;/lastName&gt;&lt;firstName&gt;Shirine&lt;/firstName&gt;&lt;/author&gt;&lt;author&gt;&lt;lastName&gt;Gitonga&lt;/lastName&gt;&lt;firstName&gt;John&lt;/firstName&gt;&lt;middleNames&gt;N&lt;/middleNames&gt;&lt;/author&gt;&lt;author&gt;&lt;lastName&gt;Mugo&lt;/lastName&gt;&lt;firstName&gt;Daisy&lt;/firstName&gt;&lt;/author&gt;&lt;author&gt;&lt;lastName&gt;Agoti&lt;/lastName&gt;&lt;firstName&gt;Charles&lt;/firstName&gt;&lt;middleNames&gt;N&lt;/middleNames&gt;&lt;/author&gt;&lt;author&gt;&lt;lastName&gt;Otieno&lt;/lastName&gt;&lt;firstName&gt;Edward&lt;/firstName&gt;&lt;/author&gt;&lt;author&gt;&lt;lastName&gt;Ndwiga&lt;/lastName&gt;&lt;firstName&gt;Leonard&lt;/firstName&gt;&lt;/author&gt;&lt;author&gt;&lt;lastName&gt;Lambe&lt;/lastName&gt;&lt;firstName&gt;Teresa&lt;/firstName&gt;&lt;/author&gt;&lt;author&gt;&lt;lastName&gt;Wright&lt;/lastName&gt;&lt;firstName&gt;Daniel&lt;/firstName&gt;&lt;/author&gt;&lt;author&gt;&lt;lastName&gt;Barasa&lt;/lastName&gt;&lt;firstName&gt;Edwine&lt;/firstName&gt;&lt;/author&gt;&lt;author&gt;&lt;lastName&gt;Tsofa&lt;/lastName&gt;&lt;firstName&gt;Benjamin&lt;/firstName&gt;&lt;/author&gt;&lt;author&gt;&lt;lastName&gt;Bejon&lt;/lastName&gt;&lt;firstName&gt;Philip&lt;/firstName&gt;&lt;/author&gt;&lt;author&gt;&lt;lastName&gt;Ochola-Oyier&lt;/lastName&gt;&lt;firstName&gt;Lynette&lt;/firstName&gt;&lt;middleNames&gt;I&lt;/middleNames&gt;&lt;/author&gt;&lt;author&gt;&lt;lastName&gt;Agweyu&lt;/lastName&gt;&lt;firstName&gt;Ambrose&lt;/firstName&gt;&lt;/author&gt;&lt;author&gt;&lt;lastName&gt;Scott&lt;/lastName&gt;&lt;firstName&gt;J&lt;/firstName&gt;&lt;middleNames&gt;Anthony G&lt;/middleNames&gt;&lt;/author&gt;&lt;author&gt;&lt;lastName&gt;Warimwe&lt;/lastName&gt;&lt;firstName&gt;George&lt;/firstName&gt;&lt;middleNames&gt;M&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2</w:t>
      </w:r>
      <w:r w:rsidR="004357FA" w:rsidRPr="00DD711E">
        <w:rPr>
          <w:rFonts w:eastAsia="Arial"/>
        </w:rPr>
        <w:t>)</w:t>
      </w:r>
      <w:r w:rsidR="00E37033" w:rsidRPr="00DD711E">
        <w:fldChar w:fldCharType="end"/>
      </w:r>
      <w:r w:rsidRPr="00DD711E">
        <w:rPr>
          <w:rFonts w:eastAsia="Helvetica Neue"/>
        </w:rPr>
        <w:t xml:space="preserve">. We also show data from round 3 of the KWTRP serological surveillance programme (unpublished) in the main manuscript Fig. </w:t>
      </w:r>
      <w:r w:rsidRPr="00DD711E">
        <w:rPr>
          <w:rFonts w:eastAsia="Helvetica Neue"/>
        </w:rPr>
        <w:lastRenderedPageBreak/>
        <w:t>2, which was collected January – March 2021, as validation data for the model predictive ability of seroprevalence.</w:t>
      </w:r>
    </w:p>
    <w:p w14:paraId="3235D2A7" w14:textId="77777777" w:rsidR="00E06B71" w:rsidRPr="00DD711E" w:rsidRDefault="00E06B71" w:rsidP="00E06B71">
      <w:pPr>
        <w:ind w:left="720"/>
        <w:rPr>
          <w:rFonts w:eastAsia="Helvetica Neue"/>
        </w:rPr>
      </w:pPr>
    </w:p>
    <w:p w14:paraId="55DF2CC1" w14:textId="7CB8BC4C" w:rsidR="00E06B71" w:rsidRPr="00DD711E" w:rsidRDefault="00E06B71" w:rsidP="00E06B71">
      <w:pPr>
        <w:numPr>
          <w:ilvl w:val="0"/>
          <w:numId w:val="28"/>
        </w:numPr>
        <w:rPr>
          <w:rFonts w:eastAsia="Helvetica Neue"/>
        </w:rPr>
      </w:pPr>
      <w:r w:rsidRPr="00DD711E">
        <w:rPr>
          <w:rFonts w:eastAsia="Helvetica Neue"/>
          <w:b/>
          <w:bCs/>
        </w:rPr>
        <w:t>Google mobility data.</w:t>
      </w:r>
      <w:r w:rsidRPr="00DD711E">
        <w:rPr>
          <w:rFonts w:eastAsia="Helvetica Neue"/>
        </w:rPr>
        <w:t xml:space="preserve"> Daily estimates of relative human mobility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Pr="00DD711E">
        <w:rPr>
          <w:rFonts w:eastAsia="Helvetica Neue"/>
        </w:rPr>
        <w:t xml:space="preserve">compared to a baseline of the same date in the previous year (2019) derived from Google mobility trends </w:t>
      </w:r>
      <w:r w:rsidR="00E37033" w:rsidRPr="00DD711E">
        <w:fldChar w:fldCharType="begin"/>
      </w:r>
      <w:r w:rsidR="004357FA" w:rsidRPr="00DD711E">
        <w:instrText xml:space="preserve"> ADDIN PAPERS2_CITATIONS &lt;citation&gt;&lt;priority&gt;23&lt;/priority&gt;&lt;uuid&gt;B317970E-DC7E-4B78-9ED9-4D5E20E9B757&lt;/uuid&gt;&lt;publications&gt;&lt;publication&gt;&lt;subtype&gt;403&lt;/subtype&gt;&lt;title&gt;Google COVID-19 Community Mobility Reports&lt;/title&gt;&lt;url&gt;https://www.google.com/covid19/mobility/ Accessed: 23/08/2020&lt;/url&gt;&lt;uuid&gt;291F9ED7-0852-40C9-AB37-F10B7AEC5645&lt;/uuid&gt;&lt;type&gt;400&lt;/type&gt;&lt;citekey&gt;google:2020a&lt;/citekey&gt;&lt;authors&gt;&lt;author&gt;&lt;lastName&gt;Google LLC&lt;/la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0</w:t>
      </w:r>
      <w:r w:rsidR="004357FA" w:rsidRPr="00DD711E">
        <w:rPr>
          <w:rFonts w:eastAsia="Arial"/>
        </w:rPr>
        <w:t>)</w:t>
      </w:r>
      <w:r w:rsidR="00E37033" w:rsidRPr="00DD711E">
        <w:fldChar w:fldCharType="end"/>
      </w:r>
      <w:r w:rsidRPr="00DD711E">
        <w:rPr>
          <w:rFonts w:eastAsia="Helvetica Neue"/>
        </w:rPr>
        <w:t xml:space="preserve">. We assumed that changes in trends in SARS-CoV-2 transmission in Kenya were due to changes in the underlying population mobility. In particular, by changing frequency of indoor congregations. Therefore, we calculated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Pr="00DD711E">
        <w:rPr>
          <w:rFonts w:eastAsia="Helvetica Neue"/>
        </w:rPr>
        <w:t xml:space="preserve"> as the average change in baseline mobility over the “retail and recreation”, “grocery and pharmacy”, “transit stations”, and, “workplaces” settings (Google defined categories), and also over the week prior to day </w:t>
      </w:r>
      <w:r w:rsidRPr="00DD711E">
        <w:rPr>
          <w:rFonts w:eastAsia="Helvetica Neue"/>
          <w:i/>
        </w:rPr>
        <w:t>n</w:t>
      </w:r>
      <w:r w:rsidRPr="00DD711E">
        <w:rPr>
          <w:rFonts w:eastAsia="Helvetica Neue"/>
        </w:rPr>
        <w:t>, in order to average over weekend effects. Due to incomplete data, and the likely bias introduced by using a mobility estimate derived from smartphone users in predicting the mobility of semi-rural populations outside of the major urban conurbations in Kenya, we consider only three areas: Nairobi, Mombasa and the pan-Kenyan aggregate (Fig. S1).</w:t>
      </w:r>
    </w:p>
    <w:p w14:paraId="6DC4CB04" w14:textId="77777777" w:rsidR="00E06B71" w:rsidRPr="00DD711E" w:rsidRDefault="00E06B71" w:rsidP="00E06B71">
      <w:pPr>
        <w:rPr>
          <w:rFonts w:eastAsia="Helvetica Neue"/>
        </w:rPr>
      </w:pPr>
    </w:p>
    <w:p w14:paraId="31AD4FAA" w14:textId="77777777" w:rsidR="00E06B71" w:rsidRPr="00DD711E" w:rsidRDefault="00E06B71" w:rsidP="00E06B71">
      <w:r w:rsidRPr="00DD711E">
        <w:t>We performed a data cleansing process on the PCR datasets to improve their quality regarding the test date, age of the individual, symptoms and location. The data contained 4 spatial attributes; county, sub-county, ward and village, which we correct for inaccuracies in line with a ward level spatial baseline which accounts for the 47 Kenyan counties, 295 sub-counties and 1450 wards  (</w:t>
      </w:r>
      <w:hyperlink r:id="rId10" w:history="1">
        <w:r w:rsidRPr="00DD711E">
          <w:rPr>
            <w:rStyle w:val="Hyperlink"/>
          </w:rPr>
          <w:t>https://data.humdata.org/dataset/administrative-wards-in-kenya-1450</w:t>
        </w:r>
      </w:hyperlink>
      <w:r w:rsidRPr="00DD711E">
        <w:t>). This process includes spelling checks, string distance calculations, and an automated geo-search of addresses constructed using different combinations of the available spatial data per record. Finally, we run a distributed script that allows collating the number of positive/negative tests per day, county, sub-county, and age.</w:t>
      </w:r>
    </w:p>
    <w:p w14:paraId="60D6064C" w14:textId="77777777" w:rsidR="00E06B71" w:rsidRPr="00DD711E" w:rsidRDefault="00E06B71" w:rsidP="00E06B71">
      <w:pPr>
        <w:rPr>
          <w:rFonts w:eastAsiaTheme="minorEastAsia"/>
        </w:rPr>
      </w:pPr>
    </w:p>
    <w:p w14:paraId="0DBC6DC6" w14:textId="77777777" w:rsidR="00E06B71" w:rsidRPr="00DD711E" w:rsidRDefault="00E06B71" w:rsidP="00E06B71">
      <w:pPr>
        <w:rPr>
          <w:rFonts w:eastAsia="Helvetica Neue"/>
        </w:rPr>
      </w:pPr>
      <w:r w:rsidRPr="00DD711E">
        <w:rPr>
          <w:rFonts w:eastAsia="Helvetica Neue"/>
        </w:rPr>
        <w:t>For making inference about unknown parameters for each county (see below) we used different sources of PCR swab testing data depending on the county and date according to the following rules:</w:t>
      </w:r>
    </w:p>
    <w:p w14:paraId="10CC0871" w14:textId="77777777" w:rsidR="00E06B71" w:rsidRPr="00DD711E" w:rsidRDefault="00E06B71" w:rsidP="00E06B71">
      <w:pPr>
        <w:pStyle w:val="ListParagraph"/>
        <w:numPr>
          <w:ilvl w:val="0"/>
          <w:numId w:val="41"/>
        </w:numPr>
        <w:spacing w:line="240" w:lineRule="auto"/>
        <w:contextualSpacing w:val="0"/>
        <w:rPr>
          <w:rFonts w:ascii="Times New Roman" w:eastAsia="Helvetica Neue" w:hAnsi="Times New Roman" w:cs="Times New Roman"/>
        </w:rPr>
      </w:pPr>
      <w:r w:rsidRPr="00DD711E">
        <w:rPr>
          <w:rFonts w:ascii="Times New Roman" w:eastAsia="Helvetica Neue" w:hAnsi="Times New Roman" w:cs="Times New Roman"/>
        </w:rPr>
        <w:t>For coastal counties the KWTRP linelist was used.</w:t>
      </w:r>
    </w:p>
    <w:p w14:paraId="7E6CA3C6" w14:textId="77777777" w:rsidR="00E06B71" w:rsidRPr="00DD711E" w:rsidRDefault="00E06B71" w:rsidP="00E06B71">
      <w:pPr>
        <w:pStyle w:val="ListParagraph"/>
        <w:numPr>
          <w:ilvl w:val="0"/>
          <w:numId w:val="41"/>
        </w:numPr>
        <w:spacing w:line="240" w:lineRule="auto"/>
        <w:contextualSpacing w:val="0"/>
        <w:rPr>
          <w:rFonts w:ascii="Times New Roman" w:eastAsia="Helvetica Neue" w:hAnsi="Times New Roman" w:cs="Times New Roman"/>
        </w:rPr>
      </w:pPr>
      <w:r w:rsidRPr="00DD711E">
        <w:rPr>
          <w:rFonts w:ascii="Times New Roman" w:eastAsia="Helvetica Neue" w:hAnsi="Times New Roman" w:cs="Times New Roman"/>
        </w:rPr>
        <w:t>For non-coastal counties the national case linelist was used between 13</w:t>
      </w:r>
      <w:r w:rsidRPr="00DD711E">
        <w:rPr>
          <w:rFonts w:ascii="Times New Roman" w:eastAsia="Helvetica Neue" w:hAnsi="Times New Roman" w:cs="Times New Roman"/>
          <w:vertAlign w:val="superscript"/>
        </w:rPr>
        <w:t>th</w:t>
      </w:r>
      <w:r w:rsidRPr="00DD711E">
        <w:rPr>
          <w:rFonts w:ascii="Times New Roman" w:eastAsia="Helvetica Neue" w:hAnsi="Times New Roman" w:cs="Times New Roman"/>
        </w:rPr>
        <w:t xml:space="preserve"> March and 6</w:t>
      </w:r>
      <w:r w:rsidRPr="00DD711E">
        <w:rPr>
          <w:rFonts w:ascii="Times New Roman" w:eastAsia="Helvetica Neue" w:hAnsi="Times New Roman" w:cs="Times New Roman"/>
          <w:vertAlign w:val="superscript"/>
        </w:rPr>
        <w:t>th</w:t>
      </w:r>
      <w:r w:rsidRPr="00DD711E">
        <w:rPr>
          <w:rFonts w:ascii="Times New Roman" w:eastAsia="Helvetica Neue" w:hAnsi="Times New Roman" w:cs="Times New Roman"/>
        </w:rPr>
        <w:t xml:space="preserve"> July, negative test results are unavailable over this period.</w:t>
      </w:r>
    </w:p>
    <w:p w14:paraId="28D3E322" w14:textId="77777777" w:rsidR="00E06B71" w:rsidRPr="00DD711E" w:rsidRDefault="00E06B71" w:rsidP="00E06B71">
      <w:pPr>
        <w:pStyle w:val="ListParagraph"/>
        <w:numPr>
          <w:ilvl w:val="0"/>
          <w:numId w:val="41"/>
        </w:numPr>
        <w:spacing w:line="240" w:lineRule="auto"/>
        <w:contextualSpacing w:val="0"/>
        <w:rPr>
          <w:rFonts w:ascii="Times New Roman" w:eastAsia="Helvetica Neue" w:hAnsi="Times New Roman" w:cs="Times New Roman"/>
        </w:rPr>
      </w:pPr>
      <w:r w:rsidRPr="00DD711E">
        <w:rPr>
          <w:rFonts w:ascii="Times New Roman" w:eastAsia="Helvetica Neue" w:hAnsi="Times New Roman" w:cs="Times New Roman"/>
        </w:rPr>
        <w:t>For non-coastal counties the national laboratory test linelist was used after 7</w:t>
      </w:r>
      <w:r w:rsidRPr="00DD711E">
        <w:rPr>
          <w:rFonts w:ascii="Times New Roman" w:eastAsia="Helvetica Neue" w:hAnsi="Times New Roman" w:cs="Times New Roman"/>
          <w:vertAlign w:val="superscript"/>
        </w:rPr>
        <w:t>th</w:t>
      </w:r>
      <w:r w:rsidRPr="00DD711E">
        <w:rPr>
          <w:rFonts w:ascii="Times New Roman" w:eastAsia="Helvetica Neue" w:hAnsi="Times New Roman" w:cs="Times New Roman"/>
        </w:rPr>
        <w:t xml:space="preserve"> July and 21</w:t>
      </w:r>
      <w:r w:rsidRPr="00DD711E">
        <w:rPr>
          <w:rFonts w:ascii="Times New Roman" w:eastAsia="Helvetica Neue" w:hAnsi="Times New Roman" w:cs="Times New Roman"/>
          <w:vertAlign w:val="superscript"/>
        </w:rPr>
        <w:t>st</w:t>
      </w:r>
      <w:r w:rsidRPr="00DD711E">
        <w:rPr>
          <w:rFonts w:ascii="Times New Roman" w:eastAsia="Helvetica Neue" w:hAnsi="Times New Roman" w:cs="Times New Roman"/>
        </w:rPr>
        <w:t xml:space="preserve"> May 2021. During this period both positive and negative test results were available.</w:t>
      </w:r>
    </w:p>
    <w:p w14:paraId="63BD6119" w14:textId="77777777" w:rsidR="00E06B71" w:rsidRPr="00DD711E" w:rsidRDefault="00E06B71" w:rsidP="00E06B71">
      <w:pPr>
        <w:rPr>
          <w:rFonts w:eastAsia="Helvetica Neue"/>
        </w:rPr>
      </w:pPr>
    </w:p>
    <w:p w14:paraId="7342DC70" w14:textId="51A5DF59" w:rsidR="00E06B71" w:rsidRPr="00DD711E" w:rsidRDefault="00E06B71" w:rsidP="00E06B71">
      <w:pPr>
        <w:rPr>
          <w:rFonts w:eastAsia="Helvetica Neue"/>
        </w:rPr>
      </w:pPr>
      <w:r w:rsidRPr="00DD711E">
        <w:rPr>
          <w:rFonts w:eastAsia="Helvetica Neue"/>
        </w:rPr>
        <w:t xml:space="preserve">The combined linelist data used in this paper is provided (Data </w:t>
      </w:r>
      <w:r w:rsidR="00F71FE1">
        <w:rPr>
          <w:rFonts w:eastAsia="Helvetica Neue"/>
        </w:rPr>
        <w:t>S2</w:t>
      </w:r>
      <w:r w:rsidRPr="00DD711E">
        <w:rPr>
          <w:rFonts w:eastAsia="Helvetica Neue"/>
        </w:rPr>
        <w:t>), as well as the daily serology samples (Data S</w:t>
      </w:r>
      <w:r w:rsidR="00F71FE1">
        <w:rPr>
          <w:rFonts w:eastAsia="Helvetica Neue"/>
        </w:rPr>
        <w:t>3</w:t>
      </w:r>
      <w:r w:rsidRPr="00DD711E">
        <w:rPr>
          <w:rFonts w:eastAsia="Helvetica Neue"/>
        </w:rPr>
        <w:t>).</w:t>
      </w:r>
    </w:p>
    <w:p w14:paraId="670FA527" w14:textId="77777777" w:rsidR="00E06B71" w:rsidRPr="00DD711E" w:rsidRDefault="00E06B71" w:rsidP="00E06B71"/>
    <w:p w14:paraId="5E3FBBBB" w14:textId="77777777" w:rsidR="00E06B71" w:rsidRPr="00DD711E" w:rsidRDefault="00E06B71" w:rsidP="00E06B71">
      <w:pPr>
        <w:rPr>
          <w:rFonts w:eastAsia="Helvetica Neue"/>
        </w:rPr>
      </w:pPr>
      <w:r w:rsidRPr="00DD711E">
        <w:rPr>
          <w:b/>
          <w:bCs/>
          <w:u w:val="single"/>
        </w:rPr>
        <w:t>Transmission model</w:t>
      </w:r>
    </w:p>
    <w:p w14:paraId="4E11EAB8" w14:textId="77777777" w:rsidR="00E06B71" w:rsidRPr="00DD711E" w:rsidRDefault="00E06B71" w:rsidP="00E06B71"/>
    <w:p w14:paraId="2066835D" w14:textId="3820CAF3" w:rsidR="00E06B71" w:rsidRPr="00DD711E" w:rsidRDefault="00E06B71" w:rsidP="00E06B71">
      <w:r w:rsidRPr="00DD711E">
        <w:t>We model the spread of SARS-CoV-2 in each of the 47 Kenyan counties as a two group SEIR</w:t>
      </w:r>
      <w:r w:rsidR="00F71FE1">
        <w:t>S</w:t>
      </w:r>
      <w:r w:rsidRPr="00DD711E">
        <w:t xml:space="preserve"> transmission process</w:t>
      </w:r>
      <w:r w:rsidR="00F71FE1">
        <w:t>, with waning immunity returning</w:t>
      </w:r>
      <w:r w:rsidR="00C75428">
        <w:t xml:space="preserve"> completely protected</w:t>
      </w:r>
      <w:r w:rsidR="00F71FE1">
        <w:t xml:space="preserve"> recovered individuals to a</w:t>
      </w:r>
      <w:r w:rsidR="00C75428">
        <w:t xml:space="preserve"> waned </w:t>
      </w:r>
      <w:r w:rsidR="00F71FE1">
        <w:t>immunity</w:t>
      </w:r>
      <w:r w:rsidR="00C75428">
        <w:t xml:space="preserve"> partially protected state (W)</w:t>
      </w:r>
      <w:r w:rsidRPr="00DD711E">
        <w:t xml:space="preserve">. We attempt to capture the basic features of transmission between households, that is that we focus on the reduction in mixing indoors settings outside the home (termed places-of-interest/POIs) due to changes in behaviour in response to Kenyan government measures and an increased sense of personal risk. This approach is conceptually similar to some modelling studies in high-income countries (e.g. </w:t>
      </w:r>
      <w:r w:rsidR="00E37033" w:rsidRPr="00DD711E">
        <w:fldChar w:fldCharType="begin"/>
      </w:r>
      <w:r w:rsidR="004357FA" w:rsidRPr="00DD711E">
        <w:instrText xml:space="preserve"> ADDIN PAPERS2_CITATIONS &lt;citation&gt;&lt;priority&gt;24&lt;/priority&gt;&lt;uuid&gt;EE6AEE54-96B1-4F12-9B86-E411F5983E8B&lt;/uuid&gt;&lt;publications&gt;&lt;publication&gt;&lt;subtype&gt;400&lt;/subtype&gt;&lt;publisher&gt;Springer US&lt;/publisher&gt;&lt;title&gt;Mobility network models of COVID-19 explain inequities and inform reopening&lt;/title&gt;&lt;url&gt;http://dx.doi.org/10.1038/s41586-020-2923-3&lt;/url&gt;&lt;volume&gt;589&lt;/volume&gt;&lt;publication_date&gt;99202012011200000000222000&lt;/publication_date&gt;&lt;uuid&gt;E36B6459-02B5-4477-BB2D-BDA4F96A1578&lt;/uuid&gt;&lt;type&gt;400&lt;/type&gt;&lt;number&gt;7840&lt;/number&gt;&lt;citekey&gt;Chang:2020cq&lt;/citekey&gt;&lt;doi&gt;10.1038/s41586-020-2923-3&lt;/doi&gt;&lt;startpage&gt;1&lt;/startpage&gt;&lt;endpage&gt;26&lt;/endpage&gt;&lt;bundle&gt;&lt;publication&gt;&lt;title&gt;Nature Publishing Group&lt;/title&gt;&lt;uuid&gt;57F26AEA-0E47-4024-827F-697D4A252A61&lt;/uuid&gt;&lt;subtype&gt;-100&lt;/subtype&gt;&lt;publisher&gt;The Author(s)&lt;/publisher&gt;&lt;type&gt;-100&lt;/type&gt;&lt;/publication&gt;&lt;/bundle&gt;&lt;authors&gt;&lt;author&gt;&lt;lastName&gt;Chang&lt;/lastName&gt;&lt;firstName&gt;Serina&lt;/firstName&gt;&lt;/author&gt;&lt;author&gt;&lt;lastName&gt;Pierson&lt;/lastName&gt;&lt;firstName&gt;Emma&lt;/firstName&gt;&lt;/author&gt;&lt;author&gt;&lt;lastName&gt;Koh&lt;/lastName&gt;&lt;firstName&gt;Pang&lt;/firstName&gt;&lt;middleNames&gt;Wei&lt;/middleNames&gt;&lt;/author&gt;&lt;author&gt;&lt;lastName&gt;Gerardin&lt;/lastName&gt;&lt;firstName&gt;Jaline&lt;/firstName&gt;&lt;/author&gt;&lt;author&gt;&lt;lastName&gt;Redbird&lt;/lastName&gt;&lt;firstName&gt;Beth&lt;/firstName&gt;&lt;/author&gt;&lt;author&gt;&lt;lastName&gt;Grusky&lt;/lastName&gt;&lt;firstName&gt;David&lt;/firstName&gt;&lt;/author&gt;&lt;author&gt;&lt;lastName&gt;Leskovec&lt;/lastName&gt;&lt;firstName&gt;Jure&lt;/fir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1</w:t>
      </w:r>
      <w:r w:rsidR="004357FA" w:rsidRPr="00DD711E">
        <w:rPr>
          <w:rFonts w:eastAsia="Arial"/>
        </w:rPr>
        <w:t>)</w:t>
      </w:r>
      <w:r w:rsidR="00E37033" w:rsidRPr="00DD711E">
        <w:fldChar w:fldCharType="end"/>
      </w:r>
      <w:r w:rsidR="00E35A7C" w:rsidRPr="00DD711E">
        <w:t>)</w:t>
      </w:r>
      <w:r w:rsidRPr="00DD711E">
        <w:t xml:space="preserve">, </w:t>
      </w:r>
      <w:r w:rsidRPr="00DD711E">
        <w:lastRenderedPageBreak/>
        <w:t>however, we used a simpler model structure reflecting the lower resolution data available in Kenya compared to most HICs.</w:t>
      </w:r>
    </w:p>
    <w:p w14:paraId="17CA5D8E" w14:textId="77777777" w:rsidR="00E06B71" w:rsidRPr="00DD711E" w:rsidRDefault="00E06B71" w:rsidP="00E06B71"/>
    <w:p w14:paraId="4973D119" w14:textId="77777777" w:rsidR="00E06B71" w:rsidRPr="00DD711E" w:rsidRDefault="00E06B71" w:rsidP="00E06B71">
      <w:r w:rsidRPr="00DD711E">
        <w:t>We hypothesize that social disaggregation occurred in Kenyan counties; that is that there were broadly two groups of people in each county who differed in their ability to reduce social mobility. These two groups represented the people with lower and higher socio-economic status (SES) in each county. Both the higher and lower SES groups are assumed to have similar epidemiological characteristics except that we assumed that:</w:t>
      </w:r>
    </w:p>
    <w:p w14:paraId="7B2994FA" w14:textId="77777777" w:rsidR="00E06B71" w:rsidRPr="00DD711E" w:rsidRDefault="00E06B71" w:rsidP="00E06B71"/>
    <w:p w14:paraId="0545466A" w14:textId="77777777" w:rsidR="00E06B71" w:rsidRPr="00DD711E" w:rsidRDefault="00E06B71" w:rsidP="00E06B71">
      <w:pPr>
        <w:pStyle w:val="ListParagraph"/>
        <w:numPr>
          <w:ilvl w:val="0"/>
          <w:numId w:val="15"/>
        </w:numPr>
        <w:spacing w:line="240" w:lineRule="auto"/>
        <w:rPr>
          <w:rFonts w:ascii="Times New Roman" w:hAnsi="Times New Roman" w:cs="Times New Roman"/>
        </w:rPr>
      </w:pPr>
      <w:r w:rsidRPr="00DD711E">
        <w:rPr>
          <w:rFonts w:ascii="Times New Roman" w:hAnsi="Times New Roman" w:cs="Times New Roman"/>
        </w:rPr>
        <w:t>The lower and higher SES groups responded to Kenyan government measures by reducing their time spent in POIs at different rates.</w:t>
      </w:r>
    </w:p>
    <w:p w14:paraId="4DAB1345" w14:textId="3BFEF1CC" w:rsidR="00E06B71" w:rsidRPr="00DD711E" w:rsidRDefault="00E06B71" w:rsidP="00E06B71">
      <w:pPr>
        <w:pStyle w:val="ListParagraph"/>
        <w:numPr>
          <w:ilvl w:val="0"/>
          <w:numId w:val="15"/>
        </w:numPr>
        <w:spacing w:line="240" w:lineRule="auto"/>
        <w:rPr>
          <w:rFonts w:ascii="Times New Roman" w:hAnsi="Times New Roman" w:cs="Times New Roman"/>
        </w:rPr>
      </w:pPr>
      <w:r w:rsidRPr="00DD711E">
        <w:rPr>
          <w:rFonts w:ascii="Times New Roman" w:hAnsi="Times New Roman" w:cs="Times New Roman"/>
        </w:rPr>
        <w:t xml:space="preserve">The higher SES group reduction in time spent in POIs was well estimated by Google mobility trend data </w:t>
      </w:r>
      <w:r w:rsidR="00E37033" w:rsidRPr="00DD711E">
        <w:rPr>
          <w:rFonts w:ascii="Times New Roman" w:hAnsi="Times New Roman" w:cs="Times New Roman"/>
          <w:lang w:val="en-GB"/>
        </w:rPr>
        <w:fldChar w:fldCharType="begin"/>
      </w:r>
      <w:r w:rsidR="004357FA" w:rsidRPr="00DD711E">
        <w:rPr>
          <w:rFonts w:ascii="Times New Roman" w:hAnsi="Times New Roman" w:cs="Times New Roman"/>
          <w:lang w:val="en-GB"/>
        </w:rPr>
        <w:instrText xml:space="preserve"> ADDIN PAPERS2_CITATIONS &lt;citation&gt;&lt;priority&gt;25&lt;/priority&gt;&lt;uuid&gt;BBC7D2C2-CF56-42A9-8D7B-15EA2A57B06B&lt;/uuid&gt;&lt;publications&gt;&lt;publication&gt;&lt;subtype&gt;403&lt;/subtype&gt;&lt;title&gt;Google COVID-19 Community Mobility Reports&lt;/title&gt;&lt;url&gt;https://www.google.com/covid19/mobility/ Accessed: 23/08/2020&lt;/url&gt;&lt;uuid&gt;291F9ED7-0852-40C9-AB37-F10B7AEC5645&lt;/uuid&gt;&lt;type&gt;400&lt;/type&gt;&lt;citekey&gt;google:2020a&lt;/citekey&gt;&lt;authors&gt;&lt;author&gt;&lt;lastName&gt;Google LLC&lt;/lastName&gt;&lt;/author&gt;&lt;/authors&gt;&lt;/publication&gt;&lt;/publications&gt;&lt;cites&gt;&lt;/cites&gt;&lt;/citation&gt;</w:instrText>
      </w:r>
      <w:r w:rsidR="00E37033" w:rsidRPr="00DD711E">
        <w:rPr>
          <w:rFonts w:ascii="Times New Roman" w:hAnsi="Times New Roman" w:cs="Times New Roman"/>
          <w:lang w:val="en-GB"/>
        </w:rPr>
        <w:fldChar w:fldCharType="separate"/>
      </w:r>
      <w:r w:rsidR="004357FA" w:rsidRPr="00DD711E">
        <w:rPr>
          <w:rFonts w:ascii="Times New Roman" w:hAnsi="Times New Roman" w:cs="Times New Roman"/>
        </w:rPr>
        <w:t>(</w:t>
      </w:r>
      <w:r w:rsidR="004357FA" w:rsidRPr="00DD711E">
        <w:rPr>
          <w:rFonts w:ascii="Times New Roman" w:hAnsi="Times New Roman" w:cs="Times New Roman"/>
          <w:i/>
          <w:iCs/>
        </w:rPr>
        <w:t>30</w:t>
      </w:r>
      <w:r w:rsidR="004357FA" w:rsidRPr="00DD711E">
        <w:rPr>
          <w:rFonts w:ascii="Times New Roman" w:hAnsi="Times New Roman" w:cs="Times New Roman"/>
        </w:rPr>
        <w:t>)</w:t>
      </w:r>
      <w:r w:rsidR="00E37033" w:rsidRPr="00DD711E">
        <w:rPr>
          <w:rFonts w:ascii="Times New Roman" w:hAnsi="Times New Roman" w:cs="Times New Roman"/>
          <w:lang w:val="en-GB"/>
        </w:rPr>
        <w:fldChar w:fldCharType="end"/>
      </w:r>
      <w:r w:rsidRPr="00DD711E">
        <w:rPr>
          <w:rFonts w:ascii="Times New Roman" w:hAnsi="Times New Roman" w:cs="Times New Roman"/>
        </w:rPr>
        <w:t>.</w:t>
      </w:r>
    </w:p>
    <w:p w14:paraId="370F11D6" w14:textId="77777777" w:rsidR="00E06B71" w:rsidRPr="00DD711E" w:rsidRDefault="00E06B71" w:rsidP="00E06B71"/>
    <w:p w14:paraId="582C1B6D" w14:textId="2BFD6C9E" w:rsidR="00E06B71" w:rsidRPr="00DD711E" w:rsidRDefault="00E06B71" w:rsidP="00E06B71">
      <w:r w:rsidRPr="00DD711E">
        <w:t xml:space="preserve">Alternatively, we can think of the two groups as being </w:t>
      </w:r>
      <w:r w:rsidRPr="00DD711E">
        <w:rPr>
          <w:i/>
        </w:rPr>
        <w:t>defined</w:t>
      </w:r>
      <w:r w:rsidRPr="00DD711E">
        <w:t xml:space="preserve"> as those people whose visitation rates to POIs are well represented by Google mobility data (an unknown sized group in each county), and since this requires ownership of a smartphone, estimated as 30% of Kenyan adults in 2017 </w:t>
      </w:r>
      <w:r w:rsidR="00E37033" w:rsidRPr="00DD711E">
        <w:fldChar w:fldCharType="begin"/>
      </w:r>
      <w:r w:rsidR="004357FA" w:rsidRPr="00DD711E">
        <w:instrText xml:space="preserve"> ADDIN PAPERS2_CITATIONS &lt;citation&gt;&lt;priority&gt;26&lt;/priority&gt;&lt;uuid&gt;DECC4C71-DA9A-467D-A8B6-8407BB033311&lt;/uuid&gt;&lt;publications&gt;&lt;publication&gt;&lt;subtype&gt;400&lt;/subtype&gt;&lt;title&gt;Technology use in Africa: Smartphones&lt;/title&gt;&lt;url&gt;https://www.pewresearch.org/global/interactives/technology-use-in-africa-smartphones/&lt;/url&gt;&lt;publication_date&gt;99201810081200000000222000&lt;/publication_date&gt;&lt;uuid&gt;F66FFED0-C0AD-4473-B563-16140A8F4740&lt;/uuid&gt;&lt;type&gt;400&lt;/type&gt;&lt;citekey&gt;pewresearcha:2018&lt;/citekey&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2</w:t>
      </w:r>
      <w:r w:rsidR="004357FA" w:rsidRPr="00DD711E">
        <w:rPr>
          <w:rFonts w:eastAsia="Arial"/>
        </w:rPr>
        <w:t>)</w:t>
      </w:r>
      <w:r w:rsidR="00E37033" w:rsidRPr="00DD711E">
        <w:fldChar w:fldCharType="end"/>
      </w:r>
      <w:r w:rsidRPr="00DD711E">
        <w:t>, this definition selects for being in a higher socio-economic status.</w:t>
      </w:r>
    </w:p>
    <w:p w14:paraId="2F2518E3" w14:textId="77777777" w:rsidR="00E06B71" w:rsidRPr="00DD711E" w:rsidRDefault="00E06B71" w:rsidP="00E06B71"/>
    <w:p w14:paraId="3D3892B5" w14:textId="77777777" w:rsidR="00E06B71" w:rsidRPr="00DD711E" w:rsidRDefault="00E06B71" w:rsidP="00E06B71">
      <w:r w:rsidRPr="00DD711E">
        <w:t xml:space="preserve">We assumed that transmission is sustained by mixing at POIs and, therefore, if the SES groups reduced their mixing in POIs by proportions, respectively, </w:t>
      </w:r>
      <m:oMath>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oMath>
      <w:r w:rsidRPr="00DD711E">
        <w:t xml:space="preserve"> and </w:t>
      </w:r>
      <m:oMath>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m:t>
        </m:r>
      </m:oMath>
      <w:r w:rsidRPr="00DD711E">
        <w:t xml:space="preserve"> at each time </w:t>
      </w:r>
      <w:r w:rsidRPr="00DD711E">
        <w:rPr>
          <w:i/>
          <w:iCs/>
        </w:rPr>
        <w:t>t</w:t>
      </w:r>
      <w:r w:rsidRPr="00DD711E">
        <w:t xml:space="preserve"> then the reproductive number for each county was reduced from some baseline reproductive rati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DD711E">
        <w:t xml:space="preserve"> that would have be realised if social mobility had remained unchanged. By assumption, </w:t>
      </w:r>
      <m:oMath>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oMath>
      <w:r w:rsidRPr="00DD711E">
        <w:t xml:space="preserve"> was fitted to Google mobility data, whereas </w:t>
      </w:r>
      <m:oMath>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oMath>
      <w:r w:rsidRPr="00DD711E">
        <w:t xml:space="preserve"> was inferred jointly with other model parameters (see below). The per capita force of infection on individuals in the lower and higher SES groups, denoted respectively </w:t>
      </w:r>
      <m:oMath>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oMath>
      <w:r w:rsidRPr="00DD711E">
        <w:t xml:space="preserve"> and </w:t>
      </w:r>
      <m:oMath>
        <m:sSub>
          <m:sSubPr>
            <m:ctrlPr>
              <w:rPr>
                <w:rFonts w:ascii="Cambria Math" w:hAnsi="Cambria Math"/>
                <w:i/>
              </w:rPr>
            </m:ctrlPr>
          </m:sSubPr>
          <m:e>
            <m:r>
              <w:rPr>
                <w:rFonts w:ascii="Cambria Math" w:hAnsi="Cambria Math"/>
              </w:rPr>
              <m:t>λ</m:t>
            </m:r>
          </m:e>
          <m:sub>
            <m:r>
              <w:rPr>
                <w:rFonts w:ascii="Cambria Math" w:hAnsi="Cambria Math"/>
              </w:rPr>
              <m:t>U</m:t>
            </m:r>
          </m:sub>
        </m:sSub>
        <m:d>
          <m:dPr>
            <m:ctrlPr>
              <w:rPr>
                <w:rFonts w:ascii="Cambria Math" w:hAnsi="Cambria Math"/>
                <w:i/>
              </w:rPr>
            </m:ctrlPr>
          </m:dPr>
          <m:e>
            <m:r>
              <w:rPr>
                <w:rFonts w:ascii="Cambria Math" w:hAnsi="Cambria Math"/>
              </w:rPr>
              <m:t>t</m:t>
            </m:r>
          </m:e>
        </m:d>
      </m:oMath>
      <w:r w:rsidRPr="00DD711E">
        <w:t>, w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E06B71" w:rsidRPr="00DD711E" w14:paraId="629804AA" w14:textId="77777777" w:rsidTr="00C06EDF">
        <w:trPr>
          <w:trHeight w:val="1408"/>
        </w:trPr>
        <w:tc>
          <w:tcPr>
            <w:tcW w:w="8500" w:type="dxa"/>
            <w:vAlign w:val="center"/>
          </w:tcPr>
          <w:p w14:paraId="3E610637" w14:textId="77777777" w:rsidR="00E06B71" w:rsidRPr="00DD711E" w:rsidRDefault="00BD1A66" w:rsidP="00C06EDF">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d>
                  <m:dPr>
                    <m:ctrlPr>
                      <w:rPr>
                        <w:rFonts w:ascii="Cambria Math" w:hAnsi="Cambria Math"/>
                        <w:i/>
                      </w:rPr>
                    </m:ctrlPr>
                  </m:dPr>
                  <m:e>
                    <m:r>
                      <w:rPr>
                        <w:rFonts w:ascii="Cambria Math" w:hAnsi="Cambria Math"/>
                      </w:rPr>
                      <m:t>ϵ</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I</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ϵ</m:t>
                        </m:r>
                      </m:e>
                    </m:d>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I</m:t>
                        </m:r>
                      </m:e>
                      <m:sub>
                        <m:r>
                          <w:rPr>
                            <w:rFonts w:ascii="Cambria Math" w:hAnsi="Cambria Math"/>
                          </w:rPr>
                          <m:t>U</m:t>
                        </m:r>
                      </m:sub>
                    </m:sSub>
                    <m:d>
                      <m:dPr>
                        <m:ctrlPr>
                          <w:rPr>
                            <w:rFonts w:ascii="Cambria Math" w:hAnsi="Cambria Math"/>
                            <w:i/>
                          </w:rPr>
                        </m:ctrlPr>
                      </m:dPr>
                      <m:e>
                        <m:r>
                          <w:rPr>
                            <w:rFonts w:ascii="Cambria Math" w:hAnsi="Cambria Math"/>
                          </w:rPr>
                          <m:t>t</m:t>
                        </m:r>
                      </m:e>
                    </m:d>
                  </m:e>
                </m:d>
                <m:r>
                  <w:rPr>
                    <w:rFonts w:ascii="Cambria Math" w:hAnsi="Cambria Math"/>
                  </w:rPr>
                  <m:t>,</m:t>
                </m:r>
              </m:oMath>
            </m:oMathPara>
          </w:p>
          <w:p w14:paraId="2B384B5E" w14:textId="77777777" w:rsidR="00E06B71" w:rsidRPr="00DD711E" w:rsidRDefault="00BD1A66" w:rsidP="00C06EDF">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U</m:t>
                        </m:r>
                      </m:sub>
                    </m:sSub>
                  </m:den>
                </m:f>
                <m:d>
                  <m:dPr>
                    <m:ctrlPr>
                      <w:rPr>
                        <w:rFonts w:ascii="Cambria Math" w:hAnsi="Cambria Math"/>
                        <w:i/>
                      </w:rPr>
                    </m:ctrlPr>
                  </m:dPr>
                  <m:e>
                    <m:r>
                      <w:rPr>
                        <w:rFonts w:ascii="Cambria Math" w:hAnsi="Cambria Math"/>
                      </w:rPr>
                      <m:t>(1-ϵ)</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I</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I</m:t>
                        </m:r>
                      </m:e>
                      <m:sub>
                        <m:r>
                          <w:rPr>
                            <w:rFonts w:ascii="Cambria Math" w:hAnsi="Cambria Math"/>
                          </w:rPr>
                          <m:t>U</m:t>
                        </m:r>
                      </m:sub>
                    </m:sSub>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850" w:type="dxa"/>
            <w:vAlign w:val="center"/>
          </w:tcPr>
          <w:p w14:paraId="29B01164" w14:textId="77777777" w:rsidR="00E06B71" w:rsidRPr="00DD711E" w:rsidRDefault="00E06B71" w:rsidP="00C06EDF">
            <w:pPr>
              <w:jc w:val="center"/>
            </w:pPr>
            <w:r w:rsidRPr="00DD711E">
              <w:t>(1)</w:t>
            </w:r>
          </w:p>
        </w:tc>
      </w:tr>
    </w:tbl>
    <w:p w14:paraId="7CF7D7B4" w14:textId="28CF52CB" w:rsidR="00E06B71" w:rsidRPr="00DD711E" w:rsidRDefault="00E06B71" w:rsidP="00E06B71">
      <w:r w:rsidRPr="00DD711E">
        <w:t xml:space="preserve">Where </w:t>
      </w:r>
      <m:oMath>
        <m:r>
          <w:rPr>
            <w:rFonts w:ascii="Cambria Math" w:hAnsi="Cambria Math"/>
          </w:rPr>
          <m:t>γ</m:t>
        </m:r>
      </m:oMath>
      <w:r w:rsidRPr="00DD711E">
        <w:t xml:space="preserve"> was the recovery rate, </w:t>
      </w:r>
      <m:oMath>
        <m:r>
          <w:rPr>
            <w:rFonts w:ascii="Cambria Math" w:hAnsi="Cambria Math"/>
          </w:rPr>
          <m:t>ϵ</m:t>
        </m:r>
      </m:oMath>
      <w:r w:rsidRPr="00DD711E">
        <w:t xml:space="preserve"> was the coupling factor between the two groups due to mixing in the same POIs </w:t>
      </w:r>
      <w:r w:rsidR="00E37033" w:rsidRPr="00DD711E">
        <w:fldChar w:fldCharType="begin"/>
      </w:r>
      <w:r w:rsidR="004357FA" w:rsidRPr="00DD711E">
        <w:instrText xml:space="preserve"> ADDIN PAPERS2_CITATIONS &lt;citation&gt;&lt;priority&gt;27&lt;/priority&gt;&lt;uuid&gt;07C3E777-89D6-4A12-9AE2-9E9E0B4FE728&lt;/uuid&gt;&lt;publications&gt;&lt;publication&gt;&lt;subtype&gt;400&lt;/subtype&gt;&lt;title&gt;Estimating spatial coupling in epidemiological systems: a mechanistic approach&lt;/title&gt;&lt;url&gt;http://doi.wiley.com/10.1046/j.1461-0248.2002.00268.x&lt;/url&gt;&lt;volume&gt;5&lt;/volume&gt;&lt;publication_date&gt;99200201001200000000220000&lt;/publication_date&gt;&lt;uuid&gt;172D1DD8-04B3-427A-8E89-CADDCF22873B&lt;/uuid&gt;&lt;type&gt;400&lt;/type&gt;&lt;number&gt;1&lt;/number&gt;&lt;citekey&gt;Keeling:2002el&lt;/citekey&gt;&lt;doi&gt;10.1046/j.1461-0248.2002.00268.x&lt;/doi&gt;&lt;startpage&gt;20&lt;/startpage&gt;&lt;endpage&gt;29&lt;/endpage&gt;&lt;authors&gt;&lt;author&gt;&lt;lastName&gt;Keeling&lt;/lastName&gt;&lt;firstName&gt;Matt&lt;/firstName&gt;&lt;middleNames&gt;J&lt;/middleNames&gt;&lt;/author&gt;&lt;author&gt;&lt;lastName&gt;Rohani&lt;/lastName&gt;&lt;firstName&gt;Pejman&lt;/firstName&gt;&lt;/author&gt;&lt;/authors&gt;&lt;/publication&gt;&lt;publication&gt;&lt;subtype&gt;400&lt;/subtype&gt;&lt;publisher&gt;Elsevier&lt;/publisher&gt;&lt;title&gt;Metapopulation dynamics of infectious diseases&lt;/title&gt;&lt;url&gt;https://linkinghub.elsevier.com/retrieve/pii/B9780123234483500192&lt;/url&gt;&lt;publication_date&gt;99200400001200000000200000&lt;/publication_date&gt;&lt;uuid&gt;8FBBE85A-AAE5-406D-AE72-6D25968ACEF4&lt;/uuid&gt;&lt;type&gt;400&lt;/type&gt;&lt;citekey&gt;Keeling:wl&lt;/citekey&gt;&lt;doi&gt;10.1016/B978-012323448-3/50019-2&lt;/doi&gt;&lt;startpage&gt;415&lt;/startpage&gt;&lt;endpage&gt;445&lt;/endpage&gt;&lt;bundle&gt;&lt;publication&gt;&lt;title&gt;Cell&lt;/title&gt;&lt;uuid&gt;0DD2257C-8FF9-46A7-9A6A-4C6670B17728&lt;/uuid&gt;&lt;subtype&gt;-100&lt;/subtype&gt;&lt;type&gt;-100&lt;/type&gt;&lt;/publication&gt;&lt;/bundle&gt;&lt;authors&gt;&lt;author&gt;&lt;lastName&gt;Keeling&lt;/lastName&gt;&lt;firstName&gt;M&lt;/firstName&gt;&lt;middleNames&gt;J&lt;/middleNames&gt;&lt;/author&gt;&lt;author&gt;&lt;lastName&gt;Bjornstad&lt;/lastName&gt;&lt;firstName&gt;O&lt;/firstName&gt;&lt;middleNames&gt;N&lt;/middleNames&gt;&lt;/author&gt;&lt;author&gt;&lt;lastName&gt;Ecology&lt;/lastName&gt;&lt;firstName&gt;BT&lt;/firstName&gt;&lt;middleNames&gt;Grenfell&lt;/middleNames&gt;&lt;/author&gt;&lt;author&gt;&lt;lastName&gt;of&lt;/lastName&gt;&lt;firstName&gt;genetics&lt;/firstName&gt;&lt;middleNames&gt;and evolution&lt;/middleNames&gt;&lt;/author&gt;&lt;author&gt;&lt;lastName&gt;2004&lt;/lastName&gt;&lt;/author&gt;&lt;/authors&gt;&lt;editors&gt;&lt;author&gt;&lt;role3&gt;0&lt;/role3&gt;&lt;fullname&gt;I Hanski&lt;/fullname&gt;&lt;privacy_level&gt;0&lt;/privacy_level&gt;&lt;updated_at&gt;2018-07-03 21:13:02 +0000&lt;/updated_at&gt;&lt;publication_count&gt;4&lt;/publication_count&gt;&lt;is_me&gt;0&lt;/is_me&gt;&lt;initial&gt;H&lt;/initial&gt;&lt;searchresult&gt;0&lt;/searchresult&gt;&lt;standard_name&gt;Hanski, I&lt;/standard_name&gt;&lt;role2&gt;0&lt;/role2&gt;&lt;uuid&gt;7564E04C-3486-4303-B15D-5E078ADEE5A9&lt;/uuid&gt;&lt;name_string&gt;[1] Hanski [4] I &lt;/name_string&gt;&lt;prename&gt;I&lt;/prename&gt;&lt;role1&gt;0&lt;/role1&gt;&lt;type&gt;0&lt;/type&gt;&lt;label&gt;0&lt;/label&gt;&lt;role5&gt;0&lt;/role5&gt;&lt;firstName&gt;I&lt;/firstName&gt;&lt;institutional&gt;0&lt;/institutional&gt;&lt;created_at&gt;2012-01-19 13:48:05 +0000&lt;/created_at&gt;&lt;role4&gt;0&lt;/role4&gt;&lt;surname&gt;Hanski&lt;/surname&gt;&lt;lastName&gt;Hanski&lt;/lastName&gt;&lt;flagged&gt;0&lt;/flagged&gt;&lt;/author&gt;&lt;author&gt;&lt;role3&gt;0&lt;/role3&gt;&lt;fullname&gt;OE Gaggiotti&lt;/fullname&gt;&lt;privacy_level&gt;0&lt;/privacy_level&gt;&lt;updated_at&gt;2012-09-26 12:01:17 +0000&lt;/updated_at&gt;&lt;publication_count&gt;2&lt;/publication_count&gt;&lt;is_me&gt;0&lt;/is_me&gt;&lt;initial&gt;G&lt;/initial&gt;&lt;searchresult&gt;0&lt;/searchresult&gt;&lt;standard_name&gt;Gaggiotti, OE&lt;/standard_name&gt;&lt;role2&gt;0&lt;/role2&gt;&lt;uuid&gt;FFFF0626-CD36-42BD-80BD-2EC2DD3A49BB&lt;/uuid&gt;&lt;name_string&gt;[1] Gaggiotti [4] OE &lt;/name_string&gt;&lt;prename&gt;OE&lt;/prename&gt;&lt;role1&gt;0&lt;/role1&gt;&lt;type&gt;0&lt;/type&gt;&lt;label&gt;0&lt;/label&gt;&lt;role5&gt;0&lt;/role5&gt;&lt;firstName&gt;OE&lt;/firstName&gt;&lt;institutional&gt;0&lt;/institutional&gt;&lt;created_at&gt;2012-02-29 13:47:36 +0000&lt;/created_at&gt;&lt;role4&gt;0&lt;/role4&gt;&lt;surname&gt;Gaggiotti&lt;/surname&gt;&lt;lastName&gt;Gaggiotti&lt;/lastName&gt;&lt;flagged&gt;0&lt;/flagged&gt;&lt;/author&gt;&lt;/edit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3</w:t>
      </w:r>
      <w:r w:rsidR="004357FA" w:rsidRPr="00DD711E">
        <w:rPr>
          <w:rFonts w:eastAsia="Arial"/>
        </w:rPr>
        <w:t xml:space="preserve">, </w:t>
      </w:r>
      <w:r w:rsidR="004357FA" w:rsidRPr="00DD711E">
        <w:rPr>
          <w:rFonts w:eastAsia="Arial"/>
          <w:i/>
          <w:iCs/>
        </w:rPr>
        <w:t>34</w:t>
      </w:r>
      <w:r w:rsidR="004357FA" w:rsidRPr="00DD711E">
        <w:rPr>
          <w:rFonts w:eastAsia="Arial"/>
        </w:rPr>
        <w:t>)</w:t>
      </w:r>
      <w:r w:rsidR="00E37033" w:rsidRPr="00DD711E">
        <w:fldChar w:fldCharType="end"/>
      </w:r>
      <w:r w:rsidRPr="00DD711E">
        <w:t xml:space="preserve">, and, </w:t>
      </w:r>
      <m:oMath>
        <m:sSub>
          <m:sSubPr>
            <m:ctrlPr>
              <w:rPr>
                <w:rFonts w:ascii="Cambria Math" w:hAnsi="Cambria Math"/>
                <w:i/>
              </w:rPr>
            </m:ctrlPr>
          </m:sSubPr>
          <m:e>
            <m:r>
              <w:rPr>
                <w:rFonts w:ascii="Cambria Math" w:hAnsi="Cambria Math"/>
              </w:rPr>
              <m:t>N</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N</m:t>
        </m:r>
      </m:oMath>
      <w:r w:rsidRPr="00DD711E">
        <w:t xml:space="preserve">, where </w:t>
      </w:r>
      <w:r w:rsidRPr="00DD711E">
        <w:rPr>
          <w:i/>
          <w:iCs/>
        </w:rPr>
        <w:t>N</w:t>
      </w:r>
      <w:r w:rsidRPr="00DD711E">
        <w:t xml:space="preserve"> was the population size of the county, and </w:t>
      </w:r>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0,1]</m:t>
        </m:r>
      </m:oMath>
      <w:r w:rsidRPr="00DD711E">
        <w:t xml:space="preserve"> was the proportion of the population in the lower SES group. The full set of ODEs for each county was,</w:t>
      </w:r>
    </w:p>
    <w:p w14:paraId="4B1B0E73" w14:textId="77777777" w:rsidR="00E06B71" w:rsidRPr="00DD711E" w:rsidRDefault="00E06B71" w:rsidP="00E06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E06B71" w:rsidRPr="00DD711E" w14:paraId="6220ADE6" w14:textId="77777777" w:rsidTr="00C06EDF">
        <w:trPr>
          <w:trHeight w:val="2740"/>
        </w:trPr>
        <w:tc>
          <w:tcPr>
            <w:tcW w:w="8500" w:type="dxa"/>
            <w:vAlign w:val="center"/>
          </w:tcPr>
          <w:p w14:paraId="68062791" w14:textId="77777777" w:rsidR="00E06B71" w:rsidRPr="00DD711E" w:rsidRDefault="00BD1A66" w:rsidP="00C06EDF">
            <w:pPr>
              <w:jc w:val="center"/>
            </w:pPr>
            <m:oMathPara>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 -</m:t>
                </m:r>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L</m:t>
                    </m:r>
                  </m:sub>
                </m:sSub>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oMath>
            </m:oMathPara>
          </w:p>
          <w:p w14:paraId="4F28E50E"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σW</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L</m:t>
                  </m:r>
                </m:sub>
              </m:sSub>
              <m:d>
                <m:dPr>
                  <m:ctrlPr>
                    <w:rPr>
                      <w:rFonts w:ascii="Cambria Math" w:hAnsi="Cambria Math"/>
                      <w:i/>
                    </w:rPr>
                  </m:ctrlPr>
                </m:dPr>
                <m:e>
                  <m:r>
                    <w:rPr>
                      <w:rFonts w:ascii="Cambria Math" w:hAnsi="Cambria Math"/>
                    </w:rPr>
                    <m:t>t</m:t>
                  </m:r>
                </m:e>
              </m:d>
            </m:oMath>
            <w:r w:rsidR="00E06B71" w:rsidRPr="00DD711E">
              <w:t>,</w:t>
            </w:r>
          </w:p>
          <w:p w14:paraId="6EE81BD5"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 α</m:t>
              </m:r>
              <m:sSub>
                <m:sSubPr>
                  <m:ctrlPr>
                    <w:rPr>
                      <w:rFonts w:ascii="Cambria Math" w:hAnsi="Cambria Math"/>
                      <w:i/>
                    </w:rPr>
                  </m:ctrlPr>
                </m:sSubPr>
                <m:e>
                  <m:r>
                    <w:rPr>
                      <w:rFonts w:ascii="Cambria Math" w:hAnsi="Cambria Math"/>
                    </w:rPr>
                    <m:t>E</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γ</m:t>
              </m:r>
              <m:sSub>
                <m:sSubPr>
                  <m:ctrlPr>
                    <w:rPr>
                      <w:rFonts w:ascii="Cambria Math" w:hAnsi="Cambria Math"/>
                      <w:i/>
                    </w:rPr>
                  </m:ctrlPr>
                </m:sSubPr>
                <m:e>
                  <m:r>
                    <w:rPr>
                      <w:rFonts w:ascii="Cambria Math" w:hAnsi="Cambria Math"/>
                    </w:rPr>
                    <m:t>I</m:t>
                  </m:r>
                </m:e>
                <m:sub>
                  <m:r>
                    <w:rPr>
                      <w:rFonts w:ascii="Cambria Math" w:hAnsi="Cambria Math"/>
                    </w:rPr>
                    <m:t>L</m:t>
                  </m:r>
                </m:sub>
              </m:sSub>
              <m:d>
                <m:dPr>
                  <m:ctrlPr>
                    <w:rPr>
                      <w:rFonts w:ascii="Cambria Math" w:hAnsi="Cambria Math"/>
                      <w:i/>
                    </w:rPr>
                  </m:ctrlPr>
                </m:dPr>
                <m:e>
                  <m:r>
                    <w:rPr>
                      <w:rFonts w:ascii="Cambria Math" w:hAnsi="Cambria Math"/>
                    </w:rPr>
                    <m:t>t</m:t>
                  </m:r>
                </m:e>
              </m:d>
            </m:oMath>
            <w:r w:rsidR="00E06B71" w:rsidRPr="00DD711E">
              <w:t>,</w:t>
            </w:r>
          </w:p>
          <w:p w14:paraId="59809ABC"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 γ</m:t>
              </m:r>
              <m:sSub>
                <m:sSubPr>
                  <m:ctrlPr>
                    <w:rPr>
                      <w:rFonts w:ascii="Cambria Math" w:hAnsi="Cambria Math"/>
                      <w:i/>
                    </w:rPr>
                  </m:ctrlPr>
                </m:sSubPr>
                <m:e>
                  <m:r>
                    <w:rPr>
                      <w:rFonts w:ascii="Cambria Math" w:hAnsi="Cambria Math"/>
                    </w:rPr>
                    <m:t>I</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L</m:t>
                  </m:r>
                </m:sub>
              </m:sSub>
              <m:d>
                <m:dPr>
                  <m:ctrlPr>
                    <w:rPr>
                      <w:rFonts w:ascii="Cambria Math" w:hAnsi="Cambria Math"/>
                      <w:i/>
                    </w:rPr>
                  </m:ctrlPr>
                </m:dPr>
                <m:e>
                  <m:r>
                    <w:rPr>
                      <w:rFonts w:ascii="Cambria Math" w:hAnsi="Cambria Math"/>
                    </w:rPr>
                    <m:t>t</m:t>
                  </m:r>
                </m:e>
              </m:d>
            </m:oMath>
            <w:r w:rsidR="00E06B71" w:rsidRPr="00DD711E">
              <w:t>,</w:t>
            </w:r>
          </w:p>
          <w:p w14:paraId="35BD0EEA"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 ω</m:t>
              </m:r>
              <m:sSub>
                <m:sSubPr>
                  <m:ctrlPr>
                    <w:rPr>
                      <w:rFonts w:ascii="Cambria Math" w:hAnsi="Cambria Math"/>
                      <w:i/>
                    </w:rPr>
                  </m:ctrlPr>
                </m:sSubPr>
                <m:e>
                  <m:r>
                    <w:rPr>
                      <w:rFonts w:ascii="Cambria Math" w:hAnsi="Cambria Math"/>
                    </w:rPr>
                    <m:t>R</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σ</m:t>
              </m:r>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oMath>
            <w:r w:rsidR="00E06B71" w:rsidRPr="00DD711E">
              <w:t>,</w:t>
            </w:r>
          </w:p>
          <w:p w14:paraId="30F20113" w14:textId="77777777" w:rsidR="00E06B71" w:rsidRPr="00DD711E" w:rsidRDefault="00BD1A66" w:rsidP="00C06EDF">
            <w:pPr>
              <w:jc w:val="center"/>
            </w:pPr>
            <m:oMathPara>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U</m:t>
                    </m:r>
                  </m:sub>
                </m:sSub>
                <m:r>
                  <w:rPr>
                    <w:rFonts w:ascii="Cambria Math" w:hAnsi="Cambria Math"/>
                  </w:rPr>
                  <m:t>= -</m:t>
                </m:r>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U</m:t>
                    </m:r>
                  </m:sub>
                </m:sSub>
                <m:sSub>
                  <m:sSubPr>
                    <m:ctrlPr>
                      <w:rPr>
                        <w:rFonts w:ascii="Cambria Math" w:hAnsi="Cambria Math"/>
                        <w:i/>
                      </w:rPr>
                    </m:ctrlPr>
                  </m:sSubPr>
                  <m:e>
                    <m:r>
                      <w:rPr>
                        <w:rFonts w:ascii="Cambria Math" w:hAnsi="Cambria Math"/>
                      </w:rPr>
                      <m:t>λ</m:t>
                    </m:r>
                  </m:e>
                  <m:sub>
                    <m:r>
                      <w:rPr>
                        <w:rFonts w:ascii="Cambria Math" w:hAnsi="Cambria Math"/>
                      </w:rPr>
                      <m:t>U</m:t>
                    </m:r>
                  </m:sub>
                </m:sSub>
                <m:d>
                  <m:dPr>
                    <m:ctrlPr>
                      <w:rPr>
                        <w:rFonts w:ascii="Cambria Math" w:hAnsi="Cambria Math"/>
                        <w:i/>
                      </w:rPr>
                    </m:ctrlPr>
                  </m:dPr>
                  <m:e>
                    <m:r>
                      <w:rPr>
                        <w:rFonts w:ascii="Cambria Math" w:hAnsi="Cambria Math"/>
                      </w:rPr>
                      <m:t>t</m:t>
                    </m:r>
                  </m:e>
                </m:d>
              </m:oMath>
            </m:oMathPara>
          </w:p>
          <w:p w14:paraId="4F1FF61E"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U</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U</m:t>
                  </m:r>
                </m:sub>
              </m:sSub>
              <m:d>
                <m:dPr>
                  <m:ctrlPr>
                    <w:rPr>
                      <w:rFonts w:ascii="Cambria Math" w:hAnsi="Cambria Math"/>
                      <w:i/>
                    </w:rPr>
                  </m:ctrlPr>
                </m:dPr>
                <m:e>
                  <m:r>
                    <w:rPr>
                      <w:rFonts w:ascii="Cambria Math" w:hAnsi="Cambria Math"/>
                    </w:rPr>
                    <m:t>t</m:t>
                  </m:r>
                </m:e>
              </m:d>
            </m:oMath>
            <w:r w:rsidR="00E06B71" w:rsidRPr="00DD711E">
              <w:t>,</w:t>
            </w:r>
          </w:p>
          <w:p w14:paraId="1831A9ED"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I</m:t>
                  </m:r>
                </m:e>
                <m:sub>
                  <m:r>
                    <w:rPr>
                      <w:rFonts w:ascii="Cambria Math" w:hAnsi="Cambria Math"/>
                    </w:rPr>
                    <m:t>U</m:t>
                  </m:r>
                </m:sub>
              </m:sSub>
              <m:r>
                <w:rPr>
                  <w:rFonts w:ascii="Cambria Math" w:hAnsi="Cambria Math"/>
                </w:rPr>
                <m:t>= α</m:t>
              </m:r>
              <m:sSub>
                <m:sSubPr>
                  <m:ctrlPr>
                    <w:rPr>
                      <w:rFonts w:ascii="Cambria Math" w:hAnsi="Cambria Math"/>
                      <w:i/>
                    </w:rPr>
                  </m:ctrlPr>
                </m:sSubPr>
                <m:e>
                  <m:r>
                    <w:rPr>
                      <w:rFonts w:ascii="Cambria Math" w:hAnsi="Cambria Math"/>
                    </w:rPr>
                    <m:t>E</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γ</m:t>
              </m:r>
              <m:sSub>
                <m:sSubPr>
                  <m:ctrlPr>
                    <w:rPr>
                      <w:rFonts w:ascii="Cambria Math" w:hAnsi="Cambria Math"/>
                      <w:i/>
                    </w:rPr>
                  </m:ctrlPr>
                </m:sSubPr>
                <m:e>
                  <m:r>
                    <w:rPr>
                      <w:rFonts w:ascii="Cambria Math" w:hAnsi="Cambria Math"/>
                    </w:rPr>
                    <m:t>I</m:t>
                  </m:r>
                </m:e>
                <m:sub>
                  <m:r>
                    <w:rPr>
                      <w:rFonts w:ascii="Cambria Math" w:hAnsi="Cambria Math"/>
                    </w:rPr>
                    <m:t>U</m:t>
                  </m:r>
                </m:sub>
              </m:sSub>
              <m:d>
                <m:dPr>
                  <m:ctrlPr>
                    <w:rPr>
                      <w:rFonts w:ascii="Cambria Math" w:hAnsi="Cambria Math"/>
                      <w:i/>
                    </w:rPr>
                  </m:ctrlPr>
                </m:dPr>
                <m:e>
                  <m:r>
                    <w:rPr>
                      <w:rFonts w:ascii="Cambria Math" w:hAnsi="Cambria Math"/>
                    </w:rPr>
                    <m:t>t</m:t>
                  </m:r>
                </m:e>
              </m:d>
            </m:oMath>
            <w:r w:rsidR="00E06B71" w:rsidRPr="00DD711E">
              <w:t>,</w:t>
            </w:r>
          </w:p>
          <w:p w14:paraId="4450B872"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 γ</m:t>
              </m:r>
              <m:sSub>
                <m:sSubPr>
                  <m:ctrlPr>
                    <w:rPr>
                      <w:rFonts w:ascii="Cambria Math" w:hAnsi="Cambria Math"/>
                      <w:i/>
                    </w:rPr>
                  </m:ctrlPr>
                </m:sSubPr>
                <m:e>
                  <m:r>
                    <w:rPr>
                      <w:rFonts w:ascii="Cambria Math" w:hAnsi="Cambria Math"/>
                    </w:rPr>
                    <m:t>I</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U</m:t>
                  </m:r>
                </m:sub>
              </m:sSub>
              <m:d>
                <m:dPr>
                  <m:ctrlPr>
                    <w:rPr>
                      <w:rFonts w:ascii="Cambria Math" w:hAnsi="Cambria Math"/>
                      <w:i/>
                    </w:rPr>
                  </m:ctrlPr>
                </m:dPr>
                <m:e>
                  <m:r>
                    <w:rPr>
                      <w:rFonts w:ascii="Cambria Math" w:hAnsi="Cambria Math"/>
                    </w:rPr>
                    <m:t>t</m:t>
                  </m:r>
                </m:e>
              </m:d>
            </m:oMath>
            <w:r w:rsidR="00E06B71" w:rsidRPr="00DD711E">
              <w:t>,</w:t>
            </w:r>
          </w:p>
          <w:p w14:paraId="67C0D4F6"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m:t>
                  </m:r>
                </m:e>
                <m:sub>
                  <m:r>
                    <w:rPr>
                      <w:rFonts w:ascii="Cambria Math" w:hAnsi="Cambria Math"/>
                    </w:rPr>
                    <m:t>t</m:t>
                  </m:r>
                </m:sub>
              </m:sSub>
              <m:sSub>
                <m:sSubPr>
                  <m:ctrlPr>
                    <w:rPr>
                      <w:rFonts w:ascii="Cambria Math" w:hAnsi="Cambria Math"/>
                      <w:i/>
                    </w:rPr>
                  </m:ctrlPr>
                </m:sSubPr>
                <m:e>
                  <m:r>
                    <w:rPr>
                      <w:rFonts w:ascii="Cambria Math" w:hAnsi="Cambria Math"/>
                    </w:rPr>
                    <m:t>W</m:t>
                  </m:r>
                </m:e>
                <m:sub>
                  <m:r>
                    <w:rPr>
                      <w:rFonts w:ascii="Cambria Math" w:hAnsi="Cambria Math"/>
                    </w:rPr>
                    <m:t>U</m:t>
                  </m:r>
                </m:sub>
              </m:sSub>
              <m:r>
                <w:rPr>
                  <w:rFonts w:ascii="Cambria Math" w:hAnsi="Cambria Math"/>
                </w:rPr>
                <m:t>= ω</m:t>
              </m:r>
              <m:sSub>
                <m:sSubPr>
                  <m:ctrlPr>
                    <w:rPr>
                      <w:rFonts w:ascii="Cambria Math" w:hAnsi="Cambria Math"/>
                      <w:i/>
                    </w:rPr>
                  </m:ctrlPr>
                </m:sSubPr>
                <m:e>
                  <m:r>
                    <w:rPr>
                      <w:rFonts w:ascii="Cambria Math" w:hAnsi="Cambria Math"/>
                    </w:rPr>
                    <m:t>R</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σ</m:t>
              </m:r>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W</m:t>
                  </m:r>
                </m:e>
                <m:sub>
                  <m:r>
                    <w:rPr>
                      <w:rFonts w:ascii="Cambria Math" w:hAnsi="Cambria Math"/>
                    </w:rPr>
                    <m:t>U</m:t>
                  </m:r>
                </m:sub>
              </m:sSub>
              <m:sSub>
                <m:sSubPr>
                  <m:ctrlPr>
                    <w:rPr>
                      <w:rFonts w:ascii="Cambria Math" w:hAnsi="Cambria Math"/>
                      <w:i/>
                    </w:rPr>
                  </m:ctrlPr>
                </m:sSubPr>
                <m:e>
                  <m:r>
                    <w:rPr>
                      <w:rFonts w:ascii="Cambria Math" w:hAnsi="Cambria Math"/>
                    </w:rPr>
                    <m:t>λ</m:t>
                  </m:r>
                </m:e>
                <m:sub>
                  <m:r>
                    <w:rPr>
                      <w:rFonts w:ascii="Cambria Math" w:hAnsi="Cambria Math"/>
                    </w:rPr>
                    <m:t>U</m:t>
                  </m:r>
                </m:sub>
              </m:sSub>
              <m:d>
                <m:dPr>
                  <m:ctrlPr>
                    <w:rPr>
                      <w:rFonts w:ascii="Cambria Math" w:hAnsi="Cambria Math"/>
                      <w:i/>
                    </w:rPr>
                  </m:ctrlPr>
                </m:dPr>
                <m:e>
                  <m:r>
                    <w:rPr>
                      <w:rFonts w:ascii="Cambria Math" w:hAnsi="Cambria Math"/>
                    </w:rPr>
                    <m:t>t</m:t>
                  </m:r>
                </m:e>
              </m:d>
            </m:oMath>
            <w:r w:rsidR="00E06B71" w:rsidRPr="00DD711E">
              <w:t>.</w:t>
            </w:r>
          </w:p>
        </w:tc>
        <w:tc>
          <w:tcPr>
            <w:tcW w:w="850" w:type="dxa"/>
            <w:vAlign w:val="center"/>
          </w:tcPr>
          <w:p w14:paraId="6BB6E29E" w14:textId="77777777" w:rsidR="00E06B71" w:rsidRPr="00DD711E" w:rsidRDefault="00E06B71" w:rsidP="00C06EDF">
            <w:pPr>
              <w:jc w:val="center"/>
            </w:pPr>
            <w:r w:rsidRPr="00DD711E">
              <w:t>(2)</w:t>
            </w:r>
          </w:p>
        </w:tc>
      </w:tr>
    </w:tbl>
    <w:p w14:paraId="1ABC3CFB" w14:textId="77777777" w:rsidR="00E06B71" w:rsidRPr="00DD711E" w:rsidRDefault="00E06B71" w:rsidP="00E06B71"/>
    <w:p w14:paraId="427C164A" w14:textId="77777777" w:rsidR="00E06B71" w:rsidRPr="00DD711E" w:rsidRDefault="00E06B71" w:rsidP="00E06B71">
      <w:r w:rsidRPr="00DD711E">
        <w:t>Where</w:t>
      </w:r>
      <m:oMath>
        <m:r>
          <w:rPr>
            <w:rFonts w:ascii="Cambria Math" w:hAnsi="Cambria Math"/>
          </w:rPr>
          <m:t xml:space="preserve"> σ</m:t>
        </m:r>
      </m:oMath>
      <w:r w:rsidRPr="00DD711E">
        <w:t xml:space="preserve"> is the reduction in susceptibility following a primary infection and</w:t>
      </w:r>
      <m:oMath>
        <m:r>
          <w:rPr>
            <w:rFonts w:ascii="Cambria Math" w:hAnsi="Cambria Math"/>
          </w:rPr>
          <m:t xml:space="preserve"> ω</m:t>
        </m:r>
      </m:oMath>
      <w:r w:rsidRPr="00DD711E">
        <w:t xml:space="preserve"> is the waning rate of natural immunity.</w:t>
      </w:r>
    </w:p>
    <w:p w14:paraId="2D6FFC0F" w14:textId="77777777" w:rsidR="00E06B71" w:rsidRPr="00DD711E" w:rsidRDefault="00E06B71" w:rsidP="00E06B71">
      <w:r w:rsidRPr="00DD711E">
        <w:t xml:space="preserve"> </w:t>
      </w:r>
    </w:p>
    <w:p w14:paraId="3C25A9DC" w14:textId="7BD16450" w:rsidR="00E06B71" w:rsidRPr="00DD711E" w:rsidRDefault="00E06B71" w:rsidP="00E06B71">
      <w:r w:rsidRPr="00DD711E">
        <w:t xml:space="preserve">The </w:t>
      </w:r>
      <w:r w:rsidRPr="00DD711E">
        <w:rPr>
          <w:i/>
          <w:iCs/>
        </w:rPr>
        <w:t>S,E,I,R</w:t>
      </w:r>
      <w:r w:rsidRPr="00DD711E">
        <w:t xml:space="preserve"> disease compartments correspond to numbers of susceptible/naïve, exposed, infectious and recovered/immune </w:t>
      </w:r>
      <w:r w:rsidR="00E37033" w:rsidRPr="00DD711E">
        <w:fldChar w:fldCharType="begin"/>
      </w:r>
      <w:r w:rsidR="004357FA" w:rsidRPr="00DD711E">
        <w:instrText xml:space="preserve"> ADDIN PAPERS2_CITATIONS &lt;citation&gt;&lt;priority&gt;28&lt;/priority&gt;&lt;uuid&gt;82F26BC8-0D14-4DAC-ADAF-623EC4AF1672&lt;/uuid&gt;&lt;publications&gt;&lt;publication&gt;&lt;subtype&gt;0&lt;/subtype&gt;&lt;publisher&gt;Princeton University Press&lt;/publisher&gt;&lt;title&gt;Modeling Infectious Diseases in Humans and Animals&lt;/title&gt;&lt;url&gt;http://books.google.co.uk/books?id=LxzILSuKDhUC&amp;amp;pg=PR3&amp;amp;dq=inauthor:Rohani+(author:Keeling+2008)&amp;amp;ie=ISO-8859-1&amp;amp;cd=1&amp;amp;source=gbs_api&lt;/url&gt;&lt;publication_date&gt;99200800001200000000200000&lt;/publication_date&gt;&lt;uuid&gt;FDA7E45D-A0A0-45FD-998C-B566E9177465&lt;/uuid&gt;&lt;type&gt;0&lt;/type&gt;&lt;citekey&gt;Keeling:2008ug&lt;/citekey&gt;&lt;authors&gt;&lt;author&gt;&lt;lastName&gt;Keeling&lt;/lastName&gt;&lt;firstName&gt;Matt&lt;/firstName&gt;&lt;middleNames&gt;J&lt;/middleNames&gt;&lt;/author&gt;&lt;author&gt;&lt;lastName&gt;Rohani&lt;/lastName&gt;&lt;firstName&gt;Pejman&lt;/fir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5</w:t>
      </w:r>
      <w:r w:rsidR="004357FA" w:rsidRPr="00DD711E">
        <w:rPr>
          <w:rFonts w:eastAsia="Arial"/>
        </w:rPr>
        <w:t>)</w:t>
      </w:r>
      <w:r w:rsidR="00E37033" w:rsidRPr="00DD711E">
        <w:fldChar w:fldCharType="end"/>
      </w:r>
      <w:r w:rsidRPr="00DD711E">
        <w:t>, with subscripts denoting lower or higher SES group. The effective R numbers for an infected in either SES group w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30"/>
      </w:tblGrid>
      <w:tr w:rsidR="00E06B71" w:rsidRPr="00DD711E" w14:paraId="3324579F" w14:textId="77777777" w:rsidTr="00C06EDF">
        <w:trPr>
          <w:trHeight w:val="1250"/>
        </w:trPr>
        <w:tc>
          <w:tcPr>
            <w:tcW w:w="8190" w:type="dxa"/>
            <w:vAlign w:val="center"/>
          </w:tcPr>
          <w:p w14:paraId="0BF231AB"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R</m:t>
                  </m:r>
                </m:e>
                <m:sub>
                  <m:r>
                    <w:rPr>
                      <w:rFonts w:ascii="Cambria Math" w:hAnsi="Cambria Math"/>
                    </w:rPr>
                    <m:t>eff,L</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γc</m:t>
                  </m:r>
                </m:e>
                <m:sub>
                  <m:r>
                    <w:rPr>
                      <w:rFonts w:ascii="Cambria Math" w:hAnsi="Cambria Math"/>
                    </w:rPr>
                    <m:t>L</m:t>
                  </m:r>
                </m:sub>
              </m:sSub>
              <m:r>
                <w:rPr>
                  <w:rFonts w:ascii="Cambria Math" w:hAnsi="Cambria Math"/>
                </w:rPr>
                <m:t>(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t)(</m:t>
              </m:r>
              <m:f>
                <m:fPr>
                  <m:ctrlPr>
                    <w:rPr>
                      <w:rFonts w:ascii="Cambria Math" w:hAnsi="Cambria Math"/>
                      <w:i/>
                    </w:rPr>
                  </m:ctrlPr>
                </m:fPr>
                <m:num>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L</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L</m:t>
                      </m:r>
                    </m:sub>
                  </m:sSub>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ϵ</m:t>
                      </m:r>
                    </m:e>
                  </m:d>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U</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U</m:t>
                      </m:r>
                    </m:sub>
                  </m:sSub>
                </m:den>
              </m:f>
            </m:oMath>
            <w:r w:rsidR="00E06B71" w:rsidRPr="00DD711E">
              <w:t>),</w:t>
            </w:r>
          </w:p>
          <w:p w14:paraId="6568314E" w14:textId="77777777" w:rsidR="00E06B71" w:rsidRPr="00DD711E" w:rsidRDefault="00BD1A66" w:rsidP="00C06EDF">
            <w:pPr>
              <w:jc w:val="center"/>
            </w:pPr>
            <m:oMath>
              <m:sSub>
                <m:sSubPr>
                  <m:ctrlPr>
                    <w:rPr>
                      <w:rFonts w:ascii="Cambria Math" w:hAnsi="Cambria Math"/>
                      <w:i/>
                    </w:rPr>
                  </m:ctrlPr>
                </m:sSubPr>
                <m:e>
                  <m:r>
                    <w:rPr>
                      <w:rFonts w:ascii="Cambria Math" w:hAnsi="Cambria Math"/>
                    </w:rPr>
                    <m:t>R</m:t>
                  </m:r>
                </m:e>
                <m:sub>
                  <m:r>
                    <w:rPr>
                      <w:rFonts w:ascii="Cambria Math" w:hAnsi="Cambria Math"/>
                    </w:rPr>
                    <m:t>eff,U</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γc</m:t>
                  </m:r>
                </m:e>
                <m:sub>
                  <m:r>
                    <w:rPr>
                      <w:rFonts w:ascii="Cambria Math" w:hAnsi="Cambria Math"/>
                    </w:rPr>
                    <m:t>U</m:t>
                  </m:r>
                </m:sub>
              </m:sSub>
              <m:r>
                <w:rPr>
                  <w:rFonts w:ascii="Cambria Math" w:hAnsi="Cambria Math"/>
                </w:rPr>
                <m:t>(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t)(</m:t>
              </m:r>
              <m:f>
                <m:fPr>
                  <m:ctrlPr>
                    <w:rPr>
                      <w:rFonts w:ascii="Cambria Math" w:hAnsi="Cambria Math"/>
                      <w:i/>
                    </w:rPr>
                  </m:ctrlPr>
                </m:fPr>
                <m:num>
                  <m:r>
                    <w:rPr>
                      <w:rFonts w:ascii="Cambria Math" w:hAnsi="Cambria Math"/>
                    </w:rPr>
                    <m:t>ϵ</m:t>
                  </m:r>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U</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U</m:t>
                      </m:r>
                    </m:sub>
                  </m:sSub>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ϵ</m:t>
                      </m:r>
                    </m:e>
                  </m:d>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L</m:t>
                      </m:r>
                    </m:sub>
                  </m:sSub>
                </m:den>
              </m:f>
            </m:oMath>
            <w:r w:rsidR="00E06B71" w:rsidRPr="00DD711E">
              <w:t>).</w:t>
            </w:r>
          </w:p>
        </w:tc>
        <w:tc>
          <w:tcPr>
            <w:tcW w:w="830" w:type="dxa"/>
            <w:vAlign w:val="center"/>
          </w:tcPr>
          <w:p w14:paraId="69386269" w14:textId="77777777" w:rsidR="00E06B71" w:rsidRPr="00DD711E" w:rsidRDefault="00E06B71" w:rsidP="00C06EDF">
            <w:pPr>
              <w:jc w:val="center"/>
            </w:pPr>
            <w:r w:rsidRPr="00DD711E">
              <w:t>(3)</w:t>
            </w:r>
          </w:p>
        </w:tc>
      </w:tr>
    </w:tbl>
    <w:p w14:paraId="144243CF" w14:textId="77777777" w:rsidR="00E06B71" w:rsidRPr="00DD711E" w:rsidRDefault="00E06B71" w:rsidP="00E06B71">
      <w:r w:rsidRPr="00DD711E">
        <w:rPr>
          <w:rFonts w:eastAsia="Helvetica Neue"/>
          <w:u w:val="single"/>
        </w:rPr>
        <w:t>Fitting the incubation and recovery rates.</w:t>
      </w:r>
      <w:r w:rsidRPr="00DD711E">
        <w:t xml:space="preserve"> The incubation rate and recovery rates were chosen so that </w:t>
      </w:r>
    </w:p>
    <w:p w14:paraId="4D3015E5" w14:textId="77777777" w:rsidR="00E06B71" w:rsidRPr="00DD711E" w:rsidRDefault="00E06B71" w:rsidP="00E06B71"/>
    <w:p w14:paraId="48C4C6C9" w14:textId="78FC04F3" w:rsidR="00E06B71" w:rsidRPr="00DD711E" w:rsidRDefault="00E06B71" w:rsidP="00E06B71">
      <w:pPr>
        <w:pStyle w:val="ListParagraph"/>
        <w:numPr>
          <w:ilvl w:val="0"/>
          <w:numId w:val="48"/>
        </w:numPr>
        <w:spacing w:line="240" w:lineRule="auto"/>
        <w:rPr>
          <w:rFonts w:ascii="Times New Roman" w:hAnsi="Times New Roman" w:cs="Times New Roman"/>
        </w:rPr>
      </w:pPr>
      <w:r w:rsidRPr="00DD711E">
        <w:rPr>
          <w:rFonts w:ascii="Times New Roman" w:hAnsi="Times New Roman" w:cs="Times New Roman"/>
        </w:rPr>
        <w:t xml:space="preserve">The exponential growth rate </w:t>
      </w:r>
      <w:r w:rsidRPr="00DD711E">
        <w:rPr>
          <w:rFonts w:ascii="Times New Roman" w:hAnsi="Times New Roman" w:cs="Times New Roman"/>
          <w:i/>
          <w:iCs/>
        </w:rPr>
        <w:t>r</w:t>
      </w:r>
      <w:r w:rsidRPr="00DD711E">
        <w:rPr>
          <w:rFonts w:ascii="Times New Roman" w:hAnsi="Times New Roman" w:cs="Times New Roman"/>
        </w:rPr>
        <w:t xml:space="preserve"> to basic reproductive number R</w:t>
      </w:r>
      <w:r w:rsidRPr="00DD711E">
        <w:rPr>
          <w:rFonts w:ascii="Times New Roman" w:hAnsi="Times New Roman" w:cs="Times New Roman"/>
          <w:vertAlign w:val="subscript"/>
        </w:rPr>
        <w:t>0</w:t>
      </w:r>
      <w:r w:rsidRPr="00DD711E">
        <w:rPr>
          <w:rFonts w:ascii="Times New Roman" w:hAnsi="Times New Roman" w:cs="Times New Roman"/>
        </w:rPr>
        <w:t xml:space="preserve"> relationship in this model matches that implied by Ferretti et al </w:t>
      </w:r>
      <w:r w:rsidR="00E37033" w:rsidRPr="00DD711E">
        <w:rPr>
          <w:rFonts w:ascii="Times New Roman" w:hAnsi="Times New Roman" w:cs="Times New Roman"/>
          <w:lang w:val="en-GB"/>
        </w:rPr>
        <w:fldChar w:fldCharType="begin"/>
      </w:r>
      <w:r w:rsidR="004357FA" w:rsidRPr="00DD711E">
        <w:rPr>
          <w:rFonts w:ascii="Times New Roman" w:hAnsi="Times New Roman" w:cs="Times New Roman"/>
          <w:lang w:val="en-GB"/>
        </w:rPr>
        <w:instrText xml:space="preserve"> ADDIN PAPERS2_CITATIONS &lt;citation&gt;&lt;priority&gt;29&lt;/priority&gt;&lt;uuid&gt;1431BFDA-3FD1-471F-B063-546DAE7D8871&lt;/uuid&gt;&lt;publications&gt;&lt;publication&gt;&lt;subtype&gt;400&lt;/subtype&gt;&lt;publisher&gt;American Association for the Advancement of Science&lt;/publisher&gt;&lt;title&gt;Quantifying SARS-CoV-2 transmission suggests epidemic control with digital contact tracing.&lt;/title&gt;&lt;url&gt;https://www.sciencemag.org/lookup/doi/10.1126/science.abb6936&lt;/url&gt;&lt;volume&gt;368&lt;/volume&gt;&lt;publication_date&gt;99202005081200000000222000&lt;/publication_date&gt;&lt;uuid&gt;A0434D77-2F2D-4068-A206-8B25B41E78D1&lt;/uuid&gt;&lt;type&gt;400&lt;/type&gt;&lt;accepted_date&gt;99202003271200000000222000&lt;/accepted_date&gt;&lt;number&gt;6491&lt;/number&gt;&lt;citekey&gt;Ferretti:2020iq&lt;/citekey&gt;&lt;submission_date&gt;99202003111200000000222000&lt;/submission_date&gt;&lt;doi&gt;10.1126/science.abb6936&lt;/doi&gt;&lt;institution&gt;Big Data Institute, Li Ka Shing Centre for Health Information and Discovery, University of Oxford, Oxford, UK.&lt;/institution&gt;&lt;startpage&gt;eabb6936&lt;/startpage&gt;&lt;endpage&gt;9&lt;/endpage&gt;&lt;bundle&gt;&lt;publication&gt;&lt;title&gt;Science&lt;/title&gt;&lt;uuid&gt;538C1A54-23D8-4128-B49B-454A04BBCCD1&lt;/uuid&gt;&lt;subtype&gt;-100&lt;/subtype&gt;&lt;publisher&gt;American Association for the Advancement of Science&lt;/publisher&gt;&lt;type&gt;-100&lt;/type&gt;&lt;/publication&gt;&lt;/bundle&gt;&lt;authors&gt;&lt;author&gt;&lt;lastName&gt;Ferretti&lt;/lastName&gt;&lt;firstName&gt;Luca&lt;/firstName&gt;&lt;/author&gt;&lt;author&gt;&lt;lastName&gt;Wymant&lt;/lastName&gt;&lt;firstName&gt;Chris&lt;/firstName&gt;&lt;/author&gt;&lt;author&gt;&lt;lastName&gt;Kendall&lt;/lastName&gt;&lt;firstName&gt;Michelle&lt;/firstName&gt;&lt;/author&gt;&lt;author&gt;&lt;lastName&gt;Zhao&lt;/lastName&gt;&lt;firstName&gt;Lele&lt;/firstName&gt;&lt;/author&gt;&lt;author&gt;&lt;lastName&gt;Nurtay&lt;/lastName&gt;&lt;firstName&gt;Anel&lt;/firstName&gt;&lt;/author&gt;&lt;author&gt;&lt;lastName&gt;Abeler-Dörner&lt;/lastName&gt;&lt;firstName&gt;Lucie&lt;/firstName&gt;&lt;/author&gt;&lt;author&gt;&lt;lastName&gt;Parker&lt;/lastName&gt;&lt;firstName&gt;Michael&lt;/firstName&gt;&lt;/author&gt;&lt;author&gt;&lt;lastName&gt;Bonsall&lt;/lastName&gt;&lt;firstName&gt;David&lt;/firstName&gt;&lt;/author&gt;&lt;author&gt;&lt;lastName&gt;Fraser&lt;/lastName&gt;&lt;firstName&gt;Christophe&lt;/firstName&gt;&lt;/author&gt;&lt;/authors&gt;&lt;/publication&gt;&lt;/publications&gt;&lt;cites&gt;&lt;/cites&gt;&lt;/citation&gt;</w:instrText>
      </w:r>
      <w:r w:rsidR="00E37033" w:rsidRPr="00DD711E">
        <w:rPr>
          <w:rFonts w:ascii="Times New Roman" w:hAnsi="Times New Roman" w:cs="Times New Roman"/>
          <w:lang w:val="en-GB"/>
        </w:rPr>
        <w:fldChar w:fldCharType="separate"/>
      </w:r>
      <w:r w:rsidR="004357FA" w:rsidRPr="00DD711E">
        <w:rPr>
          <w:rFonts w:ascii="Times New Roman" w:hAnsi="Times New Roman" w:cs="Times New Roman"/>
        </w:rPr>
        <w:t>(</w:t>
      </w:r>
      <w:r w:rsidR="004357FA" w:rsidRPr="00DD711E">
        <w:rPr>
          <w:rFonts w:ascii="Times New Roman" w:hAnsi="Times New Roman" w:cs="Times New Roman"/>
          <w:i/>
          <w:iCs/>
        </w:rPr>
        <w:t>36</w:t>
      </w:r>
      <w:r w:rsidR="004357FA" w:rsidRPr="00DD711E">
        <w:rPr>
          <w:rFonts w:ascii="Times New Roman" w:hAnsi="Times New Roman" w:cs="Times New Roman"/>
        </w:rPr>
        <w:t>)</w:t>
      </w:r>
      <w:r w:rsidR="00E37033" w:rsidRPr="00DD711E">
        <w:rPr>
          <w:rFonts w:ascii="Times New Roman" w:hAnsi="Times New Roman" w:cs="Times New Roman"/>
          <w:lang w:val="en-GB"/>
        </w:rPr>
        <w:fldChar w:fldCharType="end"/>
      </w:r>
      <w:r w:rsidRPr="00DD711E">
        <w:rPr>
          <w:rFonts w:ascii="Times New Roman" w:hAnsi="Times New Roman" w:cs="Times New Roman"/>
        </w:rPr>
        <w:t xml:space="preserve">. The relationship was calculated using the formula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w</m:t>
            </m:r>
          </m:e>
        </m:acc>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r</m:t>
                </m:r>
              </m:e>
            </m:d>
          </m:e>
          <m:sup>
            <m:r>
              <w:rPr>
                <w:rFonts w:ascii="Cambria Math" w:hAnsi="Cambria Math" w:cs="Times New Roman"/>
              </w:rPr>
              <m:t>-1</m:t>
            </m:r>
          </m:sup>
        </m:sSup>
      </m:oMath>
      <w:r w:rsidRPr="00DD711E">
        <w:rPr>
          <w:rFonts w:ascii="Times New Roman" w:hAnsi="Times New Roman" w:cs="Times New Roman"/>
        </w:rPr>
        <w:t>, where  </w:t>
      </w:r>
      <m:oMath>
        <m:acc>
          <m:accPr>
            <m:ctrlPr>
              <w:rPr>
                <w:rFonts w:ascii="Cambria Math" w:hAnsi="Cambria Math" w:cs="Times New Roman"/>
                <w:i/>
              </w:rPr>
            </m:ctrlPr>
          </m:accPr>
          <m:e>
            <m:r>
              <w:rPr>
                <w:rFonts w:ascii="Cambria Math" w:hAnsi="Cambria Math" w:cs="Times New Roman"/>
              </w:rPr>
              <m:t>w</m:t>
            </m:r>
          </m:e>
        </m:acc>
        <m:r>
          <w:rPr>
            <w:rFonts w:ascii="Cambria Math" w:hAnsi="Cambria Math" w:cs="Times New Roman"/>
          </w:rPr>
          <m:t xml:space="preserve"> </m:t>
        </m:r>
      </m:oMath>
      <w:r w:rsidRPr="00DD711E">
        <w:rPr>
          <w:rFonts w:ascii="Times New Roman" w:hAnsi="Times New Roman" w:cs="Times New Roman"/>
        </w:rPr>
        <w:t xml:space="preserve">was the moment generating function (mgf) of the generation distribution for the transmission model </w:t>
      </w:r>
      <w:r w:rsidR="00E37033" w:rsidRPr="00DD711E">
        <w:rPr>
          <w:rFonts w:ascii="Times New Roman" w:hAnsi="Times New Roman" w:cs="Times New Roman"/>
          <w:lang w:val="en-GB"/>
        </w:rPr>
        <w:fldChar w:fldCharType="begin"/>
      </w:r>
      <w:r w:rsidR="004357FA" w:rsidRPr="00DD711E">
        <w:rPr>
          <w:rFonts w:ascii="Times New Roman" w:hAnsi="Times New Roman" w:cs="Times New Roman"/>
          <w:lang w:val="en-GB"/>
        </w:rPr>
        <w:instrText xml:space="preserve"> ADDIN PAPERS2_CITATIONS &lt;citation&gt;&lt;priority&gt;30&lt;/priority&gt;&lt;uuid&gt;25DC555E-C343-41C4-BC34-32664ED9684D&lt;/uuid&gt;&lt;publications&gt;&lt;publication&gt;&lt;subtype&gt;400&lt;/subtype&gt;&lt;title&gt;How generation intervals shape the relationship between growth rates and reproductive numbers&lt;/title&gt;&lt;url&gt;http://rspb.royalsocietypublishing.org/cgi/doi/10.1098/rspb.2006.3754&lt;/url&gt;&lt;volume&gt;274&lt;/volume&gt;&lt;publication_date&gt;99200702221200000000222000&lt;/publication_date&gt;&lt;uuid&gt;68BAFB91-D143-485E-A1F8-CE7FBC9B6E79&lt;/uuid&gt;&lt;type&gt;400&lt;/type&gt;&lt;number&gt;1609&lt;/number&gt;&lt;citekey&gt;Wallinga:2007bk&lt;/citekey&gt;&lt;doi&gt;10.1098/rspb.2006.3754&lt;/doi&gt;&lt;startpage&gt;599&lt;/startpage&gt;&lt;endpage&gt;604&lt;/endpage&gt;&lt;authors&gt;&lt;author&gt;&lt;lastName&gt;Wallinga&lt;/lastName&gt;&lt;firstName&gt;J&lt;/firstName&gt;&lt;/author&gt;&lt;author&gt;&lt;lastName&gt;Lipsitch&lt;/lastName&gt;&lt;firstName&gt;M&lt;/firstName&gt;&lt;/author&gt;&lt;/authors&gt;&lt;/publication&gt;&lt;/publications&gt;&lt;cites&gt;&lt;/cites&gt;&lt;/citation&gt;</w:instrText>
      </w:r>
      <w:r w:rsidR="00E37033" w:rsidRPr="00DD711E">
        <w:rPr>
          <w:rFonts w:ascii="Times New Roman" w:hAnsi="Times New Roman" w:cs="Times New Roman"/>
          <w:lang w:val="en-GB"/>
        </w:rPr>
        <w:fldChar w:fldCharType="separate"/>
      </w:r>
      <w:r w:rsidR="004357FA" w:rsidRPr="00DD711E">
        <w:rPr>
          <w:rFonts w:ascii="Times New Roman" w:hAnsi="Times New Roman" w:cs="Times New Roman"/>
        </w:rPr>
        <w:t>(</w:t>
      </w:r>
      <w:r w:rsidR="004357FA" w:rsidRPr="00DD711E">
        <w:rPr>
          <w:rFonts w:ascii="Times New Roman" w:hAnsi="Times New Roman" w:cs="Times New Roman"/>
          <w:i/>
          <w:iCs/>
        </w:rPr>
        <w:t>37</w:t>
      </w:r>
      <w:r w:rsidR="004357FA" w:rsidRPr="00DD711E">
        <w:rPr>
          <w:rFonts w:ascii="Times New Roman" w:hAnsi="Times New Roman" w:cs="Times New Roman"/>
        </w:rPr>
        <w:t>)</w:t>
      </w:r>
      <w:r w:rsidR="00E37033" w:rsidRPr="00DD711E">
        <w:rPr>
          <w:rFonts w:ascii="Times New Roman" w:hAnsi="Times New Roman" w:cs="Times New Roman"/>
          <w:lang w:val="en-GB"/>
        </w:rPr>
        <w:fldChar w:fldCharType="end"/>
      </w:r>
      <w:r w:rsidRPr="00DD711E">
        <w:rPr>
          <w:rFonts w:ascii="Times New Roman" w:hAnsi="Times New Roman" w:cs="Times New Roman"/>
        </w:rPr>
        <w:t xml:space="preserve">. Ferretti et al derived a best-fit generation time distribution for SARS-CoV-2 transmission: Weibull(2.8,5.7), and the mgf of the generation time distribution implied by (2) can be solved directly by using Laplace transforms. The importance of matching to </w:t>
      </w:r>
      <w:r w:rsidRPr="00DD711E">
        <w:rPr>
          <w:rFonts w:ascii="Times New Roman" w:hAnsi="Times New Roman" w:cs="Times New Roman"/>
          <w:i/>
          <w:iCs/>
        </w:rPr>
        <w:t>r</w:t>
      </w:r>
      <w:r w:rsidRPr="00DD711E">
        <w:rPr>
          <w:rFonts w:ascii="Times New Roman" w:hAnsi="Times New Roman" w:cs="Times New Roman"/>
        </w:rPr>
        <w:t xml:space="preserve"> to R</w:t>
      </w:r>
      <w:r w:rsidRPr="00DD711E">
        <w:rPr>
          <w:rFonts w:ascii="Times New Roman" w:hAnsi="Times New Roman" w:cs="Times New Roman"/>
          <w:vertAlign w:val="subscript"/>
        </w:rPr>
        <w:t>0</w:t>
      </w:r>
      <w:r w:rsidRPr="00DD711E">
        <w:rPr>
          <w:rFonts w:ascii="Times New Roman" w:hAnsi="Times New Roman" w:cs="Times New Roman"/>
        </w:rPr>
        <w:t xml:space="preserve"> relationship was that </w:t>
      </w:r>
      <w:r w:rsidRPr="00DD711E">
        <w:rPr>
          <w:rFonts w:ascii="Times New Roman" w:hAnsi="Times New Roman" w:cs="Times New Roman"/>
          <w:i/>
          <w:iCs/>
        </w:rPr>
        <w:t>r</w:t>
      </w:r>
      <w:r w:rsidRPr="00DD711E">
        <w:rPr>
          <w:rFonts w:ascii="Times New Roman" w:hAnsi="Times New Roman" w:cs="Times New Roman"/>
        </w:rPr>
        <w:t xml:space="preserve"> is the directly observed quantity from case data, whereas R</w:t>
      </w:r>
      <w:r w:rsidRPr="00DD711E">
        <w:rPr>
          <w:rFonts w:ascii="Times New Roman" w:hAnsi="Times New Roman" w:cs="Times New Roman"/>
          <w:vertAlign w:val="subscript"/>
        </w:rPr>
        <w:t>0</w:t>
      </w:r>
      <w:r w:rsidRPr="00DD711E">
        <w:rPr>
          <w:rFonts w:ascii="Times New Roman" w:hAnsi="Times New Roman" w:cs="Times New Roman"/>
        </w:rPr>
        <w:t xml:space="preserve"> scales directly with reduction in mobility. Therefore, in this study, which is both data-driven and estimates the underlying mobility of the lower SES group, matching the </w:t>
      </w:r>
      <w:r w:rsidRPr="00DD711E">
        <w:rPr>
          <w:rFonts w:ascii="Times New Roman" w:hAnsi="Times New Roman" w:cs="Times New Roman"/>
          <w:i/>
          <w:iCs/>
        </w:rPr>
        <w:t>r</w:t>
      </w:r>
      <w:r w:rsidRPr="00DD711E">
        <w:rPr>
          <w:rFonts w:ascii="Times New Roman" w:hAnsi="Times New Roman" w:cs="Times New Roman"/>
        </w:rPr>
        <w:t xml:space="preserve"> to R</w:t>
      </w:r>
      <w:r w:rsidRPr="00DD711E">
        <w:rPr>
          <w:rFonts w:ascii="Times New Roman" w:hAnsi="Times New Roman" w:cs="Times New Roman"/>
          <w:vertAlign w:val="subscript"/>
        </w:rPr>
        <w:t>0</w:t>
      </w:r>
      <w:r w:rsidRPr="00DD711E">
        <w:rPr>
          <w:rFonts w:ascii="Times New Roman" w:hAnsi="Times New Roman" w:cs="Times New Roman"/>
        </w:rPr>
        <w:t xml:space="preserve"> relationship to an inferred SARS-CoV-2 generation time distribution was important.</w:t>
      </w:r>
    </w:p>
    <w:p w14:paraId="400AE9A2" w14:textId="69193B72" w:rsidR="00E06B71" w:rsidRPr="00DD711E" w:rsidRDefault="00E06B71" w:rsidP="00E06B71">
      <w:pPr>
        <w:pStyle w:val="ListParagraph"/>
        <w:numPr>
          <w:ilvl w:val="0"/>
          <w:numId w:val="48"/>
        </w:numPr>
        <w:spacing w:line="240" w:lineRule="auto"/>
        <w:rPr>
          <w:rFonts w:ascii="Times New Roman" w:hAnsi="Times New Roman" w:cs="Times New Roman"/>
        </w:rPr>
      </w:pPr>
      <w:r w:rsidRPr="00DD711E">
        <w:rPr>
          <w:rFonts w:ascii="Times New Roman" w:hAnsi="Times New Roman" w:cs="Times New Roman"/>
        </w:rPr>
        <w:t xml:space="preserve">The mean period between infections and symptom on-set was 5.1 days </w:t>
      </w:r>
      <w:r w:rsidR="00E37033" w:rsidRPr="00DD711E">
        <w:rPr>
          <w:rFonts w:ascii="Times New Roman" w:hAnsi="Times New Roman" w:cs="Times New Roman"/>
          <w:lang w:val="en-GB"/>
        </w:rPr>
        <w:fldChar w:fldCharType="begin"/>
      </w:r>
      <w:r w:rsidR="004357FA" w:rsidRPr="00DD711E">
        <w:rPr>
          <w:rFonts w:ascii="Times New Roman" w:hAnsi="Times New Roman" w:cs="Times New Roman"/>
          <w:lang w:val="en-GB"/>
        </w:rPr>
        <w:instrText xml:space="preserve"> ADDIN PAPERS2_CITATIONS &lt;citation&gt;&lt;priority&gt;31&lt;/priority&gt;&lt;uuid&gt;92F50BB7-CDF2-49E4-95C1-DD0835586E95&lt;/uuid&gt;&lt;publications&gt;&lt;publication&gt;&lt;subtype&gt;400&lt;/subtype&gt;&lt;title&gt;The Incubation Period of Coronavirus Disease 2019 (COVID-19) From Publicly Reported Confirmed Cases: Estimation and Application&lt;/title&gt;&lt;url&gt;https://www.acpjournals.org/doi/10.7326/M20-0504&lt;/url&gt;&lt;volume&gt;172&lt;/volume&gt;&lt;publication_date&gt;99202005051200000000222000&lt;/publication_date&gt;&lt;uuid&gt;09F3AAB5-8918-43A4-B6EF-F26C12A8F304&lt;/uuid&gt;&lt;type&gt;400&lt;/type&gt;&lt;number&gt;9&lt;/number&gt;&lt;citekey&gt;Lauer:2020fk&lt;/citekey&gt;&lt;doi&gt;10.7326/M20-0504&lt;/doi&gt;&lt;startpage&gt;577&lt;/startpage&gt;&lt;endpage&gt;582&lt;/endpage&gt;&lt;bundle&gt;&lt;publication&gt;&lt;title&gt;Annals of Internal Medicine&lt;/title&gt;&lt;uuid&gt;F44B06DB-A3C6-43FF-88FD-E6C83149E411&lt;/uuid&gt;&lt;subtype&gt;-100&lt;/subtype&gt;&lt;type&gt;-100&lt;/type&gt;&lt;/publication&gt;&lt;/bundle&gt;&lt;authors&gt;&lt;author&gt;&lt;lastName&gt;Lauer&lt;/lastName&gt;&lt;firstName&gt;Stephen&lt;/firstName&gt;&lt;middleNames&gt;A&lt;/middleNames&gt;&lt;/author&gt;&lt;author&gt;&lt;lastName&gt;Grantz&lt;/lastName&gt;&lt;firstName&gt;Kyra&lt;/firstName&gt;&lt;middleNames&gt;H&lt;/middleNames&gt;&lt;/author&gt;&lt;author&gt;&lt;lastName&gt;Bi&lt;/lastName&gt;&lt;firstName&gt;Qifang&lt;/firstName&gt;&lt;/author&gt;&lt;author&gt;&lt;lastName&gt;Jones&lt;/lastName&gt;&lt;firstName&gt;Forrest&lt;/firstName&gt;&lt;middleNames&gt;K&lt;/middleNames&gt;&lt;/author&gt;&lt;author&gt;&lt;lastName&gt;Zheng&lt;/lastName&gt;&lt;firstName&gt;Qulu&lt;/firstName&gt;&lt;/author&gt;&lt;author&gt;&lt;lastName&gt;Meredith&lt;/lastName&gt;&lt;firstName&gt;Hannah&lt;/firstName&gt;&lt;middleNames&gt;R&lt;/middleNames&gt;&lt;/author&gt;&lt;author&gt;&lt;lastName&gt;Azman&lt;/lastName&gt;&lt;firstName&gt;Andrew&lt;/firstName&gt;&lt;middleNames&gt;S&lt;/middleNames&gt;&lt;/author&gt;&lt;author&gt;&lt;lastName&gt;Reich&lt;/lastName&gt;&lt;firstName&gt;Nicholas&lt;/firstName&gt;&lt;middleNames&gt;G&lt;/middleNames&gt;&lt;/author&gt;&lt;author&gt;&lt;lastName&gt;Lessler&lt;/lastName&gt;&lt;firstName&gt;Justin&lt;/firstName&gt;&lt;/author&gt;&lt;/authors&gt;&lt;/publication&gt;&lt;/publications&gt;&lt;cites&gt;&lt;/cites&gt;&lt;/citation&gt;</w:instrText>
      </w:r>
      <w:r w:rsidR="00E37033" w:rsidRPr="00DD711E">
        <w:rPr>
          <w:rFonts w:ascii="Times New Roman" w:hAnsi="Times New Roman" w:cs="Times New Roman"/>
          <w:lang w:val="en-GB"/>
        </w:rPr>
        <w:fldChar w:fldCharType="separate"/>
      </w:r>
      <w:r w:rsidR="004357FA" w:rsidRPr="00DD711E">
        <w:rPr>
          <w:rFonts w:ascii="Times New Roman" w:hAnsi="Times New Roman" w:cs="Times New Roman"/>
        </w:rPr>
        <w:t>(</w:t>
      </w:r>
      <w:r w:rsidR="004357FA" w:rsidRPr="00DD711E">
        <w:rPr>
          <w:rFonts w:ascii="Times New Roman" w:hAnsi="Times New Roman" w:cs="Times New Roman"/>
          <w:i/>
          <w:iCs/>
        </w:rPr>
        <w:t>38</w:t>
      </w:r>
      <w:r w:rsidR="004357FA" w:rsidRPr="00DD711E">
        <w:rPr>
          <w:rFonts w:ascii="Times New Roman" w:hAnsi="Times New Roman" w:cs="Times New Roman"/>
        </w:rPr>
        <w:t>)</w:t>
      </w:r>
      <w:r w:rsidR="00E37033" w:rsidRPr="00DD711E">
        <w:rPr>
          <w:rFonts w:ascii="Times New Roman" w:hAnsi="Times New Roman" w:cs="Times New Roman"/>
          <w:lang w:val="en-GB"/>
        </w:rPr>
        <w:fldChar w:fldCharType="end"/>
      </w:r>
      <w:r w:rsidRPr="00DD711E">
        <w:rPr>
          <w:rFonts w:ascii="Times New Roman" w:hAnsi="Times New Roman" w:cs="Times New Roman"/>
        </w:rPr>
        <w:t>, assuming a mean pre-symptomatic period of 2 days</w:t>
      </w:r>
      <w:r w:rsidR="00E35A7C" w:rsidRPr="00DD711E">
        <w:rPr>
          <w:rFonts w:ascii="Times New Roman" w:hAnsi="Times New Roman" w:cs="Times New Roman"/>
        </w:rPr>
        <w:t xml:space="preserve"> </w:t>
      </w:r>
      <w:r w:rsidR="00E37033" w:rsidRPr="00DD711E">
        <w:rPr>
          <w:rFonts w:ascii="Times New Roman" w:hAnsi="Times New Roman" w:cs="Times New Roman"/>
          <w:lang w:val="en-GB"/>
        </w:rPr>
        <w:fldChar w:fldCharType="begin"/>
      </w:r>
      <w:r w:rsidR="004357FA" w:rsidRPr="00DD711E">
        <w:rPr>
          <w:rFonts w:ascii="Times New Roman" w:hAnsi="Times New Roman" w:cs="Times New Roman"/>
          <w:lang w:val="en-GB"/>
        </w:rPr>
        <w:instrText xml:space="preserve"> ADDIN PAPERS2_CITATIONS &lt;citation&gt;&lt;priority&gt;32&lt;/priority&gt;&lt;uuid&gt;01A39823-275A-4712-8237-DF6E04D47DA5&lt;/uuid&gt;&lt;publications&gt;&lt;publication&gt;&lt;subtype&gt;400&lt;/subtype&gt;&lt;publisher&gt;American Association for the Advancement of Science&lt;/publisher&gt;&lt;title&gt;Quantifying SARS-CoV-2 transmission suggests epidemic control with digital contact tracing.&lt;/title&gt;&lt;url&gt;https://www.sciencemag.org/lookup/doi/10.1126/science.abb6936&lt;/url&gt;&lt;volume&gt;368&lt;/volume&gt;&lt;publication_date&gt;99202005081200000000222000&lt;/publication_date&gt;&lt;uuid&gt;A0434D77-2F2D-4068-A206-8B25B41E78D1&lt;/uuid&gt;&lt;type&gt;400&lt;/type&gt;&lt;accepted_date&gt;99202003271200000000222000&lt;/accepted_date&gt;&lt;number&gt;6491&lt;/number&gt;&lt;citekey&gt;Ferretti:2020iq&lt;/citekey&gt;&lt;submission_date&gt;99202003111200000000222000&lt;/submission_date&gt;&lt;doi&gt;10.1126/science.abb6936&lt;/doi&gt;&lt;institution&gt;Big Data Institute, Li Ka Shing Centre for Health Information and Discovery, University of Oxford, Oxford, UK.&lt;/institution&gt;&lt;startpage&gt;eabb6936&lt;/startpage&gt;&lt;endpage&gt;9&lt;/endpage&gt;&lt;bundle&gt;&lt;publication&gt;&lt;title&gt;Science&lt;/title&gt;&lt;uuid&gt;538C1A54-23D8-4128-B49B-454A04BBCCD1&lt;/uuid&gt;&lt;subtype&gt;-100&lt;/subtype&gt;&lt;publisher&gt;American Association for the Advancement of Science&lt;/publisher&gt;&lt;type&gt;-100&lt;/type&gt;&lt;/publication&gt;&lt;/bundle&gt;&lt;authors&gt;&lt;author&gt;&lt;lastName&gt;Ferretti&lt;/lastName&gt;&lt;firstName&gt;Luca&lt;/firstName&gt;&lt;/author&gt;&lt;author&gt;&lt;lastName&gt;Wymant&lt;/lastName&gt;&lt;firstName&gt;Chris&lt;/firstName&gt;&lt;/author&gt;&lt;author&gt;&lt;lastName&gt;Kendall&lt;/lastName&gt;&lt;firstName&gt;Michelle&lt;/firstName&gt;&lt;/author&gt;&lt;author&gt;&lt;lastName&gt;Zhao&lt;/lastName&gt;&lt;firstName&gt;Lele&lt;/firstName&gt;&lt;/author&gt;&lt;author&gt;&lt;lastName&gt;Nurtay&lt;/lastName&gt;&lt;firstName&gt;Anel&lt;/firstName&gt;&lt;/author&gt;&lt;author&gt;&lt;lastName&gt;Abeler-Dörner&lt;/lastName&gt;&lt;firstName&gt;Lucie&lt;/firstName&gt;&lt;/author&gt;&lt;author&gt;&lt;lastName&gt;Parker&lt;/lastName&gt;&lt;firstName&gt;Michael&lt;/firstName&gt;&lt;/author&gt;&lt;author&gt;&lt;lastName&gt;Bonsall&lt;/lastName&gt;&lt;firstName&gt;David&lt;/firstName&gt;&lt;/author&gt;&lt;author&gt;&lt;lastName&gt;Fraser&lt;/lastName&gt;&lt;firstName&gt;Christophe&lt;/firstName&gt;&lt;/author&gt;&lt;/authors&gt;&lt;/publication&gt;&lt;publication&gt;&lt;subtype&gt;400&lt;/subtype&gt;&lt;title&gt;Evidence for transmission of COVID-19 prior to symptom onset&lt;/title&gt;&lt;url&gt;https://elifesciences.org/articles/57149&lt;/url&gt;&lt;volume&gt;9&lt;/volume&gt;&lt;publication_date&gt;99202006221200000000222000&lt;/publication_date&gt;&lt;uuid&gt;4E86E375-EAFD-4B03-9EFD-50B53B3A5F9A&lt;/uuid&gt;&lt;type&gt;400&lt;/type&gt;&lt;doi&gt;10.7554/eLife.57149&lt;/doi&gt;&lt;startpage&gt;e57149&lt;/startpage&gt;&lt;bundle&gt;&lt;publication&gt;&lt;title&gt;eLife&lt;/title&gt;&lt;uuid&gt;492B26A0-4ADE-4101-8D1B-4E82F888C3BB&lt;/uuid&gt;&lt;subtype&gt;-100&lt;/subtype&gt;&lt;type&gt;-100&lt;/type&gt;&lt;/publication&gt;&lt;/bundle&gt;&lt;authors&gt;&lt;author&gt;&lt;lastName&gt;Tindale&lt;/lastName&gt;&lt;firstName&gt;L&lt;/firstName&gt;&lt;middleNames&gt;C&lt;/middleNames&gt;&lt;/author&gt;&lt;author&gt;&lt;lastName&gt;Stockdale&lt;/lastName&gt;&lt;firstName&gt;J&lt;/firstName&gt;&lt;middleNames&gt;E&lt;/middleNames&gt;&lt;/author&gt;&lt;author&gt;&lt;lastName&gt;Coombe&lt;/lastName&gt;&lt;firstName&gt;M&lt;/firstName&gt;&lt;/author&gt;&lt;author&gt;&lt;lastName&gt;Garlock&lt;/lastName&gt;&lt;firstName&gt;E&lt;/firstName&gt;&lt;middleNames&gt;S&lt;/middleNames&gt;&lt;/author&gt;&lt;author&gt;&lt;lastName&gt;Lau&lt;/lastName&gt;&lt;firstName&gt;W&lt;/firstName&gt;&lt;middleNames&gt;YV&lt;/middleNames&gt;&lt;/author&gt;&lt;author&gt;&lt;lastName&gt;Saraswat&lt;/lastName&gt;&lt;firstName&gt;Manu&lt;/firstName&gt;&lt;/author&gt;&lt;author&gt;&lt;lastName&gt;Zhang&lt;/lastName&gt;&lt;firstName&gt;Louxin&lt;/firstName&gt;&lt;/author&gt;&lt;author&gt;&lt;lastName&gt;Chen&lt;/lastName&gt;&lt;firstName&gt;Dongxuan&lt;/firstName&gt;&lt;/author&gt;&lt;author&gt;&lt;lastName&gt;Wallinga&lt;/lastName&gt;&lt;firstName&gt;Jacco&lt;/firstName&gt;&lt;/author&gt;&lt;author&gt;&lt;lastName&gt;Colijn&lt;/lastName&gt;&lt;firstName&gt;Caroline&lt;/firstName&gt;&lt;/author&gt;&lt;/authors&gt;&lt;/publication&gt;&lt;/publications&gt;&lt;cites&gt;&lt;/cites&gt;&lt;/citation&gt;</w:instrText>
      </w:r>
      <w:r w:rsidR="00E37033" w:rsidRPr="00DD711E">
        <w:rPr>
          <w:rFonts w:ascii="Times New Roman" w:hAnsi="Times New Roman" w:cs="Times New Roman"/>
          <w:lang w:val="en-GB"/>
        </w:rPr>
        <w:fldChar w:fldCharType="separate"/>
      </w:r>
      <w:r w:rsidR="004357FA" w:rsidRPr="00DD711E">
        <w:rPr>
          <w:rFonts w:ascii="Times New Roman" w:hAnsi="Times New Roman" w:cs="Times New Roman"/>
        </w:rPr>
        <w:t>(</w:t>
      </w:r>
      <w:r w:rsidR="004357FA" w:rsidRPr="00DD711E">
        <w:rPr>
          <w:rFonts w:ascii="Times New Roman" w:hAnsi="Times New Roman" w:cs="Times New Roman"/>
          <w:i/>
          <w:iCs/>
        </w:rPr>
        <w:t>36</w:t>
      </w:r>
      <w:r w:rsidR="004357FA" w:rsidRPr="00DD711E">
        <w:rPr>
          <w:rFonts w:ascii="Times New Roman" w:hAnsi="Times New Roman" w:cs="Times New Roman"/>
        </w:rPr>
        <w:t xml:space="preserve">, </w:t>
      </w:r>
      <w:r w:rsidR="004357FA" w:rsidRPr="00DD711E">
        <w:rPr>
          <w:rFonts w:ascii="Times New Roman" w:hAnsi="Times New Roman" w:cs="Times New Roman"/>
          <w:i/>
          <w:iCs/>
        </w:rPr>
        <w:t>39</w:t>
      </w:r>
      <w:r w:rsidR="004357FA" w:rsidRPr="00DD711E">
        <w:rPr>
          <w:rFonts w:ascii="Times New Roman" w:hAnsi="Times New Roman" w:cs="Times New Roman"/>
        </w:rPr>
        <w:t>)</w:t>
      </w:r>
      <w:r w:rsidR="00E37033" w:rsidRPr="00DD711E">
        <w:rPr>
          <w:rFonts w:ascii="Times New Roman" w:hAnsi="Times New Roman" w:cs="Times New Roman"/>
          <w:lang w:val="en-GB"/>
        </w:rPr>
        <w:fldChar w:fldCharType="end"/>
      </w:r>
      <w:r w:rsidRPr="00DD711E">
        <w:rPr>
          <w:rFonts w:ascii="Times New Roman" w:hAnsi="Times New Roman" w:cs="Times New Roman"/>
        </w:rPr>
        <w:t xml:space="preserve">. </w:t>
      </w:r>
    </w:p>
    <w:p w14:paraId="7DB1B2CE" w14:textId="77777777" w:rsidR="00E06B71" w:rsidRPr="00DD711E" w:rsidRDefault="00E06B71" w:rsidP="00E06B71"/>
    <w:p w14:paraId="25258991" w14:textId="77777777" w:rsidR="00E06B71" w:rsidRPr="00DD711E" w:rsidRDefault="00E06B71" w:rsidP="00E06B71">
      <w:r w:rsidRPr="00DD711E">
        <w:t xml:space="preserve">By combining these two criteria we chose incubation rate as </w:t>
      </w:r>
      <m:oMath>
        <m:r>
          <w:rPr>
            <w:rFonts w:ascii="Cambria Math" w:hAnsi="Cambria Math"/>
          </w:rPr>
          <m:t>α=1/3.1</m:t>
        </m:r>
      </m:oMath>
      <w:r w:rsidRPr="00DD711E">
        <w:t xml:space="preserve"> days</w:t>
      </w:r>
      <w:r w:rsidRPr="00DD711E">
        <w:rPr>
          <w:vertAlign w:val="superscript"/>
        </w:rPr>
        <w:t>-1</w:t>
      </w:r>
      <w:r w:rsidRPr="00DD711E">
        <w:t xml:space="preserve">, and the recovery rate </w:t>
      </w:r>
      <m:oMath>
        <m:r>
          <w:rPr>
            <w:rFonts w:ascii="Cambria Math" w:hAnsi="Cambria Math"/>
          </w:rPr>
          <m:t>γ=2.4</m:t>
        </m:r>
      </m:oMath>
      <w:r w:rsidRPr="00DD711E">
        <w:t xml:space="preserve"> days</w:t>
      </w:r>
      <w:r w:rsidRPr="00DD711E">
        <w:rPr>
          <w:vertAlign w:val="superscript"/>
        </w:rPr>
        <w:t>-1</w:t>
      </w:r>
      <w:r w:rsidRPr="00DD711E">
        <w:t xml:space="preserve">, see Fig. S2 for agreement between the </w:t>
      </w:r>
      <w:r w:rsidRPr="00DD711E">
        <w:rPr>
          <w:i/>
          <w:iCs/>
        </w:rPr>
        <w:t>r</w:t>
      </w:r>
      <w:r w:rsidRPr="00DD711E">
        <w:t xml:space="preserve"> and R</w:t>
      </w:r>
      <w:r w:rsidRPr="00DD711E">
        <w:rPr>
          <w:vertAlign w:val="subscript"/>
        </w:rPr>
        <w:t>0</w:t>
      </w:r>
      <w:r w:rsidRPr="00DD711E">
        <w:t xml:space="preserve"> relationship for this model and the generation time distribution given by Ferretti et al.</w:t>
      </w:r>
    </w:p>
    <w:p w14:paraId="2C1B358D" w14:textId="77777777" w:rsidR="00E06B71" w:rsidRPr="00DD711E" w:rsidRDefault="00E06B71" w:rsidP="00E06B71"/>
    <w:p w14:paraId="2AE22CB4" w14:textId="0A72E68A" w:rsidR="00E06B71" w:rsidRPr="00DD711E" w:rsidRDefault="00E06B71" w:rsidP="00E06B71">
      <w:pPr>
        <w:rPr>
          <w:color w:val="000000" w:themeColor="text1"/>
        </w:rPr>
      </w:pPr>
      <w:r w:rsidRPr="00DD711E">
        <w:rPr>
          <w:rFonts w:eastAsia="Helvetica Neue"/>
          <w:u w:val="single"/>
        </w:rPr>
        <w:t>Waning immunity.</w:t>
      </w:r>
      <w:r w:rsidRPr="00DD711E">
        <w:rPr>
          <w:rFonts w:eastAsia="Helvetica Neue"/>
        </w:rPr>
        <w:t xml:space="preserve"> </w:t>
      </w:r>
      <w:r w:rsidRPr="00DD711E">
        <w:t xml:space="preserve">The </w:t>
      </w:r>
      <w:r w:rsidRPr="00DD711E">
        <w:rPr>
          <w:i/>
          <w:iCs/>
        </w:rPr>
        <w:t>W</w:t>
      </w:r>
      <w:r w:rsidRPr="00DD711E">
        <w:t xml:space="preserve"> disease compartment corresponds to the number of people who have had waning immunity following a natural infection of SARS-CoV-2. Full immunity is assumed to be lost at a rate </w:t>
      </w:r>
      <m:oMath>
        <m:r>
          <w:rPr>
            <w:rFonts w:ascii="Cambria Math" w:hAnsi="Cambria Math"/>
          </w:rPr>
          <m:t>ω=</m:t>
        </m:r>
      </m:oMath>
      <w:r w:rsidRPr="00DD711E">
        <w:t xml:space="preserve">1/180 days </w:t>
      </w:r>
      <w:r w:rsidRPr="00DD711E">
        <w:rPr>
          <w:vertAlign w:val="superscript"/>
        </w:rPr>
        <w:t>-1</w:t>
      </w:r>
      <w:r w:rsidRPr="00DD711E">
        <w:t xml:space="preserve">, and after loss of full immunity the W-group individuals have a decreased susceptibility to SARS-CoV-2 infection of </w:t>
      </w:r>
      <m:oMath>
        <m:r>
          <w:rPr>
            <w:rFonts w:ascii="Cambria Math" w:hAnsi="Cambria Math"/>
          </w:rPr>
          <m:t>σ=0.16</m:t>
        </m:r>
      </m:oMath>
      <w:r w:rsidRPr="00DD711E">
        <w:t xml:space="preserve"> relative to S-group individuals. There is substantial uncertainty about reinfection, and how transmissible reinfected individuals might be, despite a series of recent studies</w:t>
      </w:r>
      <w:r w:rsidRPr="00DD711E">
        <w:rPr>
          <w:color w:val="000000" w:themeColor="text1"/>
        </w:rPr>
        <w:t>. We chose the reinfection rate, and subsequent protection from reinfection so that we broadly match these recent studies (Fig. S</w:t>
      </w:r>
      <w:r w:rsidR="00C0181B">
        <w:rPr>
          <w:color w:val="000000" w:themeColor="text1"/>
        </w:rPr>
        <w:t>3</w:t>
      </w:r>
      <w:r w:rsidRPr="00DD711E">
        <w:rPr>
          <w:color w:val="000000" w:themeColor="text1"/>
        </w:rPr>
        <w:t>). However, we couldn’t find any data on whether reinfected individuals are typically as transmissible as people undergoing their first episode of SARS-CoV-2 infection. We defaulted to the maximalist assumption that reinfected individuals are as infectious as the typical person undergoing their primary episode.</w:t>
      </w:r>
    </w:p>
    <w:p w14:paraId="41D9BDFF" w14:textId="77777777" w:rsidR="00E06B71" w:rsidRPr="00DD711E" w:rsidRDefault="00E06B71" w:rsidP="00E06B71"/>
    <w:p w14:paraId="595AB9D9" w14:textId="5ACA0DD6" w:rsidR="00E06B71" w:rsidRPr="00DD711E" w:rsidRDefault="00E06B71" w:rsidP="00E06B71">
      <w:pPr>
        <w:rPr>
          <w:rFonts w:eastAsia="Helvetica Neue"/>
        </w:rPr>
      </w:pPr>
      <w:r w:rsidRPr="00DD711E">
        <w:rPr>
          <w:u w:val="single"/>
        </w:rPr>
        <w:t>Fitting contact rates for visiting POIs for lower and upper SES groups</w:t>
      </w:r>
      <w:r w:rsidRPr="00DD711E">
        <w:t>. A key assumption in this paper is that we assumed that there exists a group of people in each Kenyan county who are well described by Google mobility data</w:t>
      </w:r>
      <w:r w:rsidR="00E35A7C" w:rsidRPr="00DD711E">
        <w:t xml:space="preserve"> </w:t>
      </w:r>
      <w:r w:rsidR="00E37033" w:rsidRPr="00DD711E">
        <w:fldChar w:fldCharType="begin"/>
      </w:r>
      <w:r w:rsidR="004357FA" w:rsidRPr="00DD711E">
        <w:instrText xml:space="preserve"> ADDIN PAPERS2_CITATIONS &lt;citation&gt;&lt;priority&gt;33&lt;/priority&gt;&lt;uuid&gt;52790334-42A9-496B-BEC3-859251612152&lt;/uuid&gt;&lt;publications&gt;&lt;publication&gt;&lt;subtype&gt;403&lt;/subtype&gt;&lt;title&gt;Google COVID-19 Community Mobility Reports&lt;/title&gt;&lt;url&gt;https://www.google.com/covid19/mobility/ Accessed: 23/08/2020&lt;/url&gt;&lt;uuid&gt;291F9ED7-0852-40C9-AB37-F10B7AEC5645&lt;/uuid&gt;&lt;type&gt;400&lt;/type&gt;&lt;citekey&gt;google:2020a&lt;/citekey&gt;&lt;authors&gt;&lt;author&gt;&lt;lastName&gt;Google LLC&lt;/la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0</w:t>
      </w:r>
      <w:r w:rsidR="004357FA" w:rsidRPr="00DD711E">
        <w:rPr>
          <w:rFonts w:eastAsia="Arial"/>
        </w:rPr>
        <w:t>)</w:t>
      </w:r>
      <w:r w:rsidR="00E37033" w:rsidRPr="00DD711E">
        <w:fldChar w:fldCharType="end"/>
      </w:r>
      <w:r w:rsidR="00E35A7C" w:rsidRPr="00DD711E">
        <w:t xml:space="preserve">. </w:t>
      </w:r>
      <w:r w:rsidRPr="00DD711E">
        <w:t xml:space="preserve">The Google mobility data tracks time spent by users/visitation rate in various settings relative to immediately before the pandemic. We took a </w:t>
      </w:r>
      <w:r w:rsidRPr="00DD711E">
        <w:lastRenderedPageBreak/>
        <w:t xml:space="preserve">fairly simple approach to using this information, we considered the averaged relativity mobility to indoors settings: </w:t>
      </w:r>
      <w:r w:rsidRPr="00DD711E">
        <w:rPr>
          <w:rFonts w:eastAsia="Helvetica Neue"/>
        </w:rPr>
        <w:t>“retail and recreation”, “grocery and pharmacy”, “transit stations”, and, “workplaces”, which we weighted equally. This gave a relative mobility rate to “risky” settings on each day after 20</w:t>
      </w:r>
      <w:r w:rsidRPr="00DD711E">
        <w:rPr>
          <w:rFonts w:eastAsia="Helvetica Neue"/>
          <w:vertAlign w:val="superscript"/>
        </w:rPr>
        <w:t>th</w:t>
      </w:r>
      <w:r w:rsidRPr="00DD711E">
        <w:rPr>
          <w:rFonts w:eastAsia="Helvetica Neue"/>
        </w:rPr>
        <w:t xml:space="preserve"> February 2020, which we assumed was data for fitting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U</m:t>
            </m:r>
          </m:sub>
        </m:sSub>
        <m:r>
          <w:rPr>
            <w:rFonts w:ascii="Cambria Math" w:eastAsia="Helvetica Neue" w:hAnsi="Cambria Math"/>
          </w:rPr>
          <m:t>(t)</m:t>
        </m:r>
      </m:oMath>
      <w:r w:rsidRPr="00DD711E">
        <w:rPr>
          <w:rFonts w:eastAsia="Helvetica Neue"/>
        </w:rPr>
        <w:t xml:space="preserve">. We fitted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U</m:t>
            </m:r>
          </m:sub>
        </m:sSub>
        <m:r>
          <w:rPr>
            <w:rFonts w:ascii="Cambria Math" w:eastAsia="Helvetica Neue" w:hAnsi="Cambria Math"/>
          </w:rPr>
          <m:t>(t)</m:t>
        </m:r>
      </m:oMath>
      <w:r w:rsidRPr="00DD711E">
        <w:rPr>
          <w:rFonts w:eastAsia="Helvetica Neue"/>
        </w:rPr>
        <w:t xml:space="preserve"> using a simple piecewise linear functional form: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U</m:t>
            </m:r>
          </m:sub>
        </m:sSub>
        <m:d>
          <m:dPr>
            <m:ctrlPr>
              <w:rPr>
                <w:rFonts w:ascii="Cambria Math" w:eastAsia="Helvetica Neue" w:hAnsi="Cambria Math"/>
                <w:i/>
              </w:rPr>
            </m:ctrlPr>
          </m:dPr>
          <m:e>
            <m:r>
              <w:rPr>
                <w:rFonts w:ascii="Cambria Math" w:eastAsia="Helvetica Neue" w:hAnsi="Cambria Math"/>
              </w:rPr>
              <m:t>t</m:t>
            </m:r>
          </m:e>
        </m:d>
        <m:r>
          <w:rPr>
            <w:rFonts w:ascii="Cambria Math" w:eastAsia="Helvetica Neue" w:hAnsi="Cambria Math"/>
          </w:rPr>
          <m:t>=1</m:t>
        </m:r>
      </m:oMath>
      <w:r w:rsidRPr="00DD711E">
        <w:rPr>
          <w:rFonts w:eastAsia="Helvetica Neue"/>
        </w:rPr>
        <w:t xml:space="preserve"> for </w:t>
      </w:r>
      <m:oMath>
        <m:r>
          <w:rPr>
            <w:rFonts w:ascii="Cambria Math" w:eastAsia="Helvetica Neue" w:hAnsi="Cambria Math"/>
          </w:rPr>
          <m:t>t≤</m:t>
        </m:r>
      </m:oMath>
      <w:r w:rsidRPr="00DD711E">
        <w:rPr>
          <w:rFonts w:eastAsia="Helvetica Neue"/>
        </w:rPr>
        <w:t xml:space="preserve"> 15</w:t>
      </w:r>
      <w:r w:rsidRPr="00DD711E">
        <w:rPr>
          <w:rFonts w:eastAsia="Helvetica Neue"/>
          <w:vertAlign w:val="superscript"/>
        </w:rPr>
        <w:t>th</w:t>
      </w:r>
      <w:r w:rsidRPr="00DD711E">
        <w:rPr>
          <w:rFonts w:eastAsia="Helvetica Neue"/>
        </w:rPr>
        <w:t xml:space="preserve"> March 2020 and </w:t>
      </w:r>
      <m:oMath>
        <m:r>
          <w:rPr>
            <w:rFonts w:ascii="Cambria Math" w:eastAsia="Helvetica Neue" w:hAnsi="Cambria Math"/>
          </w:rPr>
          <m:t>t≥</m:t>
        </m:r>
      </m:oMath>
      <w:r w:rsidRPr="00DD711E">
        <w:rPr>
          <w:rFonts w:eastAsia="Helvetica Neue"/>
        </w:rPr>
        <w:t xml:space="preserve"> 1</w:t>
      </w:r>
      <w:r w:rsidRPr="00DD711E">
        <w:rPr>
          <w:rFonts w:eastAsia="Helvetica Neue"/>
          <w:vertAlign w:val="superscript"/>
        </w:rPr>
        <w:t>st</w:t>
      </w:r>
      <w:r w:rsidRPr="00DD711E">
        <w:rPr>
          <w:rFonts w:eastAsia="Helvetica Neue"/>
        </w:rPr>
        <w:t xml:space="preserve"> November 2020, between these dates we fitted a rapid linear decline in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U</m:t>
            </m:r>
          </m:sub>
        </m:sSub>
        <m:r>
          <w:rPr>
            <w:rFonts w:ascii="Cambria Math" w:eastAsia="Helvetica Neue" w:hAnsi="Cambria Math"/>
          </w:rPr>
          <m:t>(t)</m:t>
        </m:r>
      </m:oMath>
      <w:r w:rsidRPr="00DD711E">
        <w:rPr>
          <w:rFonts w:eastAsia="Helvetica Neue"/>
        </w:rPr>
        <w:t xml:space="preserve"> from 15</w:t>
      </w:r>
      <w:r w:rsidRPr="00DD711E">
        <w:rPr>
          <w:rFonts w:eastAsia="Helvetica Neue"/>
          <w:vertAlign w:val="superscript"/>
        </w:rPr>
        <w:t>th</w:t>
      </w:r>
      <w:r w:rsidRPr="00DD711E">
        <w:rPr>
          <w:rFonts w:eastAsia="Helvetica Neue"/>
        </w:rPr>
        <w:t xml:space="preserve"> March to a minimum point on 15</w:t>
      </w:r>
      <w:r w:rsidRPr="00DD711E">
        <w:rPr>
          <w:rFonts w:eastAsia="Helvetica Neue"/>
          <w:vertAlign w:val="superscript"/>
        </w:rPr>
        <w:t>th</w:t>
      </w:r>
      <w:r w:rsidRPr="00DD711E">
        <w:rPr>
          <w:rFonts w:eastAsia="Helvetica Neue"/>
        </w:rPr>
        <w:t xml:space="preserve"> April 2020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U</m:t>
            </m:r>
          </m:sub>
        </m:sSub>
        <m:d>
          <m:dPr>
            <m:ctrlPr>
              <w:rPr>
                <w:rFonts w:ascii="Cambria Math" w:eastAsia="Helvetica Neue" w:hAnsi="Cambria Math"/>
                <w:i/>
              </w:rPr>
            </m:ctrlPr>
          </m:dPr>
          <m:e>
            <m:r>
              <w:rPr>
                <w:rFonts w:ascii="Cambria Math" w:eastAsia="Helvetica Neue" w:hAnsi="Cambria Math"/>
              </w:rPr>
              <m:t>15th April</m:t>
            </m:r>
          </m:e>
        </m:d>
        <m:r>
          <w:rPr>
            <w:rFonts w:ascii="Cambria Math" w:eastAsia="Helvetica Neue" w:hAnsi="Cambria Math"/>
          </w:rPr>
          <m:t>=0.56</m:t>
        </m:r>
      </m:oMath>
      <w:r w:rsidRPr="00DD711E">
        <w:rPr>
          <w:rFonts w:eastAsia="Helvetica Neue"/>
        </w:rPr>
        <w:t>, and then slower linear growth until 1</w:t>
      </w:r>
      <w:r w:rsidRPr="00DD711E">
        <w:rPr>
          <w:rFonts w:eastAsia="Helvetica Neue"/>
          <w:vertAlign w:val="superscript"/>
        </w:rPr>
        <w:t>st</w:t>
      </w:r>
      <w:r w:rsidRPr="00DD711E">
        <w:rPr>
          <w:rFonts w:eastAsia="Helvetica Neue"/>
        </w:rPr>
        <w:t xml:space="preserve"> November 2020 (Fig S</w:t>
      </w:r>
      <w:r w:rsidR="0096012A">
        <w:rPr>
          <w:rFonts w:eastAsia="Helvetica Neue"/>
        </w:rPr>
        <w:t>1</w:t>
      </w:r>
      <w:r w:rsidRPr="00DD711E">
        <w:rPr>
          <w:rFonts w:eastAsia="Helvetica Neue"/>
        </w:rPr>
        <w:t xml:space="preserve">). </w:t>
      </w:r>
    </w:p>
    <w:p w14:paraId="0898AE59" w14:textId="77777777" w:rsidR="00E06B71" w:rsidRPr="00DD711E" w:rsidRDefault="00E06B71" w:rsidP="00E06B71">
      <w:pPr>
        <w:rPr>
          <w:rFonts w:eastAsia="Helvetica Neue"/>
        </w:rPr>
      </w:pPr>
    </w:p>
    <w:p w14:paraId="6465511D" w14:textId="77777777" w:rsidR="00E06B71" w:rsidRPr="00DD711E" w:rsidRDefault="00E06B71" w:rsidP="00E06B71">
      <w:pPr>
        <w:rPr>
          <w:rFonts w:eastAsia="Helvetica Neue"/>
        </w:rPr>
      </w:pPr>
      <w:r w:rsidRPr="00DD711E">
        <w:rPr>
          <w:rFonts w:eastAsia="Helvetica Neue"/>
        </w:rPr>
        <w:t>We assumed that the lower SES group followed the same pattern as the Google mobility data: decreasing from 15</w:t>
      </w:r>
      <w:r w:rsidRPr="00DD711E">
        <w:rPr>
          <w:rFonts w:eastAsia="Helvetica Neue"/>
          <w:vertAlign w:val="superscript"/>
        </w:rPr>
        <w:t>th</w:t>
      </w:r>
      <w:r w:rsidRPr="00DD711E">
        <w:rPr>
          <w:rFonts w:eastAsia="Helvetica Neue"/>
        </w:rPr>
        <w:t xml:space="preserve"> March 2020 until 15</w:t>
      </w:r>
      <w:r w:rsidRPr="00DD711E">
        <w:rPr>
          <w:rFonts w:eastAsia="Helvetica Neue"/>
          <w:vertAlign w:val="superscript"/>
        </w:rPr>
        <w:t>th</w:t>
      </w:r>
      <w:r w:rsidRPr="00DD711E">
        <w:rPr>
          <w:rFonts w:eastAsia="Helvetica Neue"/>
        </w:rPr>
        <w:t xml:space="preserve"> April 2020 then increasing back to baseline on 1</w:t>
      </w:r>
      <w:r w:rsidRPr="00DD711E">
        <w:rPr>
          <w:rFonts w:eastAsia="Helvetica Neue"/>
          <w:vertAlign w:val="superscript"/>
        </w:rPr>
        <w:t>st</w:t>
      </w:r>
      <w:r w:rsidRPr="00DD711E">
        <w:rPr>
          <w:rFonts w:eastAsia="Helvetica Neue"/>
        </w:rPr>
        <w:t xml:space="preserve"> November 2020 </w:t>
      </w:r>
      <w:r w:rsidRPr="00DD711E">
        <w:rPr>
          <w:rFonts w:eastAsia="Helvetica Neue"/>
          <w:i/>
          <w:iCs/>
        </w:rPr>
        <w:t>except</w:t>
      </w:r>
      <w:r w:rsidRPr="00DD711E">
        <w:rPr>
          <w:rFonts w:eastAsia="Helvetica Neue"/>
        </w:rPr>
        <w:t xml:space="preserve"> that the minimum point of the lower SES mobility was treated as an unknown parameter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L,min</m:t>
            </m:r>
          </m:sub>
        </m:sSub>
      </m:oMath>
      <w:r w:rsidRPr="00DD711E">
        <w:rPr>
          <w:rFonts w:eastAsia="Helvetica Neue"/>
        </w:rPr>
        <w:t>.</w:t>
      </w:r>
    </w:p>
    <w:p w14:paraId="1DE5BC00" w14:textId="77777777" w:rsidR="00E06B71" w:rsidRPr="00DD711E" w:rsidRDefault="00E06B71" w:rsidP="00E06B71">
      <w:pPr>
        <w:rPr>
          <w:rFonts w:eastAsia="Helvetica Neue"/>
        </w:rPr>
      </w:pPr>
    </w:p>
    <w:p w14:paraId="116A0626" w14:textId="77777777" w:rsidR="00E06B71" w:rsidRPr="00DD711E" w:rsidRDefault="00E06B71" w:rsidP="00E06B71">
      <w:pPr>
        <w:rPr>
          <w:rFonts w:eastAsia="Helvetica Neue"/>
        </w:rPr>
      </w:pPr>
      <w:r w:rsidRPr="00DD711E">
        <w:rPr>
          <w:u w:val="single"/>
        </w:rPr>
        <w:t>Change in transmission rates due to schools being open/closed and introduction of new variants</w:t>
      </w:r>
      <w:r w:rsidRPr="00DD711E">
        <w:t>. In addition to the time-varying visitation rates to POIs, we assumed that the basic reproductive number R</w:t>
      </w:r>
      <w:r w:rsidRPr="00DD711E">
        <w:rPr>
          <w:vertAlign w:val="subscript"/>
        </w:rPr>
        <w:t>0</w:t>
      </w:r>
      <w:r w:rsidRPr="00DD711E">
        <w:t>(t) depended on whether (i) schools were open or shut, (ii) whether a, potentially, more transmissible variant than the original wildtype strains had become dominant. Therefore, the reproductive number R</w:t>
      </w:r>
      <w:r w:rsidRPr="00DD711E">
        <w:rPr>
          <w:vertAlign w:val="subscript"/>
        </w:rPr>
        <w:t>0</w:t>
      </w:r>
      <w:r w:rsidRPr="00DD711E">
        <w:t>(t) took three values over the period being simulated (Feb 21</w:t>
      </w:r>
      <w:r w:rsidRPr="00DD711E">
        <w:rPr>
          <w:vertAlign w:val="superscript"/>
        </w:rPr>
        <w:t>st</w:t>
      </w:r>
      <w:r w:rsidRPr="00DD711E">
        <w:t xml:space="preserve"> 2020 to Aug 1</w:t>
      </w:r>
      <w:r w:rsidRPr="00DD711E">
        <w:rPr>
          <w:vertAlign w:val="superscript"/>
        </w:rPr>
        <w:t>st</w:t>
      </w:r>
      <w:r w:rsidRPr="00DD711E">
        <w:t xml:space="preserve"> 2021):</w:t>
      </w:r>
    </w:p>
    <w:p w14:paraId="2B7A917C" w14:textId="77777777" w:rsidR="00E06B71" w:rsidRPr="00DD711E" w:rsidRDefault="00E06B71" w:rsidP="00E06B71"/>
    <w:p w14:paraId="182C05EF" w14:textId="77777777" w:rsidR="00E06B71" w:rsidRPr="00DD711E" w:rsidRDefault="00BD1A66" w:rsidP="00E06B71">
      <w:pPr>
        <w:pStyle w:val="ListParagraph"/>
        <w:numPr>
          <w:ilvl w:val="0"/>
          <w:numId w:val="22"/>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00E06B71" w:rsidRPr="00DD711E">
        <w:rPr>
          <w:rFonts w:ascii="Times New Roman" w:hAnsi="Times New Roman" w:cs="Times New Roman"/>
        </w:rPr>
        <w:t>, whilst schools were open (before March 15</w:t>
      </w:r>
      <w:r w:rsidR="00E06B71" w:rsidRPr="00DD711E">
        <w:rPr>
          <w:rFonts w:ascii="Times New Roman" w:hAnsi="Times New Roman" w:cs="Times New Roman"/>
          <w:vertAlign w:val="superscript"/>
        </w:rPr>
        <w:t>th</w:t>
      </w:r>
      <w:r w:rsidR="00E06B71" w:rsidRPr="00DD711E">
        <w:rPr>
          <w:rFonts w:ascii="Times New Roman" w:hAnsi="Times New Roman" w:cs="Times New Roman"/>
        </w:rPr>
        <w:t xml:space="preserve"> 2020 and after Jan 4</w:t>
      </w:r>
      <w:r w:rsidR="00E06B71" w:rsidRPr="00DD711E">
        <w:rPr>
          <w:rFonts w:ascii="Times New Roman" w:hAnsi="Times New Roman" w:cs="Times New Roman"/>
          <w:vertAlign w:val="superscript"/>
        </w:rPr>
        <w:t>th</w:t>
      </w:r>
      <w:r w:rsidR="00E06B71" w:rsidRPr="00DD711E">
        <w:rPr>
          <w:rFonts w:ascii="Times New Roman" w:hAnsi="Times New Roman" w:cs="Times New Roman"/>
        </w:rPr>
        <w:t xml:space="preserve"> 2021) and before Feb 1</w:t>
      </w:r>
      <w:r w:rsidR="00E06B71" w:rsidRPr="00DD711E">
        <w:rPr>
          <w:rFonts w:ascii="Times New Roman" w:hAnsi="Times New Roman" w:cs="Times New Roman"/>
          <w:vertAlign w:val="superscript"/>
        </w:rPr>
        <w:t>st</w:t>
      </w:r>
      <w:r w:rsidR="00E06B71" w:rsidRPr="00DD711E">
        <w:rPr>
          <w:rFonts w:ascii="Times New Roman" w:hAnsi="Times New Roman" w:cs="Times New Roman"/>
        </w:rPr>
        <w:t xml:space="preserve"> 2021. The parameter R</w:t>
      </w:r>
      <w:r w:rsidR="00E06B71" w:rsidRPr="00DD711E">
        <w:rPr>
          <w:rFonts w:ascii="Times New Roman" w:hAnsi="Times New Roman" w:cs="Times New Roman"/>
          <w:vertAlign w:val="subscript"/>
        </w:rPr>
        <w:t>0</w:t>
      </w:r>
      <w:r w:rsidR="00E06B71" w:rsidRPr="00DD711E">
        <w:rPr>
          <w:rFonts w:ascii="Times New Roman" w:hAnsi="Times New Roman" w:cs="Times New Roman"/>
        </w:rPr>
        <w:t xml:space="preserve"> is the unrestricted reproductive number of the wildtype SARS-CoV-2 strains circulating from the beginning of the pandemic in Kenya.</w:t>
      </w:r>
    </w:p>
    <w:p w14:paraId="6BEC6B07" w14:textId="77777777" w:rsidR="00E06B71" w:rsidRPr="00DD711E" w:rsidRDefault="00BD1A66" w:rsidP="00E06B71">
      <w:pPr>
        <w:pStyle w:val="ListParagraph"/>
        <w:numPr>
          <w:ilvl w:val="0"/>
          <w:numId w:val="22"/>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schools</m:t>
                </m:r>
              </m:sub>
            </m:sSub>
            <m:r>
              <w:rPr>
                <w:rFonts w:ascii="Cambria Math" w:hAnsi="Cambria Math" w:cs="Times New Roman"/>
              </w:rPr>
              <m:t>R</m:t>
            </m:r>
          </m:e>
          <m:sub>
            <m:r>
              <w:rPr>
                <w:rFonts w:ascii="Cambria Math" w:hAnsi="Cambria Math" w:cs="Times New Roman"/>
              </w:rPr>
              <m:t>0</m:t>
            </m:r>
          </m:sub>
        </m:sSub>
      </m:oMath>
      <w:r w:rsidR="00E06B71" w:rsidRPr="00DD711E">
        <w:rPr>
          <w:rFonts w:ascii="Times New Roman" w:hAnsi="Times New Roman" w:cs="Times New Roman"/>
        </w:rPr>
        <w:t>, between March 15</w:t>
      </w:r>
      <w:r w:rsidR="00E06B71" w:rsidRPr="00DD711E">
        <w:rPr>
          <w:rFonts w:ascii="Times New Roman" w:hAnsi="Times New Roman" w:cs="Times New Roman"/>
          <w:vertAlign w:val="superscript"/>
        </w:rPr>
        <w:t>th</w:t>
      </w:r>
      <w:r w:rsidR="00E06B71" w:rsidRPr="00DD711E">
        <w:rPr>
          <w:rFonts w:ascii="Times New Roman" w:hAnsi="Times New Roman" w:cs="Times New Roman"/>
        </w:rPr>
        <w:t xml:space="preserve"> 2020 and January 4</w:t>
      </w:r>
      <w:r w:rsidR="00E06B71" w:rsidRPr="00DD711E">
        <w:rPr>
          <w:rFonts w:ascii="Times New Roman" w:hAnsi="Times New Roman" w:cs="Times New Roman"/>
          <w:vertAlign w:val="superscript"/>
        </w:rPr>
        <w:t>th</w:t>
      </w:r>
      <w:r w:rsidR="00E06B71" w:rsidRPr="00DD711E">
        <w:rPr>
          <w:rFonts w:ascii="Times New Roman" w:hAnsi="Times New Roman" w:cs="Times New Roman"/>
        </w:rPr>
        <w:t xml:space="preserve"> 2021 whilst schools were open. </w:t>
      </w:r>
      <m:oMath>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schools</m:t>
            </m:r>
          </m:sub>
        </m:sSub>
      </m:oMath>
      <w:r w:rsidR="00E06B71" w:rsidRPr="00DD711E">
        <w:rPr>
          <w:rFonts w:ascii="Times New Roman" w:hAnsi="Times New Roman" w:cs="Times New Roman"/>
        </w:rPr>
        <w:t xml:space="preserve"> was the multiplicative effect on R</w:t>
      </w:r>
      <w:r w:rsidR="00E06B71" w:rsidRPr="00DD711E">
        <w:rPr>
          <w:rFonts w:ascii="Times New Roman" w:hAnsi="Times New Roman" w:cs="Times New Roman"/>
          <w:vertAlign w:val="subscript"/>
        </w:rPr>
        <w:t>0</w:t>
      </w:r>
      <w:r w:rsidR="00E06B71" w:rsidRPr="00DD711E">
        <w:rPr>
          <w:rFonts w:ascii="Times New Roman" w:hAnsi="Times New Roman" w:cs="Times New Roman"/>
        </w:rPr>
        <w:t xml:space="preserve"> of having schools closed.</w:t>
      </w:r>
    </w:p>
    <w:p w14:paraId="67D2D723" w14:textId="77777777" w:rsidR="00E06B71" w:rsidRPr="00DD711E" w:rsidRDefault="00BD1A66" w:rsidP="00E06B71">
      <w:pPr>
        <w:pStyle w:val="ListParagraph"/>
        <w:numPr>
          <w:ilvl w:val="0"/>
          <w:numId w:val="22"/>
        </w:num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variant</m:t>
                </m:r>
              </m:sub>
            </m:sSub>
            <m:r>
              <w:rPr>
                <w:rFonts w:ascii="Cambria Math" w:hAnsi="Cambria Math" w:cs="Times New Roman"/>
              </w:rPr>
              <m:t>R</m:t>
            </m:r>
          </m:e>
          <m:sub>
            <m:r>
              <w:rPr>
                <w:rFonts w:ascii="Cambria Math" w:hAnsi="Cambria Math" w:cs="Times New Roman"/>
              </w:rPr>
              <m:t>0</m:t>
            </m:r>
          </m:sub>
        </m:sSub>
      </m:oMath>
      <w:r w:rsidR="00E06B71" w:rsidRPr="00DD711E">
        <w:rPr>
          <w:rFonts w:ascii="Times New Roman" w:hAnsi="Times New Roman" w:cs="Times New Roman"/>
        </w:rPr>
        <w:t>, after Feb 1</w:t>
      </w:r>
      <w:r w:rsidR="00E06B71" w:rsidRPr="00DD711E">
        <w:rPr>
          <w:rFonts w:ascii="Times New Roman" w:hAnsi="Times New Roman" w:cs="Times New Roman"/>
          <w:vertAlign w:val="superscript"/>
        </w:rPr>
        <w:t>st</w:t>
      </w:r>
      <w:r w:rsidR="00E06B71" w:rsidRPr="00DD711E">
        <w:rPr>
          <w:rFonts w:ascii="Times New Roman" w:hAnsi="Times New Roman" w:cs="Times New Roman"/>
        </w:rPr>
        <w:t xml:space="preserve"> 2021. </w:t>
      </w:r>
      <m:oMath>
        <m:sSub>
          <m:sSubPr>
            <m:ctrlPr>
              <w:rPr>
                <w:rFonts w:ascii="Cambria Math" w:hAnsi="Cambria Math" w:cs="Times New Roman"/>
                <w:i/>
              </w:rPr>
            </m:ctrlPr>
          </m:sSubPr>
          <m:e>
            <m:r>
              <w:rPr>
                <w:rFonts w:ascii="Cambria Math" w:hAnsi="Cambria Math" w:cs="Times New Roman"/>
              </w:rPr>
              <m:t>ξ</m:t>
            </m:r>
          </m:e>
          <m:sub>
            <m:r>
              <w:rPr>
                <w:rFonts w:ascii="Cambria Math" w:hAnsi="Cambria Math" w:cs="Times New Roman"/>
              </w:rPr>
              <m:t>variant</m:t>
            </m:r>
          </m:sub>
        </m:sSub>
      </m:oMath>
      <w:r w:rsidR="00E06B71" w:rsidRPr="00DD711E">
        <w:rPr>
          <w:rFonts w:ascii="Times New Roman" w:hAnsi="Times New Roman" w:cs="Times New Roman"/>
        </w:rPr>
        <w:t xml:space="preserve"> was the multiplicative effect on R</w:t>
      </w:r>
      <w:r w:rsidR="00E06B71" w:rsidRPr="00DD711E">
        <w:rPr>
          <w:rFonts w:ascii="Times New Roman" w:hAnsi="Times New Roman" w:cs="Times New Roman"/>
          <w:vertAlign w:val="subscript"/>
        </w:rPr>
        <w:t>0</w:t>
      </w:r>
      <w:r w:rsidR="00E06B71" w:rsidRPr="00DD711E">
        <w:rPr>
          <w:rFonts w:ascii="Times New Roman" w:hAnsi="Times New Roman" w:cs="Times New Roman"/>
        </w:rPr>
        <w:t xml:space="preserve"> of a new variant becoming dominant in February 2021.</w:t>
      </w:r>
    </w:p>
    <w:p w14:paraId="1E9453A0" w14:textId="77777777" w:rsidR="00E06B71" w:rsidRPr="00DD711E" w:rsidRDefault="00E06B71" w:rsidP="00E06B71"/>
    <w:p w14:paraId="3B58E8E8" w14:textId="34D290C7" w:rsidR="00E06B71" w:rsidRPr="00DD711E" w:rsidRDefault="00E06B71" w:rsidP="00E06B71">
      <w:pPr>
        <w:rPr>
          <w:rFonts w:eastAsia="Helvetica Neue"/>
        </w:rPr>
      </w:pPr>
      <w:r w:rsidRPr="00DD711E">
        <w:rPr>
          <w:rFonts w:eastAsia="Helvetica Neue"/>
          <w:u w:val="single"/>
        </w:rPr>
        <w:t>The cumulative infection processes.</w:t>
      </w:r>
      <w:r w:rsidRPr="00DD711E">
        <w:rPr>
          <w:rFonts w:eastAsia="Helvetica Neue"/>
        </w:rPr>
        <w:t xml:space="preserve"> The number of people who would test positive, either as PCR positive, or as </w:t>
      </w:r>
      <w:r w:rsidR="005E3528">
        <w:rPr>
          <w:rFonts w:eastAsia="Helvetica Neue"/>
        </w:rPr>
        <w:t>seropositive</w:t>
      </w:r>
      <w:r w:rsidRPr="00DD711E">
        <w:rPr>
          <w:rFonts w:eastAsia="Helvetica Neue"/>
        </w:rPr>
        <w:t xml:space="preserve">, on each day </w:t>
      </w:r>
      <w:r w:rsidRPr="00DD711E">
        <w:rPr>
          <w:rFonts w:eastAsia="Helvetica Neue"/>
          <w:i/>
        </w:rPr>
        <w:t>n</w:t>
      </w:r>
      <w:r w:rsidRPr="00DD711E">
        <w:rPr>
          <w:rFonts w:eastAsia="Helvetica Neue"/>
        </w:rPr>
        <w:t xml:space="preserve"> depended on: 1) the rate of new incidence on each day </w:t>
      </w:r>
      <w:r w:rsidRPr="00DD711E">
        <w:rPr>
          <w:rFonts w:eastAsia="Helvetica Neue"/>
          <w:i/>
        </w:rPr>
        <w:t>s &lt; n</w:t>
      </w:r>
      <w:r w:rsidRPr="00DD711E">
        <w:rPr>
          <w:rFonts w:eastAsia="Helvetica Neue"/>
        </w:rPr>
        <w:t xml:space="preserve">, and, 2) the probability that someone who was infected on day </w:t>
      </w:r>
      <w:r w:rsidRPr="00DD711E">
        <w:rPr>
          <w:rFonts w:eastAsia="Helvetica Neue"/>
          <w:i/>
        </w:rPr>
        <w:t>s</w:t>
      </w:r>
      <w:r w:rsidRPr="00DD711E">
        <w:rPr>
          <w:rFonts w:eastAsia="Helvetica Neue"/>
        </w:rPr>
        <w:t xml:space="preserve"> is detectable by either PCR or serology respectively </w:t>
      </w:r>
      <m:oMath>
        <m:r>
          <w:rPr>
            <w:rFonts w:ascii="Cambria Math" w:hAnsi="Cambria Math"/>
          </w:rPr>
          <m:t>τ</m:t>
        </m:r>
        <m:r>
          <w:rPr>
            <w:rFonts w:ascii="Cambria Math" w:eastAsia="Helvetica Neue" w:hAnsi="Cambria Math"/>
          </w:rPr>
          <m:t>= n-s</m:t>
        </m:r>
      </m:oMath>
      <w:r w:rsidRPr="00DD711E">
        <w:rPr>
          <w:rFonts w:eastAsia="Helvetica Neue"/>
        </w:rPr>
        <w:t xml:space="preserve"> days later. We calculated the daily incidence rate from the model by including the cumulative infections among the lower and upper SES groups and separating between first infection and all infections (including reinfections) as dummy degrees of freedom in the ODE system (2):</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1B365525"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CEBE692" w14:textId="77777777" w:rsidR="00E06B71" w:rsidRPr="00DD711E" w:rsidRDefault="00BD1A66" w:rsidP="00C06EDF">
            <w:pPr>
              <w:jc w:val="center"/>
              <w:rPr>
                <w:rFonts w:eastAsia="Helvetica Neue"/>
              </w:rPr>
            </w:pPr>
            <m:oMath>
              <m:sSub>
                <m:sSubPr>
                  <m:ctrlPr>
                    <w:rPr>
                      <w:rFonts w:ascii="Cambria Math" w:eastAsia="Helvetica Neue" w:hAnsi="Cambria Math"/>
                      <w:i/>
                    </w:rPr>
                  </m:ctrlPr>
                </m:sSubPr>
                <m:e>
                  <m:r>
                    <w:rPr>
                      <w:rFonts w:ascii="Cambria Math" w:eastAsia="Helvetica Neue" w:hAnsi="Cambria Math"/>
                    </w:rPr>
                    <m:t>∂</m:t>
                  </m:r>
                </m:e>
                <m:sub>
                  <m:r>
                    <w:rPr>
                      <w:rFonts w:ascii="Cambria Math" w:eastAsia="Helvetica Neue" w:hAnsi="Cambria Math"/>
                    </w:rPr>
                    <m:t>t</m:t>
                  </m:r>
                </m:sub>
              </m:sSub>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L</m:t>
                  </m:r>
                </m:sub>
              </m:sSub>
              <m:d>
                <m:dPr>
                  <m:ctrlPr>
                    <w:rPr>
                      <w:rFonts w:ascii="Cambria Math" w:eastAsia="Helvetica Neue" w:hAnsi="Cambria Math"/>
                      <w:i/>
                    </w:rPr>
                  </m:ctrlPr>
                </m:dPr>
                <m:e>
                  <m:r>
                    <w:rPr>
                      <w:rFonts w:ascii="Cambria Math" w:eastAsia="Helvetica Neue" w:hAnsi="Cambria Math"/>
                    </w:rPr>
                    <m:t>t</m:t>
                  </m:r>
                </m:e>
              </m:d>
              <m:r>
                <w:rPr>
                  <w:rFonts w:ascii="Cambria Math" w:eastAsia="Helvetica Neue"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L</m:t>
                  </m:r>
                </m:sub>
              </m:sSub>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oMath>
            <w:r w:rsidR="00E06B71" w:rsidRPr="00DD711E">
              <w:rPr>
                <w:rFonts w:eastAsia="Helvetica Neue"/>
              </w:rPr>
              <w:t>,</w:t>
            </w:r>
          </w:p>
          <w:p w14:paraId="60F94428" w14:textId="77777777" w:rsidR="00E06B71" w:rsidRPr="00DD711E" w:rsidRDefault="00BD1A66" w:rsidP="00C06EDF">
            <w:pPr>
              <w:jc w:val="center"/>
              <w:rPr>
                <w:rFonts w:eastAsia="Helvetica Neue"/>
              </w:rPr>
            </w:pPr>
            <m:oMath>
              <m:sSub>
                <m:sSubPr>
                  <m:ctrlPr>
                    <w:rPr>
                      <w:rFonts w:ascii="Cambria Math" w:eastAsia="Helvetica Neue" w:hAnsi="Cambria Math"/>
                      <w:i/>
                    </w:rPr>
                  </m:ctrlPr>
                </m:sSubPr>
                <m:e>
                  <m:r>
                    <w:rPr>
                      <w:rFonts w:ascii="Cambria Math" w:eastAsia="Helvetica Neue" w:hAnsi="Cambria Math"/>
                    </w:rPr>
                    <m:t>∂</m:t>
                  </m:r>
                </m:e>
                <m:sub>
                  <m:r>
                    <w:rPr>
                      <w:rFonts w:ascii="Cambria Math" w:eastAsia="Helvetica Neue" w:hAnsi="Cambria Math"/>
                    </w:rPr>
                    <m:t>t</m:t>
                  </m:r>
                </m:sub>
              </m:sSub>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L</m:t>
                  </m:r>
                </m:sub>
              </m:sSub>
              <m:d>
                <m:dPr>
                  <m:ctrlPr>
                    <w:rPr>
                      <w:rFonts w:ascii="Cambria Math" w:eastAsia="Helvetica Neue" w:hAnsi="Cambria Math"/>
                      <w:i/>
                    </w:rPr>
                  </m:ctrlPr>
                </m:dPr>
                <m:e>
                  <m:r>
                    <w:rPr>
                      <w:rFonts w:ascii="Cambria Math" w:eastAsia="Helvetica Neue" w:hAnsi="Cambria Math"/>
                    </w:rPr>
                    <m:t>t</m:t>
                  </m:r>
                </m:e>
              </m:d>
              <m:r>
                <w:rPr>
                  <w:rFonts w:ascii="Cambria Math" w:eastAsia="Helvetica Neue"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oMath>
            <w:r w:rsidR="00E06B71" w:rsidRPr="00DD711E">
              <w:rPr>
                <w:rFonts w:eastAsia="Helvetica Neue"/>
              </w:rPr>
              <w:t>,</w:t>
            </w:r>
          </w:p>
          <w:p w14:paraId="55B8998F" w14:textId="77777777" w:rsidR="00E06B71" w:rsidRPr="00DD711E" w:rsidRDefault="00BD1A66" w:rsidP="00C06EDF">
            <w:pPr>
              <w:jc w:val="center"/>
              <w:rPr>
                <w:rFonts w:eastAsia="Helvetica Neue"/>
              </w:rPr>
            </w:pPr>
            <m:oMath>
              <m:sSub>
                <m:sSubPr>
                  <m:ctrlPr>
                    <w:rPr>
                      <w:rFonts w:ascii="Cambria Math" w:eastAsia="Helvetica Neue" w:hAnsi="Cambria Math"/>
                      <w:i/>
                    </w:rPr>
                  </m:ctrlPr>
                </m:sSubPr>
                <m:e>
                  <m:r>
                    <w:rPr>
                      <w:rFonts w:ascii="Cambria Math" w:eastAsia="Helvetica Neue" w:hAnsi="Cambria Math"/>
                    </w:rPr>
                    <m:t>∂</m:t>
                  </m:r>
                </m:e>
                <m:sub>
                  <m:r>
                    <w:rPr>
                      <w:rFonts w:ascii="Cambria Math" w:eastAsia="Helvetica Neue" w:hAnsi="Cambria Math"/>
                    </w:rPr>
                    <m:t>t</m:t>
                  </m:r>
                </m:sub>
              </m:sSub>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U</m:t>
                  </m:r>
                </m:sub>
              </m:sSub>
              <m:d>
                <m:dPr>
                  <m:ctrlPr>
                    <w:rPr>
                      <w:rFonts w:ascii="Cambria Math" w:eastAsia="Helvetica Neue" w:hAnsi="Cambria Math"/>
                      <w:i/>
                    </w:rPr>
                  </m:ctrlPr>
                </m:dPr>
                <m:e>
                  <m:r>
                    <w:rPr>
                      <w:rFonts w:ascii="Cambria Math" w:eastAsia="Helvetica Neue" w:hAnsi="Cambria Math"/>
                    </w:rPr>
                    <m:t>t</m:t>
                  </m:r>
                </m:e>
              </m:d>
              <m:r>
                <w:rPr>
                  <w:rFonts w:ascii="Cambria Math" w:eastAsia="Helvetica Neue"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S</m:t>
                  </m:r>
                </m:e>
                <m:sub>
                  <m:r>
                    <w:rPr>
                      <w:rFonts w:ascii="Cambria Math" w:hAnsi="Cambria Math"/>
                    </w:rPr>
                    <m:t>U</m:t>
                  </m:r>
                </m:sub>
              </m:sSub>
              <m:sSub>
                <m:sSubPr>
                  <m:ctrlPr>
                    <w:rPr>
                      <w:rFonts w:ascii="Cambria Math" w:hAnsi="Cambria Math"/>
                      <w:i/>
                    </w:rPr>
                  </m:ctrlPr>
                </m:sSubPr>
                <m:e>
                  <m:r>
                    <w:rPr>
                      <w:rFonts w:ascii="Cambria Math" w:hAnsi="Cambria Math"/>
                    </w:rPr>
                    <m:t>λ</m:t>
                  </m:r>
                </m:e>
                <m:sub>
                  <m:r>
                    <w:rPr>
                      <w:rFonts w:ascii="Cambria Math" w:hAnsi="Cambria Math"/>
                    </w:rPr>
                    <m:t>U</m:t>
                  </m:r>
                </m:sub>
              </m:sSub>
              <m:d>
                <m:dPr>
                  <m:ctrlPr>
                    <w:rPr>
                      <w:rFonts w:ascii="Cambria Math" w:hAnsi="Cambria Math"/>
                      <w:i/>
                    </w:rPr>
                  </m:ctrlPr>
                </m:dPr>
                <m:e>
                  <m:r>
                    <w:rPr>
                      <w:rFonts w:ascii="Cambria Math" w:hAnsi="Cambria Math"/>
                    </w:rPr>
                    <m:t>t</m:t>
                  </m:r>
                </m:e>
              </m:d>
            </m:oMath>
            <w:r w:rsidR="00E06B71" w:rsidRPr="00DD711E">
              <w:rPr>
                <w:rFonts w:eastAsia="Helvetica Neue"/>
              </w:rPr>
              <w:t>,</w:t>
            </w:r>
          </w:p>
          <w:p w14:paraId="25E7D36D" w14:textId="77777777" w:rsidR="00E06B71" w:rsidRPr="00DD711E" w:rsidRDefault="00BD1A66" w:rsidP="00C06EDF">
            <w:pPr>
              <w:jc w:val="center"/>
              <w:rPr>
                <w:rFonts w:eastAsia="Helvetica Neue"/>
              </w:rPr>
            </w:pPr>
            <m:oMath>
              <m:sSub>
                <m:sSubPr>
                  <m:ctrlPr>
                    <w:rPr>
                      <w:rFonts w:ascii="Cambria Math" w:eastAsia="Helvetica Neue" w:hAnsi="Cambria Math"/>
                      <w:i/>
                    </w:rPr>
                  </m:ctrlPr>
                </m:sSubPr>
                <m:e>
                  <m:r>
                    <w:rPr>
                      <w:rFonts w:ascii="Cambria Math" w:eastAsia="Helvetica Neue" w:hAnsi="Cambria Math"/>
                    </w:rPr>
                    <m:t>∂</m:t>
                  </m:r>
                </m:e>
                <m:sub>
                  <m:r>
                    <w:rPr>
                      <w:rFonts w:ascii="Cambria Math" w:eastAsia="Helvetica Neue" w:hAnsi="Cambria Math"/>
                    </w:rPr>
                    <m:t>t</m:t>
                  </m:r>
                </m:sub>
              </m:sSub>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U</m:t>
                  </m:r>
                </m:sub>
              </m:sSub>
              <m:d>
                <m:dPr>
                  <m:ctrlPr>
                    <w:rPr>
                      <w:rFonts w:ascii="Cambria Math" w:eastAsia="Helvetica Neue" w:hAnsi="Cambria Math"/>
                      <w:i/>
                    </w:rPr>
                  </m:ctrlPr>
                </m:dPr>
                <m:e>
                  <m:r>
                    <w:rPr>
                      <w:rFonts w:ascii="Cambria Math" w:eastAsia="Helvetica Neue" w:hAnsi="Cambria Math"/>
                    </w:rPr>
                    <m:t>t</m:t>
                  </m:r>
                </m:e>
              </m:d>
              <m:r>
                <w:rPr>
                  <w:rFonts w:ascii="Cambria Math" w:eastAsia="Helvetica Neue"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U</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U</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L</m:t>
                  </m:r>
                </m:sub>
              </m:sSub>
              <m:d>
                <m:dPr>
                  <m:ctrlPr>
                    <w:rPr>
                      <w:rFonts w:ascii="Cambria Math" w:hAnsi="Cambria Math"/>
                      <w:i/>
                    </w:rPr>
                  </m:ctrlPr>
                </m:dPr>
                <m:e>
                  <m:r>
                    <w:rPr>
                      <w:rFonts w:ascii="Cambria Math" w:hAnsi="Cambria Math"/>
                    </w:rPr>
                    <m:t>t</m:t>
                  </m:r>
                </m:e>
              </m:d>
            </m:oMath>
            <w:r w:rsidR="00E06B71" w:rsidRPr="00DD711E">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9A6B338" w14:textId="77777777" w:rsidR="00E06B71" w:rsidRPr="00DD711E" w:rsidRDefault="00E06B71" w:rsidP="00C06EDF">
            <w:pPr>
              <w:widowControl w:val="0"/>
              <w:jc w:val="center"/>
              <w:rPr>
                <w:rFonts w:eastAsia="Helvetica Neue"/>
              </w:rPr>
            </w:pPr>
            <w:r w:rsidRPr="00DD711E">
              <w:rPr>
                <w:rFonts w:eastAsia="Helvetica Neue"/>
              </w:rPr>
              <w:t>(4)</w:t>
            </w:r>
          </w:p>
        </w:tc>
      </w:tr>
    </w:tbl>
    <w:p w14:paraId="0E6D3234" w14:textId="77777777" w:rsidR="00E06B71" w:rsidRPr="00DD711E" w:rsidRDefault="00E06B71" w:rsidP="00E06B71">
      <w:pPr>
        <w:rPr>
          <w:rFonts w:eastAsia="Helvetica Neue"/>
        </w:rPr>
      </w:pPr>
      <w:r w:rsidRPr="00DD711E">
        <w:rPr>
          <w:rFonts w:eastAsia="Helvetica Neue"/>
        </w:rPr>
        <w:t xml:space="preserve">Where </w:t>
      </w:r>
      <m:oMath>
        <m:sSub>
          <m:sSubPr>
            <m:ctrlPr>
              <w:rPr>
                <w:rFonts w:ascii="Cambria Math" w:eastAsia="Helvetica Neue" w:hAnsi="Cambria Math"/>
                <w:i/>
              </w:rPr>
            </m:ctrlPr>
          </m:sSubPr>
          <m:e>
            <m:r>
              <w:rPr>
                <w:rFonts w:ascii="Cambria Math" w:eastAsia="Helvetica Neue" w:hAnsi="Cambria Math"/>
              </w:rPr>
              <m:t>F(t)</m:t>
            </m:r>
          </m:e>
          <m:sub>
            <m:r>
              <w:rPr>
                <w:rFonts w:ascii="Cambria Math" w:eastAsia="Helvetica Neue" w:hAnsi="Cambria Math"/>
              </w:rPr>
              <m:t>⋅</m:t>
            </m:r>
          </m:sub>
        </m:sSub>
      </m:oMath>
      <w:r w:rsidRPr="00DD711E">
        <w:rPr>
          <w:rFonts w:eastAsia="Helvetica Neue"/>
        </w:rPr>
        <w:t xml:space="preserve"> and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m:t>
            </m:r>
          </m:sub>
        </m:sSub>
        <m:r>
          <w:rPr>
            <w:rFonts w:ascii="Cambria Math" w:eastAsia="Helvetica Neue" w:hAnsi="Cambria Math"/>
          </w:rPr>
          <m:t>(t)</m:t>
        </m:r>
      </m:oMath>
      <w:r w:rsidRPr="00DD711E">
        <w:rPr>
          <w:rFonts w:eastAsia="Helvetica Neue"/>
        </w:rPr>
        <w:t xml:space="preserve"> were respectively the cumulative first infections, and all infections, by time </w:t>
      </w:r>
      <w:r w:rsidRPr="00DD711E">
        <w:rPr>
          <w:rFonts w:eastAsia="Helvetica Neue"/>
          <w:i/>
          <w:iCs/>
        </w:rPr>
        <w:t>t</w:t>
      </w:r>
      <w:r w:rsidRPr="00DD711E">
        <w:rPr>
          <w:rFonts w:eastAsia="Helvetica Neue"/>
        </w:rPr>
        <w:t xml:space="preserve"> in each SES group. The daily numbers of new infections on each day </w:t>
      </w:r>
      <w:r w:rsidRPr="00DD711E">
        <w:rPr>
          <w:rFonts w:eastAsia="Helvetica Neue"/>
          <w:i/>
        </w:rPr>
        <w:t>n</w:t>
      </w:r>
      <w:r w:rsidRPr="00DD711E">
        <w:rPr>
          <w:rFonts w:eastAsia="Helvetica Neue"/>
          <w:iCs/>
        </w:rPr>
        <w:t xml:space="preserve"> among each group and differentiating between first and all infections</w:t>
      </w:r>
      <w:r w:rsidRPr="00DD711E">
        <w:rPr>
          <w:rFonts w:eastAsia="Helvetica Neue"/>
          <w:i/>
        </w:rPr>
        <w:t xml:space="preserve"> </w:t>
      </w:r>
      <w:r w:rsidRPr="00DD711E">
        <w:rPr>
          <w:rFonts w:eastAsia="Helvetica Neue"/>
        </w:rPr>
        <w:t xml:space="preserve">predicted by the transmission model was,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56ABE4AA"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E2BAC7E"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hAnsi="Cambria Math"/>
                    </w:rPr>
                    <m:t>ι</m:t>
                  </m:r>
                </m:e>
                <m:sub>
                  <m:r>
                    <w:rPr>
                      <w:rFonts w:ascii="Cambria Math" w:eastAsia="Helvetica Neue" w:hAnsi="Cambria Math"/>
                    </w:rPr>
                    <m:t>n,F,L</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L</m:t>
                  </m:r>
                </m:sub>
              </m:sSub>
              <m:r>
                <w:rPr>
                  <w:rFonts w:ascii="Cambria Math" w:eastAsia="Helvetica Neue" w:hAnsi="Cambria Math"/>
                </w:rPr>
                <m:t>(n+1)-</m:t>
              </m:r>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L</m:t>
                  </m:r>
                </m:sub>
              </m:sSub>
              <m:r>
                <w:rPr>
                  <w:rFonts w:ascii="Cambria Math" w:eastAsia="Helvetica Neue" w:hAnsi="Cambria Math"/>
                </w:rPr>
                <m:t>(n)</m:t>
              </m:r>
            </m:oMath>
            <w:r w:rsidR="00E06B71" w:rsidRPr="00DD711E">
              <w:rPr>
                <w:rFonts w:eastAsia="Helvetica Neue"/>
              </w:rPr>
              <w:t xml:space="preserve"> for each day </w:t>
            </w:r>
            <w:r w:rsidR="00E06B71" w:rsidRPr="00DD711E">
              <w:rPr>
                <w:rFonts w:eastAsia="Helvetica Neue"/>
                <w:i/>
              </w:rPr>
              <w:t>n</w:t>
            </w:r>
            <w:r w:rsidR="00E06B71" w:rsidRPr="00DD711E">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C8508B5" w14:textId="77777777" w:rsidR="00E06B71" w:rsidRPr="00DD711E" w:rsidRDefault="00E06B71" w:rsidP="00C06EDF">
            <w:pPr>
              <w:widowControl w:val="0"/>
              <w:jc w:val="center"/>
              <w:rPr>
                <w:rFonts w:eastAsia="Helvetica Neue"/>
              </w:rPr>
            </w:pPr>
            <w:r w:rsidRPr="00DD711E">
              <w:rPr>
                <w:rFonts w:eastAsia="Helvetica Neue"/>
              </w:rPr>
              <w:t>(5)</w:t>
            </w:r>
          </w:p>
        </w:tc>
      </w:tr>
    </w:tbl>
    <w:p w14:paraId="1B703097" w14:textId="77777777" w:rsidR="00E06B71" w:rsidRPr="00DD711E" w:rsidRDefault="00E06B71" w:rsidP="00E06B71">
      <w:pPr>
        <w:rPr>
          <w:rFonts w:eastAsia="Helvetica Neue"/>
        </w:rPr>
      </w:pPr>
      <w:r w:rsidRPr="00DD711E">
        <w:rPr>
          <w:rFonts w:eastAsia="Helvetica Neue"/>
        </w:rPr>
        <w:lastRenderedPageBreak/>
        <w:t xml:space="preserve">And similarly for other combinations of SES group and infection episode. </w:t>
      </w:r>
    </w:p>
    <w:p w14:paraId="3A04DABC" w14:textId="77777777" w:rsidR="00E06B71" w:rsidRPr="00DD711E" w:rsidRDefault="00E06B71" w:rsidP="00E06B71">
      <w:pPr>
        <w:rPr>
          <w:vertAlign w:val="subscript"/>
        </w:rPr>
      </w:pPr>
      <w:r w:rsidRPr="00DD711E">
        <w:t xml:space="preserve"> </w:t>
      </w:r>
    </w:p>
    <w:p w14:paraId="67483BE1" w14:textId="77777777" w:rsidR="00E06B71" w:rsidRPr="00DD711E" w:rsidRDefault="00E06B71" w:rsidP="00E06B71">
      <w:pPr>
        <w:rPr>
          <w:rFonts w:eastAsia="Helvetica Neue"/>
          <w:b/>
          <w:bCs/>
          <w:u w:val="single"/>
        </w:rPr>
      </w:pPr>
      <w:r w:rsidRPr="00DD711E">
        <w:rPr>
          <w:rFonts w:eastAsia="Helvetica Neue"/>
          <w:b/>
          <w:bCs/>
          <w:u w:val="single"/>
        </w:rPr>
        <w:t>Observation model</w:t>
      </w:r>
    </w:p>
    <w:p w14:paraId="592E21EB" w14:textId="77777777" w:rsidR="00E06B71" w:rsidRPr="00DD711E" w:rsidRDefault="00E06B71" w:rsidP="00E06B71">
      <w:pPr>
        <w:rPr>
          <w:rFonts w:eastAsia="Helvetica Neue"/>
        </w:rPr>
      </w:pPr>
    </w:p>
    <w:p w14:paraId="59D825E3" w14:textId="70EC6E5D" w:rsidR="00E06B71" w:rsidRPr="00DD711E" w:rsidRDefault="00E06B71" w:rsidP="00E06B71">
      <w:pPr>
        <w:rPr>
          <w:rFonts w:eastAsia="Helvetica Neue"/>
        </w:rPr>
      </w:pPr>
      <w:r w:rsidRPr="00DD711E">
        <w:rPr>
          <w:rFonts w:eastAsia="Helvetica Neue"/>
        </w:rPr>
        <w:t xml:space="preserve">The underlying transmission of SARS-CoV-2 is not observed, rather we have access to swab tests and serological tests (positive and negative) aggregated by date and county. Therefore, we developed an observation model that connects unobserved daily transmission rates, which depend on the unknown transmission parameters, to the number of individuals in each county who were </w:t>
      </w:r>
      <w:r w:rsidRPr="00DD711E">
        <w:rPr>
          <w:rFonts w:eastAsia="Helvetica Neue"/>
          <w:i/>
          <w:iCs/>
        </w:rPr>
        <w:t>detectable</w:t>
      </w:r>
      <w:r w:rsidRPr="00DD711E">
        <w:rPr>
          <w:rFonts w:eastAsia="Helvetica Neue"/>
        </w:rPr>
        <w:t xml:space="preserve"> as infected. Then we define parametric distributions for the daily pattern of positive and negative swab and serological tests on each day.</w:t>
      </w:r>
    </w:p>
    <w:p w14:paraId="3952DB20" w14:textId="77777777" w:rsidR="00FC7E94" w:rsidRPr="00DD711E" w:rsidRDefault="00FC7E94" w:rsidP="00E06B71">
      <w:pPr>
        <w:rPr>
          <w:rFonts w:eastAsia="Helvetica Neue"/>
        </w:rPr>
      </w:pPr>
    </w:p>
    <w:p w14:paraId="5432566C" w14:textId="710B6597" w:rsidR="00E06B71" w:rsidRPr="00DD711E" w:rsidRDefault="00E06B71" w:rsidP="00E06B71">
      <w:pPr>
        <w:rPr>
          <w:rFonts w:eastAsia="Helvetica Neue"/>
        </w:rPr>
      </w:pPr>
      <w:r w:rsidRPr="00DD711E">
        <w:rPr>
          <w:rFonts w:eastAsia="Helvetica Neue"/>
        </w:rPr>
        <w:t xml:space="preserve">There was substantial day-to-day variation in both reported numbers of positive swab tests and percentage of positive tests among all samples confirmed that day (where negative test data is available). The underlying causes of the high level of day-to-day volatility are probable multiple including variation in daily testing rate, as well as in the settings at which swab test were collected, e.g. at the hospital, from a walk-up testing facility etc, as the focus of Kenyan public health teams has shifted over the course of the epidemic. Because of the substantial day-to-day variation, we use the standard </w:t>
      </w:r>
      <w:r w:rsidRPr="00DD711E">
        <w:rPr>
          <w:rFonts w:eastAsia="Helvetica Neue"/>
          <w:i/>
          <w:iCs/>
        </w:rPr>
        <w:t>robust</w:t>
      </w:r>
      <w:r w:rsidRPr="00DD711E">
        <w:rPr>
          <w:rFonts w:eastAsia="Helvetica Neue"/>
        </w:rPr>
        <w:t xml:space="preserve"> alternatives to the natural Poisson and Binomial models for count data, the Negative-binomial and Beta-Binomial models respectively</w:t>
      </w:r>
      <w:r w:rsidR="00FC7E94" w:rsidRPr="00DD711E">
        <w:rPr>
          <w:rFonts w:eastAsia="Helvetica Neue"/>
        </w:rPr>
        <w:t xml:space="preserve"> </w:t>
      </w:r>
      <w:r w:rsidR="00E37033" w:rsidRPr="00DD711E">
        <w:fldChar w:fldCharType="begin"/>
      </w:r>
      <w:r w:rsidR="004357FA" w:rsidRPr="00DD711E">
        <w:instrText xml:space="preserve"> ADDIN PAPERS2_CITATIONS &lt;citation&gt;&lt;priority&gt;34&lt;/priority&gt;&lt;uuid&gt;84ED0D45-A50E-463D-A90D-EE6CC39E92C9&lt;/uuid&gt;&lt;publications&gt;&lt;publication&gt;&lt;subtype&gt;1&lt;/subtype&gt;&lt;publisher&gt;CRC Press&lt;/publisher&gt;&lt;title&gt;Bayesian data analysis&lt;/title&gt;&lt;url&gt;https://books.google.com/books?hl=en&amp;amp;lr=&amp;amp;id=ZXL6AQAAQBAJ&amp;amp;oi=fnd&amp;amp;pg=PP1&amp;amp;dq=Bayesian+Data+Analysis+Gelman&amp;amp;ots=uPYos-eCZ6&amp;amp;sig=C1VQ_owCerw2bv39wnH7f9qeIl8&lt;/url&gt;&lt;publication_date&gt;99201300001200000000200000&lt;/publication_date&gt;&lt;uuid&gt;72F22B88-EEBF-4E7C-BD08-E66108A4E7C3&lt;/uuid&gt;&lt;type&gt;0&lt;/type&gt;&lt;citekey&gt;Gelman:2013tc&lt;/citekey&gt;&lt;authors&gt;&lt;author&gt;&lt;lastName&gt;Gelman&lt;/lastName&gt;&lt;firstName&gt;A&lt;/firstName&gt;&lt;/author&gt;&lt;author&gt;&lt;lastName&gt;Carlin&lt;/lastName&gt;&lt;firstName&gt;J&lt;/firstName&gt;&lt;middleNames&gt;B&lt;/middleNames&gt;&lt;/author&gt;&lt;author&gt;&lt;lastName&gt;Stern&lt;/lastName&gt;&lt;firstName&gt;H&lt;/firstName&gt;&lt;middleNames&gt;S&lt;/middleNames&gt;&lt;/author&gt;&lt;author&gt;&lt;lastName&gt;Dunson&lt;/lastName&gt;&lt;firstName&gt;D&lt;/firstName&gt;&lt;middleNames&gt;B&lt;/middleNames&gt;&lt;/author&gt;&lt;author&gt;&lt;lastName&gt;Vehtari&lt;/lastName&gt;&lt;firstName&gt;A&lt;/firstName&gt;&lt;/author&gt;&lt;author&gt;&lt;lastName&gt;Rubin&lt;/lastName&gt;&lt;firstName&gt;Donald&lt;/firstName&gt;&lt;middleNames&gt;B&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0</w:t>
      </w:r>
      <w:r w:rsidR="004357FA" w:rsidRPr="00DD711E">
        <w:rPr>
          <w:rFonts w:eastAsia="Arial"/>
        </w:rPr>
        <w:t>)</w:t>
      </w:r>
      <w:r w:rsidR="00E37033" w:rsidRPr="00DD711E">
        <w:fldChar w:fldCharType="end"/>
      </w:r>
      <w:r w:rsidRPr="00DD711E">
        <w:rPr>
          <w:rFonts w:eastAsia="Helvetica Neue"/>
        </w:rPr>
        <w:t>. Moreover, we assumed that the two SES groups had different parameters with respect to the chance of an infection being detected.</w:t>
      </w:r>
    </w:p>
    <w:p w14:paraId="2A2A48B9" w14:textId="77777777" w:rsidR="00E06B71" w:rsidRPr="00DD711E" w:rsidRDefault="00E06B71" w:rsidP="00E06B71">
      <w:pPr>
        <w:rPr>
          <w:rFonts w:eastAsia="Helvetica Neue"/>
        </w:rPr>
      </w:pPr>
    </w:p>
    <w:p w14:paraId="3334B2BB" w14:textId="77777777" w:rsidR="00E06B71" w:rsidRPr="00DD711E" w:rsidRDefault="00E06B71" w:rsidP="00E06B71">
      <w:pPr>
        <w:rPr>
          <w:rFonts w:eastAsia="Helvetica Neue"/>
        </w:rPr>
      </w:pPr>
      <w:r w:rsidRPr="00DD711E">
        <w:rPr>
          <w:rFonts w:eastAsia="Helvetica Neue"/>
          <w:u w:val="single"/>
        </w:rPr>
        <w:t>Observable infection status in each county</w:t>
      </w:r>
      <w:r w:rsidRPr="00DD711E">
        <w:rPr>
          <w:rFonts w:eastAsia="Helvetica Neue"/>
        </w:rPr>
        <w:t xml:space="preserve">. The probability that an infected individual would be determined as having been infected </w:t>
      </w:r>
      <m:oMath>
        <m:r>
          <w:rPr>
            <w:rFonts w:ascii="Cambria Math" w:hAnsi="Cambria Math"/>
          </w:rPr>
          <m:t>τ</m:t>
        </m:r>
      </m:oMath>
      <w:r w:rsidRPr="00DD711E">
        <w:rPr>
          <w:rFonts w:eastAsia="Helvetica Neue"/>
        </w:rPr>
        <w:t xml:space="preserve"> days after infection </w:t>
      </w:r>
      <w:r w:rsidRPr="00DD711E">
        <w:rPr>
          <w:rFonts w:eastAsia="Helvetica Neue"/>
          <w:i/>
          <w:iCs/>
        </w:rPr>
        <w:t xml:space="preserve">if </w:t>
      </w:r>
      <w:r w:rsidRPr="00DD711E">
        <w:rPr>
          <w:rFonts w:eastAsia="Helvetica Neue"/>
        </w:rPr>
        <w:t xml:space="preserve">tested by either a PCR swab test or a serology test was denoted, respectively,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r>
          <w:rPr>
            <w:rFonts w:ascii="Cambria Math" w:eastAsia="Helvetica Neue" w:hAnsi="Cambria Math"/>
          </w:rPr>
          <m:t>(τ)</m:t>
        </m:r>
      </m:oMath>
      <w:r w:rsidRPr="00DD711E">
        <w:rPr>
          <w:rFonts w:eastAsia="Helvetica Neue"/>
        </w:rPr>
        <w:t xml:space="preserve"> and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m:t>
        </m:r>
      </m:oMath>
      <w:r w:rsidRPr="00DD711E">
        <w:rPr>
          <w:rFonts w:eastAsia="Helvetica Neue"/>
        </w:rPr>
        <w:t xml:space="preserve">. By combining the underlying infection processes and the delay between infection and observability in our available data sets we find that the number of people who would test positive on each day in each county from either SES group, with a PCR test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L/U</m:t>
            </m:r>
          </m:sub>
        </m:sSub>
      </m:oMath>
      <w:r w:rsidRPr="00DD711E">
        <w:rPr>
          <w:rFonts w:eastAsia="Helvetica Neue"/>
        </w:rPr>
        <w:t xml:space="preserve">, and/or a serology test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L/U</m:t>
            </m:r>
          </m:sub>
        </m:sSub>
      </m:oMath>
      <w:r w:rsidRPr="00DD711E">
        <w:rPr>
          <w:rFonts w:eastAsia="Helvetica Neue"/>
        </w:rPr>
        <w:t>, i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3C7C8F21"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7B97B64" w14:textId="77777777" w:rsidR="00E06B71" w:rsidRPr="00DD711E" w:rsidRDefault="00E06B71" w:rsidP="00C06EDF">
            <w:pPr>
              <w:jc w:val="center"/>
              <w:rPr>
                <w:rFonts w:eastAsia="Helvetica Neue"/>
              </w:rPr>
            </w:pP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L</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C,L</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r>
                    <w:rPr>
                      <w:rFonts w:ascii="Cambria Math" w:eastAsia="Helvetica Neue" w:hAnsi="Cambria Math"/>
                    </w:rPr>
                    <m:t>(n-s)</m:t>
                  </m:r>
                </m:e>
              </m:nary>
            </m:oMath>
            <w:r w:rsidRPr="00DD711E">
              <w:rPr>
                <w:rFonts w:eastAsia="Helvetica Neue"/>
              </w:rPr>
              <w:t>,</w:t>
            </w:r>
          </w:p>
          <w:p w14:paraId="71BF5B6E" w14:textId="77777777" w:rsidR="00E06B71" w:rsidRPr="00DD711E" w:rsidRDefault="00E06B71" w:rsidP="00C06EDF">
            <w:pPr>
              <w:jc w:val="center"/>
              <w:rPr>
                <w:rFonts w:eastAsia="Helvetica Neue"/>
              </w:rPr>
            </w:pP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U</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C,U</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r>
                    <w:rPr>
                      <w:rFonts w:ascii="Cambria Math" w:eastAsia="Helvetica Neue" w:hAnsi="Cambria Math"/>
                    </w:rPr>
                    <m:t>(n-s)</m:t>
                  </m:r>
                </m:e>
              </m:nary>
            </m:oMath>
            <w:r w:rsidRPr="00DD711E">
              <w:rPr>
                <w:rFonts w:eastAsia="Helvetica Neue"/>
              </w:rPr>
              <w:t>,</w:t>
            </w:r>
          </w:p>
          <w:p w14:paraId="55237C54" w14:textId="77777777" w:rsidR="00E06B71" w:rsidRPr="00DD711E" w:rsidRDefault="00E06B71" w:rsidP="00C06EDF">
            <w:pPr>
              <w:jc w:val="center"/>
              <w:rPr>
                <w:rFonts w:eastAsia="Helvetica Neue"/>
              </w:rPr>
            </w:pPr>
            <w:r w:rsidRPr="00DD711E">
              <w:rPr>
                <w:rFonts w:eastAsia="Helvetica Neue"/>
              </w:rPr>
              <w:t xml:space="preserve">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L</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F,L</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 xml:space="preserve">(n-s) </m:t>
                  </m:r>
                </m:e>
              </m:nary>
              <m:r>
                <w:rPr>
                  <w:rFonts w:ascii="Cambria Math" w:eastAsia="Helvetica Neue" w:hAnsi="Cambria Math"/>
                </w:rPr>
                <m:t xml:space="preserve">+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FP</m:t>
                  </m:r>
                </m:sub>
              </m:sSub>
              <m:r>
                <w:rPr>
                  <w:rFonts w:ascii="Cambria Math" w:eastAsia="Helvetica Neue" w:hAnsi="Cambria Math"/>
                </w:rPr>
                <m:t>S(t)</m:t>
              </m:r>
            </m:oMath>
            <w:r w:rsidRPr="00DD711E">
              <w:rPr>
                <w:rFonts w:eastAsia="Helvetica Neue"/>
              </w:rPr>
              <w:t>,</w:t>
            </w:r>
          </w:p>
          <w:p w14:paraId="4D65759C" w14:textId="77777777" w:rsidR="00E06B71" w:rsidRPr="00DD711E" w:rsidRDefault="00E06B71" w:rsidP="00C06EDF">
            <w:pPr>
              <w:jc w:val="center"/>
              <w:rPr>
                <w:rFonts w:eastAsia="Helvetica Neue"/>
              </w:rPr>
            </w:pPr>
            <w:r w:rsidRPr="00DD711E">
              <w:rPr>
                <w:rFonts w:eastAsia="Helvetica Neue"/>
              </w:rPr>
              <w:t xml:space="preserve">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U</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F,U</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 xml:space="preserve">(n-s) </m:t>
                  </m:r>
                </m:e>
              </m:nary>
              <m:r>
                <w:rPr>
                  <w:rFonts w:ascii="Cambria Math" w:eastAsia="Helvetica Neue" w:hAnsi="Cambria Math"/>
                </w:rPr>
                <m:t xml:space="preserve">+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FP</m:t>
                  </m:r>
                </m:sub>
              </m:sSub>
              <m:r>
                <w:rPr>
                  <w:rFonts w:ascii="Cambria Math" w:eastAsia="Helvetica Neue" w:hAnsi="Cambria Math"/>
                </w:rPr>
                <m:t>S(t)</m:t>
              </m:r>
            </m:oMath>
            <w:r w:rsidRPr="00DD711E">
              <w:rPr>
                <w:rFonts w:eastAsia="Helvetica Neue"/>
              </w:rPr>
              <w:t xml:space="preserve"> </w:t>
            </w:r>
          </w:p>
          <w:p w14:paraId="485DCC5F" w14:textId="77777777" w:rsidR="00E06B71" w:rsidRPr="00DD711E" w:rsidRDefault="00E06B71" w:rsidP="00C06EDF">
            <w:pPr>
              <w:jc w:val="center"/>
              <w:rPr>
                <w:rFonts w:eastAsia="Helvetica Neue"/>
              </w:rPr>
            </w:pPr>
            <w:r w:rsidRPr="00DD711E">
              <w:rPr>
                <w:rFonts w:eastAsia="Helvetica Neue"/>
              </w:rPr>
              <w:t xml:space="preserve">where </w:t>
            </w:r>
            <m:oMath>
              <m:r>
                <w:rPr>
                  <w:rFonts w:ascii="Cambria Math" w:eastAsia="Helvetica Neue" w:hAnsi="Cambria Math"/>
                </w:rPr>
                <m:t>t</m:t>
              </m:r>
            </m:oMath>
            <w:r w:rsidRPr="00DD711E">
              <w:rPr>
                <w:rFonts w:eastAsia="Helvetica Neue"/>
              </w:rPr>
              <w:t xml:space="preserve"> was the midpoint of day </w:t>
            </w:r>
            <w:r w:rsidRPr="00DD711E">
              <w:rPr>
                <w:rFonts w:eastAsia="Helvetica Neue"/>
                <w:i/>
              </w:rPr>
              <w:t>n</w:t>
            </w:r>
            <w:r w:rsidRPr="00DD711E">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5176252A" w14:textId="77777777" w:rsidR="00E06B71" w:rsidRPr="00DD711E" w:rsidRDefault="00E06B71" w:rsidP="00C06EDF">
            <w:pPr>
              <w:widowControl w:val="0"/>
              <w:jc w:val="center"/>
              <w:rPr>
                <w:rFonts w:eastAsia="Helvetica Neue"/>
              </w:rPr>
            </w:pPr>
            <w:r w:rsidRPr="00DD711E">
              <w:rPr>
                <w:rFonts w:eastAsia="Helvetica Neue"/>
              </w:rPr>
              <w:t>(6)</w:t>
            </w:r>
          </w:p>
        </w:tc>
      </w:tr>
    </w:tbl>
    <w:p w14:paraId="118BBAC9" w14:textId="77777777" w:rsidR="00E06B71" w:rsidRPr="00DD711E" w:rsidRDefault="00BD1A66" w:rsidP="00E06B71">
      <w:pPr>
        <w:rPr>
          <w:rFonts w:eastAsia="Helvetica Neue"/>
        </w:rPr>
      </w:pP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FP</m:t>
            </m:r>
          </m:sub>
        </m:sSub>
      </m:oMath>
      <w:r w:rsidR="00E06B71" w:rsidRPr="00DD711E">
        <w:rPr>
          <w:rFonts w:eastAsia="Helvetica Neue"/>
        </w:rPr>
        <w:t xml:space="preserve"> was the false positive rate for the serology assay (see table S1). Underlying equation (6) is an assumption that the PCR test is 100% specific to SARS-CoV-2. Note that we are assuming that </w:t>
      </w:r>
      <w:r w:rsidR="00E06B71" w:rsidRPr="00DD711E">
        <w:rPr>
          <w:rFonts w:eastAsia="Helvetica Neue"/>
          <w:i/>
          <w:iCs/>
        </w:rPr>
        <w:t>only</w:t>
      </w:r>
      <w:r w:rsidR="00E06B71" w:rsidRPr="00DD711E">
        <w:rPr>
          <w:rFonts w:eastAsia="Helvetica Neue"/>
        </w:rPr>
        <w:t xml:space="preserve"> the first infection contributes to the serological status of individuals, but that reinfections contribute to PCR status equally to first infections.  </w:t>
      </w:r>
    </w:p>
    <w:p w14:paraId="388963AC" w14:textId="77777777" w:rsidR="00E06B71" w:rsidRPr="00DD711E" w:rsidRDefault="00E06B71" w:rsidP="00E06B71">
      <w:pPr>
        <w:rPr>
          <w:rFonts w:eastAsia="Helvetica Neue"/>
        </w:rPr>
      </w:pPr>
    </w:p>
    <w:p w14:paraId="09C18F3C" w14:textId="77777777" w:rsidR="00E06B71" w:rsidRPr="00DD711E" w:rsidRDefault="00E06B71" w:rsidP="00E06B71">
      <w:pPr>
        <w:rPr>
          <w:rFonts w:eastAsia="Helvetica Neue"/>
        </w:rPr>
      </w:pPr>
      <w:r w:rsidRPr="00DD711E">
        <w:rPr>
          <w:rFonts w:eastAsia="Helvetica Neue"/>
          <w:u w:val="single"/>
        </w:rPr>
        <w:t xml:space="preserve">Fitting </w:t>
      </w:r>
      <m:oMath>
        <m:sSub>
          <m:sSubPr>
            <m:ctrlPr>
              <w:rPr>
                <w:rFonts w:ascii="Cambria Math" w:eastAsia="Helvetica Neue" w:hAnsi="Cambria Math"/>
                <w:u w:val="single"/>
              </w:rPr>
            </m:ctrlPr>
          </m:sSubPr>
          <m:e>
            <m:r>
              <w:rPr>
                <w:rFonts w:ascii="Cambria Math" w:eastAsia="Helvetica Neue" w:hAnsi="Cambria Math"/>
                <w:u w:val="single"/>
              </w:rPr>
              <m:t>Q</m:t>
            </m:r>
          </m:e>
          <m:sub>
            <m:r>
              <w:rPr>
                <w:rFonts w:ascii="Cambria Math" w:eastAsia="Helvetica Neue" w:hAnsi="Cambria Math"/>
                <w:u w:val="single"/>
              </w:rPr>
              <m:t>PCR</m:t>
            </m:r>
          </m:sub>
        </m:sSub>
        <m:r>
          <w:rPr>
            <w:rFonts w:ascii="Cambria Math" w:eastAsia="Helvetica Neue" w:hAnsi="Cambria Math"/>
            <w:u w:val="single"/>
          </w:rPr>
          <m:t>(τ)</m:t>
        </m:r>
      </m:oMath>
      <w:r w:rsidRPr="00DD711E">
        <w:rPr>
          <w:rFonts w:eastAsia="Helvetica Neue"/>
          <w:u w:val="single"/>
        </w:rPr>
        <w:t xml:space="preserve"> .</w:t>
      </w:r>
      <w:r w:rsidRPr="00DD711E">
        <w:rPr>
          <w:rFonts w:eastAsia="Helvetica Neue"/>
        </w:rPr>
        <w:t xml:space="preserve"> We fitted the sensitivity of a PCR swab test on each day </w:t>
      </w:r>
      <w:r w:rsidRPr="00DD711E">
        <w:rPr>
          <w:rFonts w:eastAsia="Helvetica Neue"/>
          <w:i/>
          <w:iCs/>
        </w:rPr>
        <w:t>s</w:t>
      </w:r>
      <w:r w:rsidRPr="00DD711E">
        <w:rPr>
          <w:rFonts w:eastAsia="Helvetica Neue"/>
        </w:rPr>
        <w:t xml:space="preserve"> post-symptoms,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s)</m:t>
        </m:r>
      </m:oMath>
      <w:r w:rsidRPr="00DD711E">
        <w:rPr>
          <w:rFonts w:eastAsia="Helvetica Neue"/>
        </w:rPr>
        <w:t xml:space="preserve">, to data on diagnostic accuracy given in Zhou et al (Zhou et al 2020), the fitted functional form for PCR-detectability more than 5 days after infection was: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7E653252"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1A0AACA"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s|</m:t>
              </m:r>
              <m:acc>
                <m:accPr>
                  <m:ctrlPr>
                    <w:rPr>
                      <w:rFonts w:ascii="Cambria Math" w:eastAsia="Helvetica Neue" w:hAnsi="Cambria Math"/>
                    </w:rPr>
                  </m:ctrlPr>
                </m:accPr>
                <m:e>
                  <m:r>
                    <w:rPr>
                      <w:rFonts w:ascii="Cambria Math" w:eastAsia="Helvetica Neue" w:hAnsi="Cambria Math"/>
                    </w:rPr>
                    <m:t>k</m:t>
                  </m:r>
                </m:e>
              </m:acc>
              <m:r>
                <w:rPr>
                  <w:rFonts w:ascii="Cambria Math" w:eastAsia="Helvetica Neue" w:hAnsi="Cambria Math"/>
                </w:rPr>
                <m:t>=18.4,</m:t>
              </m:r>
              <m:acc>
                <m:accPr>
                  <m:ctrlPr>
                    <w:rPr>
                      <w:rFonts w:ascii="Cambria Math" w:eastAsia="Helvetica Neue" w:hAnsi="Cambria Math"/>
                    </w:rPr>
                  </m:ctrlPr>
                </m:accPr>
                <m:e>
                  <m:r>
                    <w:rPr>
                      <w:rFonts w:ascii="Cambria Math" w:eastAsia="Helvetica Neue" w:hAnsi="Cambria Math"/>
                    </w:rPr>
                    <m:t>θ</m:t>
                  </m:r>
                </m:e>
              </m:acc>
              <m:r>
                <w:rPr>
                  <w:rFonts w:ascii="Cambria Math" w:eastAsia="Helvetica Neue" w:hAnsi="Cambria Math"/>
                </w:rPr>
                <m:t>=1.1)</m:t>
              </m:r>
            </m:oMath>
            <w:r w:rsidR="00E06B71" w:rsidRPr="00DD711E">
              <w:rPr>
                <w:rFonts w:eastAsia="Helvetica Neue"/>
              </w:rPr>
              <w:t xml:space="preserve"> for </w:t>
            </w:r>
            <m:oMath>
              <m:r>
                <w:rPr>
                  <w:rFonts w:ascii="Cambria Math" w:hAnsi="Cambria Math"/>
                </w:rPr>
                <m:t>s</m:t>
              </m:r>
              <m:r>
                <w:rPr>
                  <w:rFonts w:ascii="Cambria Math" w:eastAsia="Helvetica Neue" w:hAnsi="Cambria Math"/>
                </w:rPr>
                <m:t>≥0</m:t>
              </m:r>
            </m:oMath>
            <w:r w:rsidR="00E06B71" w:rsidRPr="00DD711E">
              <w:rPr>
                <w:rFonts w:eastAsia="Helvetica Neue"/>
              </w:rPr>
              <w:t xml:space="preserve"> days.</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BC4F7D9" w14:textId="77777777" w:rsidR="00E06B71" w:rsidRPr="00DD711E" w:rsidRDefault="00E06B71" w:rsidP="00C06EDF">
            <w:pPr>
              <w:widowControl w:val="0"/>
              <w:jc w:val="center"/>
              <w:rPr>
                <w:rFonts w:eastAsia="Helvetica Neue"/>
              </w:rPr>
            </w:pPr>
            <w:r w:rsidRPr="00DD711E">
              <w:rPr>
                <w:rFonts w:eastAsia="Helvetica Neue"/>
              </w:rPr>
              <w:t>(7)</w:t>
            </w:r>
          </w:p>
        </w:tc>
      </w:tr>
    </w:tbl>
    <w:p w14:paraId="0B48629D" w14:textId="5CC64BF5" w:rsidR="00E06B71" w:rsidRPr="00DD711E" w:rsidRDefault="00E06B71" w:rsidP="00E06B71">
      <w:pPr>
        <w:rPr>
          <w:rFonts w:eastAsia="Helvetica Neue"/>
        </w:rPr>
      </w:pPr>
      <w:r w:rsidRPr="00DD711E">
        <w:rPr>
          <w:rFonts w:eastAsia="Helvetica Neue"/>
        </w:rPr>
        <w:t xml:space="preserve">Where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oMath>
      <w:r w:rsidRPr="00DD711E">
        <w:rPr>
          <w:rFonts w:eastAsia="Helvetica Neue"/>
        </w:rPr>
        <w:t xml:space="preserve"> was the tail distribution function of a Gamma distribution with fitted shape parameter </w:t>
      </w:r>
      <m:oMath>
        <m:acc>
          <m:accPr>
            <m:ctrlPr>
              <w:rPr>
                <w:rFonts w:ascii="Cambria Math" w:eastAsia="Helvetica Neue" w:hAnsi="Cambria Math"/>
              </w:rPr>
            </m:ctrlPr>
          </m:accPr>
          <m:e>
            <m:r>
              <w:rPr>
                <w:rFonts w:ascii="Cambria Math" w:eastAsia="Helvetica Neue" w:hAnsi="Cambria Math"/>
              </w:rPr>
              <m:t>k</m:t>
            </m:r>
          </m:e>
        </m:acc>
        <m:r>
          <w:rPr>
            <w:rFonts w:ascii="Cambria Math" w:eastAsia="Helvetica Neue" w:hAnsi="Cambria Math"/>
          </w:rPr>
          <m:t>=18.4</m:t>
        </m:r>
      </m:oMath>
      <w:r w:rsidRPr="00DD711E">
        <w:rPr>
          <w:rFonts w:eastAsia="Helvetica Neue"/>
        </w:rPr>
        <w:t xml:space="preserve"> and fitted scale parameter </w:t>
      </w:r>
      <m:oMath>
        <m:acc>
          <m:accPr>
            <m:ctrlPr>
              <w:rPr>
                <w:rFonts w:ascii="Cambria Math" w:hAnsi="Cambria Math"/>
              </w:rPr>
            </m:ctrlPr>
          </m:accPr>
          <m:e>
            <m:r>
              <w:rPr>
                <w:rFonts w:ascii="Cambria Math" w:hAnsi="Cambria Math"/>
              </w:rPr>
              <m:t>θ</m:t>
            </m:r>
          </m:e>
        </m:acc>
        <m:r>
          <w:rPr>
            <w:rFonts w:ascii="Cambria Math" w:eastAsia="Helvetica Neue" w:hAnsi="Cambria Math"/>
          </w:rPr>
          <m:t>=1.1</m:t>
        </m:r>
      </m:oMath>
      <w:r w:rsidRPr="00DD711E">
        <w:rPr>
          <w:rFonts w:eastAsia="Helvetica Neue"/>
        </w:rPr>
        <w:t xml:space="preserve">. This aligns with Zhou et al that the median period </w:t>
      </w:r>
      <w:r w:rsidRPr="00DD711E">
        <w:rPr>
          <w:rFonts w:eastAsia="Helvetica Neue"/>
        </w:rPr>
        <w:lastRenderedPageBreak/>
        <w:t>to become PCR undetectable after symptoms was 20 days with reported interquartile range of 17-24 days</w:t>
      </w:r>
      <w:r w:rsidR="00FC7E94" w:rsidRPr="00DD711E">
        <w:rPr>
          <w:rFonts w:eastAsia="Helvetica Neue"/>
        </w:rPr>
        <w:t xml:space="preserve"> </w:t>
      </w:r>
      <w:r w:rsidR="00E37033" w:rsidRPr="00DD711E">
        <w:fldChar w:fldCharType="begin"/>
      </w:r>
      <w:r w:rsidR="004357FA" w:rsidRPr="00DD711E">
        <w:instrText xml:space="preserve"> ADDIN PAPERS2_CITATIONS &lt;citation&gt;&lt;priority&gt;35&lt;/priority&gt;&lt;uuid&gt;AE65CFF0-7659-4E8E-82C7-92C0908142C7&lt;/uuid&gt;&lt;publications&gt;&lt;publication&gt;&lt;subtype&gt;400&lt;/subtype&gt;&lt;publisher&gt;Elsevier Ltd&lt;/publisher&gt;&lt;title&gt;Clinical course and risk factors for mortality of adult inpatients with COVID-19 in Wuhan, China: a retrospective cohort study&lt;/title&gt;&lt;url&gt;http://dx.doi.org/10.1016/S0140-6736(20)30566-3&lt;/url&gt;&lt;volume&gt;395&lt;/volume&gt;&lt;publication_date&gt;99202003281200000000222000&lt;/publication_date&gt;&lt;uuid&gt;39445275-A062-4BAB-8E02-9064B43889CD&lt;/uuid&gt;&lt;type&gt;400&lt;/type&gt;&lt;number&gt;10229&lt;/number&gt;&lt;citekey&gt;Zhou:2020bj&lt;/citekey&gt;&lt;doi&gt;10.1016/S0140-6736(20)30566-3&lt;/doi&gt;&lt;startpage&gt;1054&lt;/startpage&gt;&lt;endpage&gt;1062&lt;/endpage&gt;&lt;bundle&gt;&lt;publication&gt;&lt;title&gt;The Lancet&lt;/title&gt;&lt;uuid&gt;FC3F5EA0-A61F-45A2-9CE6-EA25783B67F6&lt;/uuid&gt;&lt;subtype&gt;-100&lt;/subtype&gt;&lt;publisher&gt;Elsevier Ltd&lt;/publisher&gt;&lt;type&gt;-100&lt;/type&gt;&lt;/publication&gt;&lt;/bundle&gt;&lt;authors&gt;&lt;author&gt;&lt;lastName&gt;Zhou&lt;/lastName&gt;&lt;firstName&gt;Fei&lt;/firstName&gt;&lt;/author&gt;&lt;author&gt;&lt;lastName&gt;Yu&lt;/lastName&gt;&lt;firstName&gt;Ting&lt;/firstName&gt;&lt;/author&gt;&lt;author&gt;&lt;lastName&gt;Du&lt;/lastName&gt;&lt;firstName&gt;Ronghui&lt;/firstName&gt;&lt;/author&gt;&lt;author&gt;&lt;lastName&gt;Fan&lt;/lastName&gt;&lt;firstName&gt;Guohui&lt;/firstName&gt;&lt;/author&gt;&lt;author&gt;&lt;lastName&gt;MD&lt;/lastName&gt;&lt;firstName&gt;Ying&lt;/firstName&gt;&lt;middleNames&gt;Liu&lt;/middleNames&gt;&lt;/author&gt;&lt;author&gt;&lt;lastName&gt;MD&lt;/lastName&gt;&lt;firstName&gt;Zhibo&lt;/firstName&gt;&lt;middleNames&gt;Liu&lt;/middleNames&gt;&lt;/author&gt;&lt;author&gt;&lt;lastName&gt;MS&lt;/lastName&gt;&lt;firstName&gt;Jie&lt;/firstName&gt;&lt;middleNames&gt;Xiang&lt;/middleNames&gt;&lt;/author&gt;&lt;author&gt;&lt;lastName&gt;MD&lt;/lastName&gt;&lt;firstName&gt;Yeming&lt;/firstName&gt;&lt;middleNames&gt;Wang&lt;/middleNames&gt;&lt;/author&gt;&lt;author&gt;&lt;lastName&gt;Song MS&lt;/lastName&gt;&lt;nonDroppingParticle&gt;Bin&lt;/nonDroppingParticle&gt;&lt;/author&gt;&lt;author&gt;&lt;lastName&gt;PhD&lt;/lastName&gt;&lt;firstName&gt;Xiaoying&lt;/firstName&gt;&lt;middleNames&gt;Gu&lt;/middleNames&gt;&lt;/author&gt;&lt;author&gt;&lt;lastName&gt;MD&lt;/lastName&gt;&lt;firstName&gt;Lulu&lt;/firstName&gt;&lt;middleNames&gt;Guan&lt;/middleNames&gt;&lt;/author&gt;&lt;author&gt;&lt;lastName&gt;MS&lt;/lastName&gt;&lt;firstName&gt;Yuan&lt;/firstName&gt;&lt;middleNames&gt;Wei&lt;/middleNames&gt;&lt;/author&gt;&lt;author&gt;&lt;lastName&gt;MD&lt;/lastName&gt;&lt;firstName&gt;Hui&lt;/firstName&gt;&lt;middleNames&gt;Li&lt;/middleNames&gt;&lt;/author&gt;&lt;author&gt;&lt;lastName&gt;MS&lt;/lastName&gt;&lt;firstName&gt;Xudong&lt;/firstName&gt;&lt;middleNames&gt;Wu&lt;/middleNames&gt;&lt;/author&gt;&lt;author&gt;&lt;lastName&gt;MD&lt;/lastName&gt;&lt;firstName&gt;Jiuyang&lt;/firstName&gt;&lt;middleNames&gt;Xu&lt;/middleNames&gt;&lt;/author&gt;&lt;author&gt;&lt;lastName&gt;MD&lt;/lastName&gt;&lt;firstName&gt;Shengjin&lt;/firstName&gt;&lt;middleNames&gt;Tu&lt;/middleNames&gt;&lt;/author&gt;&lt;author&gt;&lt;lastName&gt;MD&lt;/lastName&gt;&lt;firstName&gt;Yi&lt;/firstName&gt;&lt;middleNames&gt;Zhang&lt;/middleNames&gt;&lt;/author&gt;&lt;author&gt;&lt;lastName&gt;Chen&lt;/lastName&gt;&lt;firstName&gt;Hua&lt;/firstName&gt;&lt;/author&gt;&lt;author&gt;&lt;lastName&gt;Cao&lt;/lastName&gt;&lt;firstName&gt;Bin&lt;/fir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1</w:t>
      </w:r>
      <w:r w:rsidR="004357FA" w:rsidRPr="00DD711E">
        <w:rPr>
          <w:rFonts w:eastAsia="Arial"/>
        </w:rPr>
        <w:t>)</w:t>
      </w:r>
      <w:r w:rsidR="00E37033" w:rsidRPr="00DD711E">
        <w:fldChar w:fldCharType="end"/>
      </w:r>
      <w:r w:rsidRPr="00DD711E">
        <w:rPr>
          <w:rFonts w:eastAsia="Helvetica Neue"/>
        </w:rPr>
        <w:t xml:space="preserve">.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oMath>
      <w:r w:rsidRPr="00DD711E">
        <w:rPr>
          <w:rFonts w:eastAsia="Helvetica Neue"/>
        </w:rPr>
        <w:t xml:space="preserve"> doesn’t account for the delay between infection and becoming PCR detectable. To account for this delay we assumed that the distribution of delay between infection and maximum detectability followed the same distribution as the delay between infection and onset of symptoms (among those infected individuals who present with COVID-19 symptoms) as reported by Lauer et at </w:t>
      </w:r>
      <w:r w:rsidR="00E37033" w:rsidRPr="00DD711E">
        <w:fldChar w:fldCharType="begin"/>
      </w:r>
      <w:r w:rsidR="004357FA" w:rsidRPr="00DD711E">
        <w:instrText xml:space="preserve"> ADDIN PAPERS2_CITATIONS &lt;citation&gt;&lt;priority&gt;36&lt;/priority&gt;&lt;uuid&gt;371F49BD-F4CE-46E6-BDF3-B48B603CA128&lt;/uuid&gt;&lt;publications&gt;&lt;publication&gt;&lt;subtype&gt;400&lt;/subtype&gt;&lt;title&gt;The Incubation Period of Coronavirus Disease 2019 (COVID-19) From Publicly Reported Confirmed Cases: Estimation and Application&lt;/title&gt;&lt;url&gt;https://www.acpjournals.org/doi/10.7326/M20-0504&lt;/url&gt;&lt;volume&gt;172&lt;/volume&gt;&lt;publication_date&gt;99202005051200000000222000&lt;/publication_date&gt;&lt;uuid&gt;09F3AAB5-8918-43A4-B6EF-F26C12A8F304&lt;/uuid&gt;&lt;type&gt;400&lt;/type&gt;&lt;number&gt;9&lt;/number&gt;&lt;citekey&gt;Lauer:2020fk&lt;/citekey&gt;&lt;doi&gt;10.7326/M20-0504&lt;/doi&gt;&lt;startpage&gt;577&lt;/startpage&gt;&lt;endpage&gt;582&lt;/endpage&gt;&lt;bundle&gt;&lt;publication&gt;&lt;title&gt;Annals of Internal Medicine&lt;/title&gt;&lt;uuid&gt;F44B06DB-A3C6-43FF-88FD-E6C83149E411&lt;/uuid&gt;&lt;subtype&gt;-100&lt;/subtype&gt;&lt;type&gt;-100&lt;/type&gt;&lt;/publication&gt;&lt;/bundle&gt;&lt;authors&gt;&lt;author&gt;&lt;lastName&gt;Lauer&lt;/lastName&gt;&lt;firstName&gt;Stephen&lt;/firstName&gt;&lt;middleNames&gt;A&lt;/middleNames&gt;&lt;/author&gt;&lt;author&gt;&lt;lastName&gt;Grantz&lt;/lastName&gt;&lt;firstName&gt;Kyra&lt;/firstName&gt;&lt;middleNames&gt;H&lt;/middleNames&gt;&lt;/author&gt;&lt;author&gt;&lt;lastName&gt;Bi&lt;/lastName&gt;&lt;firstName&gt;Qifang&lt;/firstName&gt;&lt;/author&gt;&lt;author&gt;&lt;lastName&gt;Jones&lt;/lastName&gt;&lt;firstName&gt;Forrest&lt;/firstName&gt;&lt;middleNames&gt;K&lt;/middleNames&gt;&lt;/author&gt;&lt;author&gt;&lt;lastName&gt;Zheng&lt;/lastName&gt;&lt;firstName&gt;Qulu&lt;/firstName&gt;&lt;/author&gt;&lt;author&gt;&lt;lastName&gt;Meredith&lt;/lastName&gt;&lt;firstName&gt;Hannah&lt;/firstName&gt;&lt;middleNames&gt;R&lt;/middleNames&gt;&lt;/author&gt;&lt;author&gt;&lt;lastName&gt;Azman&lt;/lastName&gt;&lt;firstName&gt;Andrew&lt;/firstName&gt;&lt;middleNames&gt;S&lt;/middleNames&gt;&lt;/author&gt;&lt;author&gt;&lt;lastName&gt;Reich&lt;/lastName&gt;&lt;firstName&gt;Nicholas&lt;/firstName&gt;&lt;middleNames&gt;G&lt;/middleNames&gt;&lt;/author&gt;&lt;author&gt;&lt;lastName&gt;Lessler&lt;/lastName&gt;&lt;firstName&gt;Justin&lt;/fir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8</w:t>
      </w:r>
      <w:r w:rsidR="004357FA" w:rsidRPr="00DD711E">
        <w:rPr>
          <w:rFonts w:eastAsia="Arial"/>
        </w:rPr>
        <w:t>)</w:t>
      </w:r>
      <w:r w:rsidR="00E37033" w:rsidRPr="00DD711E">
        <w:fldChar w:fldCharType="end"/>
      </w:r>
      <w:r w:rsidRPr="00DD711E">
        <w:rPr>
          <w:rFonts w:eastAsia="Helvetica Neue"/>
        </w:rPr>
        <w:t xml:space="preserve">, </w:t>
      </w:r>
      <m:oMath>
        <m:r>
          <w:rPr>
            <w:rFonts w:ascii="Cambria Math" w:eastAsia="Helvetica Neue" w:hAnsi="Cambria Math"/>
          </w:rPr>
          <m:t>timetoonset∼LogNormal(</m:t>
        </m:r>
        <m:acc>
          <m:accPr>
            <m:ctrlPr>
              <w:rPr>
                <w:rFonts w:ascii="Cambria Math" w:eastAsia="Helvetica Neue" w:hAnsi="Cambria Math"/>
              </w:rPr>
            </m:ctrlPr>
          </m:accPr>
          <m:e>
            <m:r>
              <w:rPr>
                <w:rFonts w:ascii="Cambria Math" w:eastAsia="Helvetica Neue" w:hAnsi="Cambria Math"/>
              </w:rPr>
              <m:t>logmean</m:t>
            </m:r>
          </m:e>
        </m:acc>
        <m:r>
          <w:rPr>
            <w:rFonts w:ascii="Cambria Math" w:eastAsia="Helvetica Neue" w:hAnsi="Cambria Math"/>
          </w:rPr>
          <m:t xml:space="preserve">=1.64, </m:t>
        </m:r>
        <m:acc>
          <m:accPr>
            <m:ctrlPr>
              <w:rPr>
                <w:rFonts w:ascii="Cambria Math" w:eastAsia="Helvetica Neue" w:hAnsi="Cambria Math"/>
              </w:rPr>
            </m:ctrlPr>
          </m:accPr>
          <m:e>
            <m:r>
              <w:rPr>
                <w:rFonts w:ascii="Cambria Math" w:eastAsia="Helvetica Neue" w:hAnsi="Cambria Math"/>
              </w:rPr>
              <m:t>logstd</m:t>
            </m:r>
          </m:e>
        </m:acc>
        <m:r>
          <w:rPr>
            <w:rFonts w:ascii="Cambria Math" w:eastAsia="Helvetica Neue" w:hAnsi="Cambria Math"/>
          </w:rPr>
          <m:t>=0.36)</m:t>
        </m:r>
      </m:oMath>
      <w:r w:rsidRPr="00DD711E">
        <w:rPr>
          <w:rFonts w:eastAsia="Helvetica Neue"/>
        </w:rPr>
        <w:t>. Therefore,</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1CADAA90" w14:textId="77777777" w:rsidTr="00C06EDF">
        <w:trPr>
          <w:trHeight w:val="380"/>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2FBC705"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d>
                <m:dPr>
                  <m:ctrlPr>
                    <w:rPr>
                      <w:rFonts w:ascii="Cambria Math" w:eastAsia="Helvetica Neue" w:hAnsi="Cambria Math"/>
                      <w:i/>
                    </w:rPr>
                  </m:ctrlPr>
                </m:dPr>
                <m:e>
                  <m:r>
                    <w:rPr>
                      <w:rFonts w:ascii="Cambria Math" w:eastAsia="Helvetica Neue" w:hAnsi="Cambria Math"/>
                    </w:rPr>
                    <m:t>τ</m:t>
                  </m:r>
                </m:e>
              </m:d>
              <m:r>
                <w:rPr>
                  <w:rFonts w:ascii="Cambria Math" w:eastAsia="Helvetica Neue" w:hAnsi="Cambria Math"/>
                </w:rPr>
                <m:t>=</m:t>
              </m:r>
              <m:nary>
                <m:naryPr>
                  <m:chr m:val="∑"/>
                  <m:limLoc m:val="undOvr"/>
                  <m:ctrlPr>
                    <w:rPr>
                      <w:rFonts w:ascii="Cambria Math" w:eastAsia="Helvetica Neue" w:hAnsi="Cambria Math"/>
                      <w:i/>
                    </w:rPr>
                  </m:ctrlPr>
                </m:naryPr>
                <m:sub>
                  <m:r>
                    <w:rPr>
                      <w:rFonts w:ascii="Cambria Math" w:eastAsia="Helvetica Neue" w:hAnsi="Cambria Math"/>
                    </w:rPr>
                    <m:t>s=0</m:t>
                  </m:r>
                </m:sub>
                <m:sup>
                  <m:r>
                    <w:rPr>
                      <w:rFonts w:ascii="Cambria Math" w:eastAsia="Helvetica Neue" w:hAnsi="Cambria Math"/>
                    </w:rPr>
                    <m:t>τ</m:t>
                  </m:r>
                </m:sup>
                <m:e>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onset</m:t>
                      </m:r>
                    </m:sub>
                  </m:sSub>
                  <m:d>
                    <m:dPr>
                      <m:ctrlPr>
                        <w:rPr>
                          <w:rFonts w:ascii="Cambria Math" w:eastAsia="Helvetica Neue" w:hAnsi="Cambria Math"/>
                          <w:i/>
                        </w:rPr>
                      </m:ctrlPr>
                    </m:dPr>
                    <m:e>
                      <m:r>
                        <w:rPr>
                          <w:rFonts w:ascii="Cambria Math" w:eastAsia="Helvetica Neue" w:hAnsi="Cambria Math"/>
                        </w:rPr>
                        <m:t>s</m:t>
                      </m:r>
                    </m:e>
                  </m:d>
                </m:e>
              </m:nary>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 xml:space="preserve">(τ-s) </m:t>
              </m:r>
            </m:oMath>
            <w:r w:rsidR="00E06B71" w:rsidRPr="00DD711E">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00F0E8A" w14:textId="77777777" w:rsidR="00E06B71" w:rsidRPr="00DD711E" w:rsidRDefault="00E06B71" w:rsidP="00C06EDF">
            <w:pPr>
              <w:widowControl w:val="0"/>
              <w:jc w:val="center"/>
              <w:rPr>
                <w:rFonts w:eastAsia="Helvetica Neue"/>
              </w:rPr>
            </w:pPr>
            <w:r w:rsidRPr="00DD711E">
              <w:rPr>
                <w:rFonts w:eastAsia="Helvetica Neue"/>
              </w:rPr>
              <w:t>(8)</w:t>
            </w:r>
          </w:p>
        </w:tc>
      </w:tr>
    </w:tbl>
    <w:p w14:paraId="4D751567" w14:textId="36D38B65" w:rsidR="00E06B71" w:rsidRPr="00DD711E" w:rsidRDefault="00E06B71" w:rsidP="00E06B71">
      <w:pPr>
        <w:rPr>
          <w:rFonts w:eastAsia="Helvetica Neue"/>
        </w:rPr>
      </w:pPr>
      <w:r w:rsidRPr="00DD711E">
        <w:rPr>
          <w:rFonts w:eastAsia="Helvetica Neue"/>
        </w:rPr>
        <w:t xml:space="preserve">Where </w:t>
      </w:r>
      <m:oMath>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onset</m:t>
            </m:r>
          </m:sub>
        </m:sSub>
        <m:d>
          <m:dPr>
            <m:ctrlPr>
              <w:rPr>
                <w:rFonts w:ascii="Cambria Math" w:eastAsia="Helvetica Neue" w:hAnsi="Cambria Math"/>
                <w:i/>
              </w:rPr>
            </m:ctrlPr>
          </m:dPr>
          <m:e>
            <m:r>
              <w:rPr>
                <w:rFonts w:ascii="Cambria Math" w:eastAsia="Helvetica Neue" w:hAnsi="Cambria Math"/>
              </w:rPr>
              <m:t>s</m:t>
            </m:r>
          </m:e>
        </m:d>
      </m:oMath>
      <w:r w:rsidRPr="00DD711E">
        <w:rPr>
          <w:rFonts w:eastAsia="Helvetica Neue"/>
        </w:rPr>
        <w:t xml:space="preserve"> is the probability of developing symptoms on day </w:t>
      </w:r>
      <w:r w:rsidRPr="00DD711E">
        <w:rPr>
          <w:rFonts w:eastAsia="Helvetica Neue"/>
          <w:i/>
          <w:iCs/>
        </w:rPr>
        <w:t>s</w:t>
      </w:r>
      <w:r w:rsidRPr="00DD711E">
        <w:rPr>
          <w:rFonts w:eastAsia="Helvetica Neue"/>
        </w:rPr>
        <w:t xml:space="preserve"> after infection. The true maximum sensitivity of the PCR test in a typical Kenyan setting is absorbed into our observation model via detection probability parameters (see below).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oMath>
      <w:r w:rsidRPr="00DD711E">
        <w:rPr>
          <w:rFonts w:eastAsia="Helvetica Neue"/>
        </w:rPr>
        <w:t xml:space="preserve"> is displayed in Fig. S</w:t>
      </w:r>
      <w:r w:rsidR="00C0181B">
        <w:rPr>
          <w:rFonts w:eastAsia="Helvetica Neue"/>
        </w:rPr>
        <w:t>3</w:t>
      </w:r>
      <w:r w:rsidRPr="00DD711E">
        <w:rPr>
          <w:rFonts w:eastAsia="Helvetica Neue"/>
        </w:rPr>
        <w:t>.</w:t>
      </w:r>
    </w:p>
    <w:p w14:paraId="1FC2E803" w14:textId="77777777" w:rsidR="00E06B71" w:rsidRPr="00DD711E" w:rsidRDefault="00E06B71" w:rsidP="00E06B71">
      <w:pPr>
        <w:rPr>
          <w:rFonts w:eastAsia="Helvetica Neue"/>
        </w:rPr>
      </w:pPr>
    </w:p>
    <w:p w14:paraId="134B7B88" w14:textId="13E62268" w:rsidR="00E06B71" w:rsidRPr="00DD711E" w:rsidRDefault="00E06B71" w:rsidP="00E06B71">
      <w:pPr>
        <w:rPr>
          <w:rFonts w:eastAsia="Helvetica Neue"/>
        </w:rPr>
      </w:pPr>
      <w:r w:rsidRPr="00DD711E">
        <w:rPr>
          <w:rFonts w:eastAsia="Helvetica Neue"/>
          <w:u w:val="single"/>
        </w:rPr>
        <w:t xml:space="preserve">Fitting </w:t>
      </w:r>
      <m:oMath>
        <m:sSub>
          <m:sSubPr>
            <m:ctrlPr>
              <w:rPr>
                <w:rFonts w:ascii="Cambria Math" w:eastAsia="Helvetica Neue" w:hAnsi="Cambria Math"/>
                <w:u w:val="single"/>
              </w:rPr>
            </m:ctrlPr>
          </m:sSubPr>
          <m:e>
            <m:r>
              <w:rPr>
                <w:rFonts w:ascii="Cambria Math" w:eastAsia="Helvetica Neue" w:hAnsi="Cambria Math"/>
                <w:u w:val="single"/>
              </w:rPr>
              <m:t>Q</m:t>
            </m:r>
          </m:e>
          <m:sub>
            <m:r>
              <w:rPr>
                <w:rFonts w:ascii="Cambria Math" w:eastAsia="Helvetica Neue" w:hAnsi="Cambria Math"/>
                <w:u w:val="single"/>
              </w:rPr>
              <m:t>sero</m:t>
            </m:r>
          </m:sub>
        </m:sSub>
        <m:r>
          <w:rPr>
            <w:rFonts w:ascii="Cambria Math" w:eastAsia="Helvetica Neue" w:hAnsi="Cambria Math"/>
            <w:u w:val="single"/>
          </w:rPr>
          <m:t>(τ)</m:t>
        </m:r>
      </m:oMath>
      <w:r w:rsidRPr="00DD711E">
        <w:rPr>
          <w:rFonts w:eastAsia="Helvetica Neue"/>
          <w:u w:val="single"/>
        </w:rPr>
        <w:t>.</w:t>
      </w:r>
      <w:r w:rsidRPr="00DD711E">
        <w:rPr>
          <w:rFonts w:eastAsia="Helvetica Neue"/>
        </w:rPr>
        <w:t xml:space="preserve"> The lag between symptoms and maximum detectability by serological assays has been reported as 21 days in a metastudy of reported diagnostic sensitivities</w:t>
      </w:r>
      <w:r w:rsidR="001300E1" w:rsidRPr="00DD711E">
        <w:rPr>
          <w:rFonts w:eastAsia="Helvetica Neue"/>
        </w:rPr>
        <w:t xml:space="preserve"> </w:t>
      </w:r>
      <w:r w:rsidR="00E37033" w:rsidRPr="00DD711E">
        <w:fldChar w:fldCharType="begin"/>
      </w:r>
      <w:r w:rsidR="004357FA" w:rsidRPr="00DD711E">
        <w:instrText xml:space="preserve"> ADDIN PAPERS2_CITATIONS &lt;citation&gt;&lt;priority&gt;37&lt;/priority&gt;&lt;uuid&gt;7E109B88-FDE1-4162-ACB3-383A8D969ACB&lt;/uuid&gt;&lt;publications&gt;&lt;publication&gt;&lt;subtype&gt;400&lt;/subtype&gt;&lt;publisher&gt;British Medical Journal Publishing Group&lt;/publisher&gt;&lt;title&gt;Diagnostic accuracy of serological tests for covid-19: systematic review and meta-analysis.&lt;/title&gt;&lt;url&gt;http://www.bmj.com/lookup/doi/10.1136/bmj.m2516&lt;/url&gt;&lt;volume&gt;370&lt;/volume&gt;&lt;publication_date&gt;99202007011200000000222000&lt;/publication_date&gt;&lt;uuid&gt;4156A3C7-2FFD-4D63-A157-CF870CFE1FB0&lt;/uuid&gt;&lt;type&gt;400&lt;/type&gt;&lt;citekey&gt;LisboaBastos:2020gg&lt;/citekey&gt;&lt;doi&gt;10.1136/bmj.m2516&lt;/doi&gt;&lt;institution&gt;Respiratory Epidemiology and Clinical Research Unit, Centre for Outcomes Research and Evaluation, Research Institute of the McGill University Health Centre, Montreal, Canada.&lt;/institution&gt;&lt;startpage&gt;m2516&lt;/startpage&gt;&lt;endpage&gt;13&lt;/endpage&gt;&lt;bundle&gt;&lt;publication&gt;&lt;title&gt;BMJ&lt;/title&gt;&lt;uuid&gt;A83066B3-2EE6-41FA-944F-D0D990FCFAF1&lt;/uuid&gt;&lt;subtype&gt;-100&lt;/subtype&gt;&lt;type&gt;-100&lt;/type&gt;&lt;/publication&gt;&lt;/bundle&gt;&lt;authors&gt;&lt;author&gt;&lt;lastName&gt;Lisboa Bastos&lt;/lastName&gt;&lt;firstName&gt;Mayara&lt;/firstName&gt;&lt;/author&gt;&lt;author&gt;&lt;lastName&gt;Tavaziva&lt;/lastName&gt;&lt;firstName&gt;Gamuchirai&lt;/firstName&gt;&lt;/author&gt;&lt;author&gt;&lt;lastName&gt;Abidi&lt;/lastName&gt;&lt;firstName&gt;Syed&lt;/firstName&gt;&lt;middleNames&gt;Kunal&lt;/middleNames&gt;&lt;/author&gt;&lt;author&gt;&lt;lastName&gt;Campbell&lt;/lastName&gt;&lt;firstName&gt;Jonathon&lt;/firstName&gt;&lt;middleNames&gt;R&lt;/middleNames&gt;&lt;/author&gt;&lt;author&gt;&lt;lastName&gt;Haraoui&lt;/lastName&gt;&lt;firstName&gt;Louis-Patrick&lt;/firstName&gt;&lt;/author&gt;&lt;author&gt;&lt;lastName&gt;Johnston&lt;/lastName&gt;&lt;firstName&gt;James&lt;/firstName&gt;&lt;middleNames&gt;C&lt;/middleNames&gt;&lt;/author&gt;&lt;author&gt;&lt;lastName&gt;Lan&lt;/lastName&gt;&lt;firstName&gt;Zhiyi&lt;/firstName&gt;&lt;/author&gt;&lt;author&gt;&lt;lastName&gt;Law&lt;/lastName&gt;&lt;firstName&gt;Stephanie&lt;/firstName&gt;&lt;/author&gt;&lt;author&gt;&lt;lastName&gt;MacLean&lt;/lastName&gt;&lt;firstName&gt;Emily&lt;/firstName&gt;&lt;/author&gt;&lt;author&gt;&lt;lastName&gt;Trajman&lt;/lastName&gt;&lt;firstName&gt;Anete&lt;/firstName&gt;&lt;/author&gt;&lt;author&gt;&lt;lastName&gt;Menzies&lt;/lastName&gt;&lt;firstName&gt;Dick&lt;/firstName&gt;&lt;/author&gt;&lt;author&gt;&lt;lastName&gt;Benedetti&lt;/lastName&gt;&lt;firstName&gt;Andrea&lt;/firstName&gt;&lt;/author&gt;&lt;author&gt;&lt;lastName&gt;Ahmad Khan&lt;/lastName&gt;&lt;firstName&gt;Faiz&lt;/fir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2</w:t>
      </w:r>
      <w:r w:rsidR="004357FA" w:rsidRPr="00DD711E">
        <w:rPr>
          <w:rFonts w:eastAsia="Arial"/>
        </w:rPr>
        <w:t>)</w:t>
      </w:r>
      <w:r w:rsidR="00E37033" w:rsidRPr="00DD711E">
        <w:fldChar w:fldCharType="end"/>
      </w:r>
      <w:r w:rsidRPr="00DD711E">
        <w:rPr>
          <w:rFonts w:eastAsia="Helvetica Neue"/>
        </w:rPr>
        <w:t xml:space="preserve">. We assumed that, given an additional 5 day lag after infection (mean of onset time distribution), the sensitivity of the serological assay increased linearly from 0 at infection to a maximum of 82.5% </w:t>
      </w:r>
      <w:r w:rsidR="00E37033" w:rsidRPr="00DD711E">
        <w:fldChar w:fldCharType="begin"/>
      </w:r>
      <w:r w:rsidR="004357FA" w:rsidRPr="00DD711E">
        <w:instrText xml:space="preserve"> ADDIN PAPERS2_CITATIONS &lt;citation&gt;&lt;priority&gt;38&lt;/priority&gt;&lt;uuid&gt;77482679-405C-422D-B3A2-FE50C28D2A77&lt;/uuid&gt;&lt;publications&gt;&lt;publication&gt;&lt;subtype&gt;400&lt;/subtype&gt;&lt;publisher&gt;American Association for the Advancement of Science&lt;/publisher&gt;&lt;title&gt;Seroprevalence of anti-SARS-CoV-2 IgG antibodies in Kenyan blood donors.&lt;/title&gt;&lt;url&gt;https://www.sciencemag.org/lookup/doi/10.1126/science.abe1916&lt;/url&gt;&lt;publication_date&gt;99202011111200000000222000&lt;/publication_date&gt;&lt;uuid&gt;AF485DDC-EA95-46B5-A10D-15BD1304F2C3&lt;/uuid&gt;&lt;type&gt;400&lt;/type&gt;&lt;accepted_date&gt;99202011061200000000222000&lt;/accepted_date&gt;&lt;citekey&gt;Uyoga:2020bf&lt;/citekey&gt;&lt;submission_date&gt;99202008201200000000222000&lt;/submission_date&gt;&lt;doi&gt;10.1126/science.abe1916&lt;/doi&gt;&lt;institution&gt;EMRI-Wellcome Trust Research Programme, Kilifi, Kenya. suyoga@kemri-wellcome.org.&lt;/institution&gt;&lt;startpage&gt;eabe1916&lt;/startpage&gt;&lt;endpage&gt;11&lt;/endpage&gt;&lt;bundle&gt;&lt;publication&gt;&lt;title&gt;Science&lt;/title&gt;&lt;uuid&gt;538C1A54-23D8-4128-B49B-454A04BBCCD1&lt;/uuid&gt;&lt;subtype&gt;-100&lt;/subtype&gt;&lt;publisher&gt;American Association for the Advancement of Science&lt;/publisher&gt;&lt;type&gt;-100&lt;/type&gt;&lt;/publication&gt;&lt;/bundle&gt;&lt;authors&gt;&lt;author&gt;&lt;lastName&gt;Uyoga&lt;/lastName&gt;&lt;firstName&gt;Sophie&lt;/firstName&gt;&lt;/author&gt;&lt;author&gt;&lt;lastName&gt;Adetifa&lt;/lastName&gt;&lt;firstName&gt;Ifedayo&lt;/firstName&gt;&lt;middleNames&gt;M O&lt;/middleNames&gt;&lt;/author&gt;&lt;author&gt;&lt;lastName&gt;Karanja&lt;/lastName&gt;&lt;firstName&gt;Henry&lt;/firstName&gt;&lt;middleNames&gt;K&lt;/middleNames&gt;&lt;/author&gt;&lt;author&gt;&lt;lastName&gt;Nyagwange&lt;/lastName&gt;&lt;firstName&gt;James&lt;/firstName&gt;&lt;/author&gt;&lt;author&gt;&lt;lastName&gt;Tuju&lt;/lastName&gt;&lt;firstName&gt;James&lt;/firstName&gt;&lt;/author&gt;&lt;author&gt;&lt;lastName&gt;Wanjiku&lt;/lastName&gt;&lt;firstName&gt;Perpetual&lt;/firstName&gt;&lt;/author&gt;&lt;author&gt;&lt;lastName&gt;Aman&lt;/lastName&gt;&lt;firstName&gt;Rashid&lt;/firstName&gt;&lt;/author&gt;&lt;author&gt;&lt;lastName&gt;Mwangangi&lt;/lastName&gt;&lt;firstName&gt;Mercy&lt;/firstName&gt;&lt;/author&gt;&lt;author&gt;&lt;lastName&gt;Amoth&lt;/lastName&gt;&lt;firstName&gt;Patrick&lt;/firstName&gt;&lt;/author&gt;&lt;author&gt;&lt;lastName&gt;Kasera&lt;/lastName&gt;&lt;firstName&gt;Kadondi&lt;/firstName&gt;&lt;/author&gt;&lt;author&gt;&lt;lastName&gt;Ng'ang'a&lt;/lastName&gt;&lt;firstName&gt;Wangari&lt;/firstName&gt;&lt;/author&gt;&lt;author&gt;&lt;lastName&gt;Rombo&lt;/lastName&gt;&lt;firstName&gt;Charles&lt;/firstName&gt;&lt;/author&gt;&lt;author&gt;&lt;lastName&gt;Yegon&lt;/lastName&gt;&lt;firstName&gt;Christine&lt;/firstName&gt;&lt;/author&gt;&lt;author&gt;&lt;lastName&gt;Kithi&lt;/lastName&gt;&lt;firstName&gt;Khamisi&lt;/firstName&gt;&lt;/author&gt;&lt;author&gt;&lt;lastName&gt;Odhiambo&lt;/lastName&gt;&lt;firstName&gt;Elizabeth&lt;/firstName&gt;&lt;/author&gt;&lt;author&gt;&lt;lastName&gt;Rotich&lt;/lastName&gt;&lt;firstName&gt;Thomas&lt;/firstName&gt;&lt;/author&gt;&lt;author&gt;&lt;lastName&gt;Orgut&lt;/lastName&gt;&lt;firstName&gt;Irene&lt;/firstName&gt;&lt;/author&gt;&lt;author&gt;&lt;lastName&gt;Kihara&lt;/lastName&gt;&lt;firstName&gt;Sammy&lt;/firstName&gt;&lt;/author&gt;&lt;author&gt;&lt;lastName&gt;Otiende&lt;/lastName&gt;&lt;firstName&gt;Mark&lt;/firstName&gt;&lt;/author&gt;&lt;author&gt;&lt;lastName&gt;Bottomley&lt;/lastName&gt;&lt;firstName&gt;Christian&lt;/firstName&gt;&lt;/author&gt;&lt;author&gt;&lt;lastName&gt;Mupe&lt;/lastName&gt;&lt;firstName&gt;Zonia&lt;/firstName&gt;&lt;middleNames&gt;N&lt;/middleNames&gt;&lt;/author&gt;&lt;author&gt;&lt;lastName&gt;Kagucia&lt;/lastName&gt;&lt;firstName&gt;Eunice&lt;/firstName&gt;&lt;middleNames&gt;W&lt;/middleNames&gt;&lt;/author&gt;&lt;author&gt;&lt;lastName&gt;Gallagher&lt;/lastName&gt;&lt;firstName&gt;Katherine&lt;/firstName&gt;&lt;middleNames&gt;E&lt;/middleNames&gt;&lt;/author&gt;&lt;author&gt;&lt;lastName&gt;Etyang&lt;/lastName&gt;&lt;firstName&gt;Anthony&lt;/firstName&gt;&lt;/author&gt;&lt;author&gt;&lt;lastName&gt;Voller&lt;/lastName&gt;&lt;firstName&gt;Shirine&lt;/firstName&gt;&lt;/author&gt;&lt;author&gt;&lt;lastName&gt;Gitonga&lt;/lastName&gt;&lt;firstName&gt;John&lt;/firstName&gt;&lt;middleNames&gt;N&lt;/middleNames&gt;&lt;/author&gt;&lt;author&gt;&lt;lastName&gt;Mugo&lt;/lastName&gt;&lt;firstName&gt;Daisy&lt;/firstName&gt;&lt;/author&gt;&lt;author&gt;&lt;lastName&gt;Agoti&lt;/lastName&gt;&lt;firstName&gt;Charles&lt;/firstName&gt;&lt;middleNames&gt;N&lt;/middleNames&gt;&lt;/author&gt;&lt;author&gt;&lt;lastName&gt;Otieno&lt;/lastName&gt;&lt;firstName&gt;Edward&lt;/firstName&gt;&lt;/author&gt;&lt;author&gt;&lt;lastName&gt;Ndwiga&lt;/lastName&gt;&lt;firstName&gt;Leonard&lt;/firstName&gt;&lt;/author&gt;&lt;author&gt;&lt;lastName&gt;Lambe&lt;/lastName&gt;&lt;firstName&gt;Teresa&lt;/firstName&gt;&lt;/author&gt;&lt;author&gt;&lt;lastName&gt;Wright&lt;/lastName&gt;&lt;firstName&gt;Daniel&lt;/firstName&gt;&lt;/author&gt;&lt;author&gt;&lt;lastName&gt;Barasa&lt;/lastName&gt;&lt;firstName&gt;Edwine&lt;/firstName&gt;&lt;/author&gt;&lt;author&gt;&lt;lastName&gt;Tsofa&lt;/lastName&gt;&lt;firstName&gt;Benjamin&lt;/firstName&gt;&lt;/author&gt;&lt;author&gt;&lt;lastName&gt;Bejon&lt;/lastName&gt;&lt;firstName&gt;Philip&lt;/firstName&gt;&lt;/author&gt;&lt;author&gt;&lt;lastName&gt;Ochola-Oyier&lt;/lastName&gt;&lt;firstName&gt;Lynette&lt;/firstName&gt;&lt;middleNames&gt;I&lt;/middleNames&gt;&lt;/author&gt;&lt;author&gt;&lt;lastName&gt;Agweyu&lt;/lastName&gt;&lt;firstName&gt;Ambrose&lt;/firstName&gt;&lt;/author&gt;&lt;author&gt;&lt;lastName&gt;Scott&lt;/lastName&gt;&lt;firstName&gt;J&lt;/firstName&gt;&lt;middleNames&gt;Anthony G&lt;/middleNames&gt;&lt;/author&gt;&lt;author&gt;&lt;lastName&gt;Warimwe&lt;/lastName&gt;&lt;firstName&gt;George&lt;/firstName&gt;&lt;middleNames&gt;M&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2</w:t>
      </w:r>
      <w:r w:rsidR="004357FA" w:rsidRPr="00DD711E">
        <w:rPr>
          <w:rFonts w:eastAsia="Arial"/>
        </w:rPr>
        <w:t>)</w:t>
      </w:r>
      <w:r w:rsidR="00E37033" w:rsidRPr="00DD711E">
        <w:fldChar w:fldCharType="end"/>
      </w:r>
      <w:r w:rsidR="001300E1" w:rsidRPr="00DD711E">
        <w:rPr>
          <w:rFonts w:eastAsia="Helvetica Neue"/>
        </w:rPr>
        <w:t xml:space="preserve"> </w:t>
      </w:r>
      <w:r w:rsidRPr="00DD711E">
        <w:rPr>
          <w:rFonts w:eastAsia="Helvetica Neue"/>
        </w:rPr>
        <w:t>over 26 days.</w:t>
      </w:r>
    </w:p>
    <w:p w14:paraId="51CECBF9" w14:textId="77777777" w:rsidR="00E06B71" w:rsidRPr="00DD711E" w:rsidRDefault="00E06B71" w:rsidP="00E06B71">
      <w:pPr>
        <w:rPr>
          <w:rFonts w:eastAsia="Helvetica Neue"/>
        </w:rPr>
      </w:pP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040D0410"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573F8CF"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τ/26</m:t>
              </m:r>
            </m:oMath>
            <w:r w:rsidR="00E06B71" w:rsidRPr="00DD711E">
              <w:rPr>
                <w:rFonts w:eastAsia="Helvetica Neue"/>
              </w:rPr>
              <w:t xml:space="preserve"> for </w:t>
            </w:r>
            <m:oMath>
              <m:r>
                <w:rPr>
                  <w:rFonts w:ascii="Cambria Math" w:eastAsia="Helvetica Neue" w:hAnsi="Cambria Math"/>
                </w:rPr>
                <m:t>0&lt;τ&lt;26</m:t>
              </m:r>
            </m:oMath>
            <w:r w:rsidR="00E06B71" w:rsidRPr="00DD711E">
              <w:rPr>
                <w:rFonts w:eastAsia="Helvetica Neue"/>
              </w:rPr>
              <w:t xml:space="preserve"> days,</w:t>
            </w:r>
          </w:p>
          <w:p w14:paraId="4D1CDF83"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m:t>
              </m:r>
            </m:oMath>
            <w:r w:rsidR="00E06B71" w:rsidRPr="00DD711E">
              <w:rPr>
                <w:rFonts w:eastAsia="Helvetica Neue"/>
              </w:rPr>
              <w:t xml:space="preserve"> for </w:t>
            </w:r>
            <m:oMath>
              <m:r>
                <w:rPr>
                  <w:rFonts w:ascii="Cambria Math" w:hAnsi="Cambria Math"/>
                </w:rPr>
                <m:t>τ≥</m:t>
              </m:r>
              <m:r>
                <w:rPr>
                  <w:rFonts w:ascii="Cambria Math" w:eastAsia="Helvetica Neue" w:hAnsi="Cambria Math"/>
                </w:rPr>
                <m:t>26</m:t>
              </m:r>
            </m:oMath>
            <w:r w:rsidR="00E06B71" w:rsidRPr="00DD711E">
              <w:rPr>
                <w:rFonts w:eastAsia="Helvetica Neue"/>
              </w:rPr>
              <w:t xml:space="preserve"> days.</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7B774E9" w14:textId="77777777" w:rsidR="00E06B71" w:rsidRPr="00DD711E" w:rsidRDefault="00E06B71" w:rsidP="00C06EDF">
            <w:pPr>
              <w:widowControl w:val="0"/>
              <w:jc w:val="center"/>
              <w:rPr>
                <w:rFonts w:eastAsia="Helvetica Neue"/>
              </w:rPr>
            </w:pPr>
            <w:r w:rsidRPr="00DD711E">
              <w:rPr>
                <w:rFonts w:eastAsia="Helvetica Neue"/>
              </w:rPr>
              <w:t>(9)</w:t>
            </w:r>
          </w:p>
        </w:tc>
      </w:tr>
    </w:tbl>
    <w:p w14:paraId="02617F22" w14:textId="0DCBD8B8" w:rsidR="00E06B71" w:rsidRPr="00DD711E" w:rsidRDefault="00BD1A66" w:rsidP="00E06B71">
      <w:pP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oMath>
      <w:r w:rsidR="00E06B71" w:rsidRPr="00DD711E">
        <w:rPr>
          <w:rFonts w:eastAsia="Helvetica Neue"/>
        </w:rPr>
        <w:t xml:space="preserve"> is displayed in Fig. S3. Note that this implementation does not include the possibility of waning levels of detectable antibodies, that is seroreversion</w:t>
      </w:r>
      <w:r w:rsidR="001300E1" w:rsidRPr="00DD711E">
        <w:rPr>
          <w:rFonts w:eastAsia="Helvetica Neue"/>
        </w:rPr>
        <w:t xml:space="preserve"> </w:t>
      </w:r>
      <w:r w:rsidR="00E37033" w:rsidRPr="00DD711E">
        <w:fldChar w:fldCharType="begin"/>
      </w:r>
      <w:r w:rsidR="004357FA" w:rsidRPr="00DD711E">
        <w:instrText xml:space="preserve"> ADDIN PAPERS2_CITATIONS &lt;citation&gt;&lt;priority&gt;39&lt;/priority&gt;&lt;uuid&gt;816BBA65-357C-48D5-86B8-0F6606E9A880&lt;/uuid&gt;&lt;publications&gt;&lt;publication&gt;&lt;subtype&gt;400&lt;/subtype&gt;&lt;publisher&gt;Cold Spring Harbor Laboratory Press&lt;/publisher&gt;&lt;title&gt;Duration of SARS-CoV-2 Sero-Positivity in a Large Longitudinal Sero-Surveillance Cohort: The COVID-19 Community Research Partnership&lt;/title&gt;&lt;url&gt;https://www.medrxiv.org/content/10.1101/2021.01.27.21250615v1.abstract&lt;/url&gt;&lt;publication_date&gt;99202101291200000000222000&lt;/publication_date&gt;&lt;uuid&gt;365E0200-5037-4185-89FD-1AB94F2B87DD&lt;/uuid&gt;&lt;type&gt;400&lt;/type&gt;&lt;doi&gt;10.1101/2021.01.27.21250615&lt;/doi&gt;&lt;startpage&gt;2021.01.27.21250615&lt;/startpage&gt;&lt;bundle&gt;&lt;publication&gt;&lt;title&gt;medRxiv&lt;/title&gt;&lt;uuid&gt;6AEED20A-E084-48BB-A562-290E70B9A562&lt;/uuid&gt;&lt;subtype&gt;-100&lt;/subtype&gt;&lt;publisher&gt;Cold Spring Harbor Laboratory Press&lt;/publisher&gt;&lt;type&gt;-100&lt;/type&gt;&lt;/publication&gt;&lt;/bundle&gt;&lt;authors&gt;&lt;author&gt;&lt;lastName&gt;The COVID-19 Community Research Partnership Study Group&lt;/la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22</w:t>
      </w:r>
      <w:r w:rsidR="004357FA" w:rsidRPr="00DD711E">
        <w:rPr>
          <w:rFonts w:eastAsia="Arial"/>
        </w:rPr>
        <w:t>)</w:t>
      </w:r>
      <w:r w:rsidR="00E37033" w:rsidRPr="00DD711E">
        <w:fldChar w:fldCharType="end"/>
      </w:r>
      <w:r w:rsidR="00E06B71" w:rsidRPr="00DD711E">
        <w:rPr>
          <w:rFonts w:eastAsia="Helvetica Neue"/>
        </w:rPr>
        <w:t>. For comparison in main Fig. 2 we include a forecast of seroprevalence using a simple model of seroreversion,</w:t>
      </w:r>
    </w:p>
    <w:p w14:paraId="7156D9FF" w14:textId="77777777" w:rsidR="00E06B71" w:rsidRPr="00DD711E" w:rsidRDefault="00E06B71" w:rsidP="00E06B71">
      <w:pPr>
        <w:rPr>
          <w:rFonts w:eastAsia="Helvetica Neue"/>
        </w:rPr>
      </w:pPr>
      <w:r w:rsidRPr="00DD711E">
        <w:rPr>
          <w:rFonts w:eastAsia="Helvetica Neue"/>
        </w:rPr>
        <w:t xml:space="preserve">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40F21B85"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BF5F0A5"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τ/26</m:t>
              </m:r>
            </m:oMath>
            <w:r w:rsidR="00E06B71" w:rsidRPr="00DD711E">
              <w:rPr>
                <w:rFonts w:eastAsia="Helvetica Neue"/>
              </w:rPr>
              <w:t xml:space="preserve"> for </w:t>
            </w:r>
            <m:oMath>
              <m:r>
                <w:rPr>
                  <w:rFonts w:ascii="Cambria Math" w:eastAsia="Helvetica Neue" w:hAnsi="Cambria Math"/>
                </w:rPr>
                <m:t>0&lt;τ&lt;26</m:t>
              </m:r>
            </m:oMath>
            <w:r w:rsidR="00E06B71" w:rsidRPr="00DD711E">
              <w:rPr>
                <w:rFonts w:eastAsia="Helvetica Neue"/>
              </w:rPr>
              <w:t xml:space="preserve"> days,</w:t>
            </w:r>
          </w:p>
          <w:p w14:paraId="151DAECE"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m:t>
              </m:r>
              <m:sSup>
                <m:sSupPr>
                  <m:ctrlPr>
                    <w:rPr>
                      <w:rFonts w:ascii="Cambria Math" w:eastAsia="Helvetica Neue" w:hAnsi="Cambria Math"/>
                      <w:i/>
                    </w:rPr>
                  </m:ctrlPr>
                </m:sSupPr>
                <m:e>
                  <m:d>
                    <m:dPr>
                      <m:ctrlPr>
                        <w:rPr>
                          <w:rFonts w:ascii="Cambria Math" w:eastAsia="Helvetica Neue" w:hAnsi="Cambria Math"/>
                          <w:i/>
                        </w:rPr>
                      </m:ctrlPr>
                    </m:dPr>
                    <m:e>
                      <m:r>
                        <w:rPr>
                          <w:rFonts w:ascii="Cambria Math" w:eastAsia="Helvetica Neue" w:hAnsi="Cambria Math"/>
                        </w:rPr>
                        <m:t>1-</m:t>
                      </m:r>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w</m:t>
                          </m:r>
                        </m:sub>
                      </m:sSub>
                    </m:e>
                  </m:d>
                </m:e>
                <m:sup>
                  <m:r>
                    <w:rPr>
                      <w:rFonts w:ascii="Cambria Math" w:eastAsia="Helvetica Neue" w:hAnsi="Cambria Math"/>
                    </w:rPr>
                    <m:t>τ-26</m:t>
                  </m:r>
                </m:sup>
              </m:sSup>
            </m:oMath>
            <w:r w:rsidR="00E06B71" w:rsidRPr="00DD711E">
              <w:rPr>
                <w:rFonts w:eastAsia="Helvetica Neue"/>
              </w:rPr>
              <w:t xml:space="preserve"> for </w:t>
            </w:r>
            <m:oMath>
              <m:r>
                <w:rPr>
                  <w:rFonts w:ascii="Cambria Math" w:hAnsi="Cambria Math"/>
                </w:rPr>
                <m:t>τ≥</m:t>
              </m:r>
              <m:r>
                <w:rPr>
                  <w:rFonts w:ascii="Cambria Math" w:eastAsia="Helvetica Neue" w:hAnsi="Cambria Math"/>
                </w:rPr>
                <m:t>26</m:t>
              </m:r>
            </m:oMath>
            <w:r w:rsidR="00E06B71" w:rsidRPr="00DD711E">
              <w:rPr>
                <w:rFonts w:eastAsia="Helvetica Neue"/>
              </w:rPr>
              <w:t xml:space="preserve"> days.</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EC7C58A" w14:textId="77777777" w:rsidR="00E06B71" w:rsidRPr="00DD711E" w:rsidRDefault="00E06B71" w:rsidP="00C06EDF">
            <w:pPr>
              <w:widowControl w:val="0"/>
              <w:jc w:val="center"/>
              <w:rPr>
                <w:rFonts w:eastAsia="Helvetica Neue"/>
              </w:rPr>
            </w:pPr>
            <w:r w:rsidRPr="00DD711E">
              <w:rPr>
                <w:rFonts w:eastAsia="Helvetica Neue"/>
              </w:rPr>
              <w:t>(10)</w:t>
            </w:r>
          </w:p>
        </w:tc>
      </w:tr>
    </w:tbl>
    <w:p w14:paraId="231695BC" w14:textId="6045B0D5" w:rsidR="00E06B71" w:rsidRPr="00DD711E" w:rsidRDefault="00E06B71" w:rsidP="00E06B71">
      <w:pPr>
        <w:rPr>
          <w:rFonts w:eastAsia="Helvetica Neue"/>
        </w:rPr>
      </w:pPr>
      <w:r w:rsidRPr="00DD711E">
        <w:rPr>
          <w:rFonts w:eastAsia="Helvetica Neue"/>
        </w:rPr>
        <w:t xml:space="preserve">Where </w:t>
      </w:r>
      <m:oMath>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w</m:t>
            </m:r>
          </m:sub>
        </m:sSub>
      </m:oMath>
      <w:r w:rsidRPr="00DD711E">
        <w:rPr>
          <w:rFonts w:eastAsia="Helvetica Neue"/>
        </w:rPr>
        <w:t xml:space="preserve"> is the daily probability of seroreversion if this only occurs on days after the 26</w:t>
      </w:r>
      <w:r w:rsidRPr="00DD711E">
        <w:rPr>
          <w:rFonts w:eastAsia="Helvetica Neue"/>
          <w:vertAlign w:val="superscript"/>
        </w:rPr>
        <w:t>th</w:t>
      </w:r>
      <w:r w:rsidRPr="00DD711E">
        <w:rPr>
          <w:rFonts w:eastAsia="Helvetica Neue"/>
        </w:rPr>
        <w:t xml:space="preserve"> day post-infection.</w:t>
      </w:r>
    </w:p>
    <w:p w14:paraId="347B0DA9" w14:textId="77777777" w:rsidR="00E06B71" w:rsidRPr="00DD711E" w:rsidRDefault="00E06B71" w:rsidP="00E06B71">
      <w:pPr>
        <w:rPr>
          <w:rFonts w:eastAsia="Helvetica Neue"/>
        </w:rPr>
      </w:pPr>
    </w:p>
    <w:p w14:paraId="6FC7E75B" w14:textId="77777777" w:rsidR="00E06B71" w:rsidRPr="00DD711E" w:rsidRDefault="00E06B71" w:rsidP="00E06B71">
      <w:pPr>
        <w:rPr>
          <w:rFonts w:eastAsia="Helvetica Neue"/>
        </w:rPr>
      </w:pPr>
      <w:r w:rsidRPr="00DD711E">
        <w:rPr>
          <w:rFonts w:eastAsia="Helvetica Neue"/>
          <w:u w:val="single"/>
        </w:rPr>
        <w:t>Detection of cases and number of swab tests performed each day.</w:t>
      </w:r>
      <w:r w:rsidRPr="00DD711E">
        <w:rPr>
          <w:rFonts w:eastAsia="Helvetica Neue"/>
        </w:rPr>
        <w:t xml:space="preserve"> Obviously, our observations depend on the number of swab tests being performed on each day. Because of the fluctuations in testing rate in Kenya, and because of difficulty in asserting the reason for each swab test, we fit to the proportion of positive swab tests on each day whenever positive and negative test results are available (see below). However, we also aim to capture the true underlying detection rate over time; that is the % of all infections who are identified as a case. This detection rate changes with time due to the increasing and decreasing availability of tests, however, the number of tests performed on each day was also somewhat dependent on the demand for tests. Therefore, we expected the number of tests on each day to be correlated with the proportion of tests returning positive, because in periods with high PCR positivity there was also likely to be higher demand for tests to be performed. </w:t>
      </w:r>
    </w:p>
    <w:p w14:paraId="63037B87" w14:textId="77777777" w:rsidR="00E06B71" w:rsidRPr="00DD711E" w:rsidRDefault="00E06B71" w:rsidP="00E06B71">
      <w:pPr>
        <w:rPr>
          <w:rFonts w:eastAsia="Helvetica Neue"/>
        </w:rPr>
      </w:pPr>
    </w:p>
    <w:p w14:paraId="17A6D26C" w14:textId="5838144E" w:rsidR="00E06B71" w:rsidRPr="00DD711E" w:rsidRDefault="00E06B71" w:rsidP="00E06B71">
      <w:pPr>
        <w:rPr>
          <w:rFonts w:eastAsia="Helvetica Neue"/>
        </w:rPr>
      </w:pPr>
      <w:r w:rsidRPr="00DD711E">
        <w:rPr>
          <w:rFonts w:eastAsia="Helvetica Neue"/>
        </w:rPr>
        <w:t xml:space="preserve">We found that the daily number of tests performed across Kenya increased almost monotonically from the beginning of March 2020 until reaching 4000 tests nationwide per day in early July </w:t>
      </w:r>
      <w:r w:rsidRPr="00DD711E">
        <w:rPr>
          <w:rFonts w:eastAsia="Helvetica Neue"/>
        </w:rPr>
        <w:lastRenderedPageBreak/>
        <w:t>2020, and afterwards was correlated with the proportion positive over all the tests, as expected (Fig. S</w:t>
      </w:r>
      <w:r w:rsidR="00C0181B">
        <w:rPr>
          <w:rFonts w:eastAsia="Helvetica Neue"/>
        </w:rPr>
        <w:t>4</w:t>
      </w:r>
      <w:r w:rsidRPr="00DD711E">
        <w:rPr>
          <w:rFonts w:eastAsia="Helvetica Neue"/>
        </w:rPr>
        <w:t xml:space="preserve">). We interpreted this finding as the testing regime being composed of two main periods: 1) March – June 2020, under-capacity of testing in Kenya when infections were more likely to be unidentified due to simply lacking available swabs, and, 2) July 2020 onwards, Kenyan testing is at maximum capacity and the testing rate responds to demand. We give a simple piece-wise linear form for the relative detection rate (RDR) in Kenya on day </w:t>
      </w:r>
      <w:r w:rsidRPr="00DD711E">
        <w:rPr>
          <w:rFonts w:eastAsia="Helvetica Neue"/>
          <w:i/>
          <w:iCs/>
        </w:rPr>
        <w:t>n</w:t>
      </w:r>
      <w:r w:rsidRPr="00DD711E">
        <w:rPr>
          <w:rFonts w:eastAsia="Helvetica Neue"/>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2092666E"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5E32DAE" w14:textId="77777777" w:rsidR="00E06B71" w:rsidRPr="00DD711E" w:rsidRDefault="00E06B71" w:rsidP="00C06EDF">
            <w:pPr>
              <w:jc w:val="center"/>
              <w:rPr>
                <w:rFonts w:eastAsia="Helvetica Neue"/>
                <w:sz w:val="20"/>
                <w:szCs w:val="20"/>
              </w:rPr>
            </w:pPr>
            <m:oMath>
              <m:r>
                <m:rPr>
                  <m:sty m:val="p"/>
                </m:rPr>
                <w:rPr>
                  <w:rFonts w:ascii="Cambria Math" w:eastAsia="Helvetica Neue" w:hAnsi="Cambria Math"/>
                  <w:sz w:val="20"/>
                  <w:szCs w:val="20"/>
                </w:rPr>
                <m:t>RDR</m:t>
              </m:r>
              <m:r>
                <w:rPr>
                  <w:rFonts w:ascii="Cambria Math" w:eastAsia="Helvetica Neue" w:hAnsi="Cambria Math"/>
                  <w:sz w:val="20"/>
                  <w:szCs w:val="20"/>
                </w:rPr>
                <m:t>(n) =</m:t>
              </m:r>
              <m:d>
                <m:dPr>
                  <m:begChr m:val="{"/>
                  <m:endChr m:val=""/>
                  <m:ctrlPr>
                    <w:rPr>
                      <w:rFonts w:ascii="Cambria Math" w:eastAsia="Helvetica Neue" w:hAnsi="Cambria Math"/>
                      <w:i/>
                      <w:sz w:val="20"/>
                      <w:szCs w:val="20"/>
                    </w:rPr>
                  </m:ctrlPr>
                </m:dPr>
                <m:e>
                  <m:eqArr>
                    <m:eqArrPr>
                      <m:ctrlPr>
                        <w:rPr>
                          <w:rFonts w:ascii="Cambria Math" w:eastAsia="Helvetica Neue" w:hAnsi="Cambria Math"/>
                          <w:i/>
                          <w:sz w:val="20"/>
                          <w:szCs w:val="20"/>
                        </w:rPr>
                      </m:ctrlPr>
                    </m:eqArrPr>
                    <m:e>
                      <m:r>
                        <w:rPr>
                          <w:rFonts w:ascii="Cambria Math" w:eastAsia="Helvetica Neue" w:hAnsi="Cambria Math"/>
                          <w:sz w:val="20"/>
                          <w:szCs w:val="20"/>
                        </w:rPr>
                        <m:t>0,  &amp;n&lt;14th March 2020,</m:t>
                      </m:r>
                    </m:e>
                    <m:e>
                      <m:r>
                        <w:rPr>
                          <w:rFonts w:ascii="Cambria Math" w:eastAsia="Helvetica Neue" w:hAnsi="Cambria Math"/>
                          <w:sz w:val="20"/>
                          <w:szCs w:val="20"/>
                        </w:rPr>
                        <m:t>(n-14thMarch2020)/120,  &amp;n≥14th March 2020, n&lt;12th July 2020,</m:t>
                      </m:r>
                      <m:ctrlPr>
                        <w:rPr>
                          <w:rFonts w:ascii="Cambria Math" w:eastAsia="Cambria Math" w:hAnsi="Cambria Math"/>
                          <w:i/>
                          <w:sz w:val="20"/>
                          <w:szCs w:val="20"/>
                        </w:rPr>
                      </m:ctrlPr>
                    </m:e>
                    <m:e>
                      <m:r>
                        <w:rPr>
                          <w:rFonts w:ascii="Cambria Math" w:eastAsia="Cambria Math" w:hAnsi="Cambria Math"/>
                          <w:sz w:val="20"/>
                          <w:szCs w:val="20"/>
                        </w:rPr>
                        <m:t xml:space="preserve">1, </m:t>
                      </m:r>
                      <m:r>
                        <w:rPr>
                          <w:rFonts w:ascii="Cambria Math" w:eastAsia="Helvetica Neue" w:hAnsi="Cambria Math"/>
                          <w:sz w:val="20"/>
                          <w:szCs w:val="20"/>
                        </w:rPr>
                        <m:t>n≥12th July 2020.</m:t>
                      </m:r>
                    </m:e>
                  </m:eqArr>
                </m:e>
              </m:d>
            </m:oMath>
            <w:r w:rsidRPr="00DD711E">
              <w:rPr>
                <w:rFonts w:eastAsia="Helvetica Neue"/>
                <w:sz w:val="20"/>
                <w:szCs w:val="20"/>
              </w:rPr>
              <w:t xml:space="preserve"> </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75C721C" w14:textId="77777777" w:rsidR="00E06B71" w:rsidRPr="00DD711E" w:rsidRDefault="00E06B71" w:rsidP="00C06EDF">
            <w:pPr>
              <w:widowControl w:val="0"/>
              <w:jc w:val="center"/>
              <w:rPr>
                <w:rFonts w:eastAsia="Helvetica Neue"/>
              </w:rPr>
            </w:pPr>
            <w:r w:rsidRPr="00DD711E">
              <w:rPr>
                <w:rFonts w:eastAsia="Helvetica Neue"/>
              </w:rPr>
              <w:t>(11)</w:t>
            </w:r>
          </w:p>
        </w:tc>
      </w:tr>
    </w:tbl>
    <w:p w14:paraId="2B703DAA" w14:textId="77777777" w:rsidR="00E06B71" w:rsidRPr="00DD711E" w:rsidRDefault="00E06B71" w:rsidP="00E06B71">
      <w:pPr>
        <w:rPr>
          <w:rFonts w:eastAsia="Helvetica Neue"/>
          <w:u w:val="single"/>
        </w:rPr>
      </w:pPr>
    </w:p>
    <w:p w14:paraId="0BFA62FA" w14:textId="047E1DDE" w:rsidR="00E06B71" w:rsidRPr="00DD711E" w:rsidRDefault="00E06B71" w:rsidP="00E06B71">
      <w:pPr>
        <w:rPr>
          <w:rFonts w:eastAsia="Helvetica Neue"/>
        </w:rPr>
      </w:pPr>
      <w:r w:rsidRPr="00DD711E">
        <w:rPr>
          <w:rFonts w:eastAsia="Helvetica Neue"/>
          <w:u w:val="single"/>
        </w:rPr>
        <w:t>Negative-binomial model for number of daily positive swab tests.</w:t>
      </w:r>
      <w:r w:rsidRPr="00DD711E">
        <w:rPr>
          <w:rFonts w:eastAsia="Helvetica Neue"/>
        </w:rPr>
        <w:t xml:space="preserve"> The mean detection rate per PCR-detectable individual per day by swab testing for each SES group (</w:t>
      </w:r>
      <m:oMath>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test,L</m:t>
            </m:r>
          </m:sub>
        </m:sSub>
      </m:oMath>
      <w:r w:rsidRPr="00DD711E">
        <w:rPr>
          <w:rFonts w:eastAsia="Helvetica Neue"/>
        </w:rPr>
        <w:t xml:space="preserve"> and </w:t>
      </w:r>
      <m:oMath>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test,U</m:t>
            </m:r>
          </m:sub>
        </m:sSub>
      </m:oMath>
      <w:r w:rsidRPr="00DD711E">
        <w:rPr>
          <w:rFonts w:eastAsia="Helvetica Neue"/>
        </w:rPr>
        <w:t>), and the clustering factor</w:t>
      </w:r>
      <w:r w:rsidRPr="00DD711E">
        <w:rPr>
          <w:rFonts w:eastAsia="Helvetica Neue"/>
          <w:vertAlign w:val="superscript"/>
        </w:rPr>
        <w:footnoteReference w:id="1"/>
      </w:r>
      <w:r w:rsidRPr="00DD711E">
        <w:rPr>
          <w:rFonts w:eastAsia="Helvetica Neue"/>
        </w:rPr>
        <w:t xml:space="preserve"> of the daily detections (</w:t>
      </w:r>
      <m:oMath>
        <m:r>
          <w:rPr>
            <w:rFonts w:ascii="Cambria Math" w:eastAsia="Helvetica Neue" w:hAnsi="Cambria Math"/>
          </w:rPr>
          <m:t>α</m:t>
        </m:r>
      </m:oMath>
      <w:r w:rsidRPr="00DD711E">
        <w:rPr>
          <w:rFonts w:eastAsia="Helvetica Neue"/>
        </w:rPr>
        <w:t xml:space="preserve">), which we point estimate as </w:t>
      </w:r>
      <m:oMath>
        <m:sSub>
          <m:sSubPr>
            <m:ctrlPr>
              <w:rPr>
                <w:rFonts w:ascii="Cambria Math" w:eastAsia="Helvetica Neue" w:hAnsi="Cambria Math"/>
                <w:i/>
              </w:rPr>
            </m:ctrlPr>
          </m:sSubPr>
          <m:e>
            <m:r>
              <w:rPr>
                <w:rFonts w:ascii="Cambria Math" w:eastAsia="Helvetica Neue" w:hAnsi="Cambria Math"/>
              </w:rPr>
              <m:t>α</m:t>
            </m:r>
          </m:e>
          <m:sub>
            <m:r>
              <w:rPr>
                <w:rFonts w:ascii="Cambria Math" w:eastAsia="Helvetica Neue" w:hAnsi="Cambria Math"/>
              </w:rPr>
              <m:t>PCR</m:t>
            </m:r>
          </m:sub>
        </m:sSub>
        <m:r>
          <w:rPr>
            <w:rFonts w:ascii="Cambria Math" w:eastAsia="Helvetica Neue" w:hAnsi="Cambria Math"/>
          </w:rPr>
          <m:t>=0.5</m:t>
        </m:r>
      </m:oMath>
      <w:r w:rsidRPr="00DD711E">
        <w:rPr>
          <w:rFonts w:eastAsia="Helvetica Neue"/>
        </w:rPr>
        <w:t>. The observed number of positive swab tests in each county on day n was connected to the underlying detection rate using a negative binomial distribu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0CB5DE6A"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FB3B77C" w14:textId="77777777" w:rsidR="00E06B71" w:rsidRPr="00DD711E" w:rsidRDefault="00BD1A66" w:rsidP="00C06EDF">
            <w:pPr>
              <w:jc w:val="center"/>
              <w:rPr>
                <w:rFonts w:eastAsia="Helvetica Neue"/>
              </w:rPr>
            </w:pPr>
            <m:oMathPara>
              <m:oMath>
                <m:sSub>
                  <m:sSubPr>
                    <m:ctrlPr>
                      <w:rPr>
                        <w:rFonts w:ascii="Cambria Math" w:eastAsia="Helvetica Neue" w:hAnsi="Cambria Math"/>
                      </w:rPr>
                    </m:ctrlPr>
                  </m:sSubPr>
                  <m:e>
                    <m:r>
                      <w:rPr>
                        <w:rFonts w:ascii="Cambria Math" w:hAnsi="Cambria Math"/>
                      </w:rPr>
                      <m:t>μ</m:t>
                    </m:r>
                  </m:e>
                  <m:sub>
                    <m:r>
                      <w:rPr>
                        <w:rFonts w:ascii="Cambria Math" w:eastAsia="Helvetica Neue" w:hAnsi="Cambria Math"/>
                      </w:rPr>
                      <m:t>n</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RDR(n)(p</m:t>
                    </m:r>
                  </m:e>
                  <m:sub>
                    <m:r>
                      <w:rPr>
                        <w:rFonts w:ascii="Cambria Math" w:eastAsia="Helvetica Neue" w:hAnsi="Cambria Math"/>
                      </w:rPr>
                      <m:t>test,L</m:t>
                    </m:r>
                  </m:sub>
                </m:sSub>
                <m:d>
                  <m:dPr>
                    <m:ctrlPr>
                      <w:rPr>
                        <w:rFonts w:ascii="Cambria Math" w:eastAsia="Helvetica Neue" w:hAnsi="Cambria Math"/>
                        <w:i/>
                      </w:rPr>
                    </m:ctrlPr>
                  </m:dPr>
                  <m:e>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L</m:t>
                        </m:r>
                      </m:sub>
                    </m:sSub>
                    <m:r>
                      <w:rPr>
                        <w:rFonts w:ascii="Cambria Math" w:eastAsia="Helvetica Neue" w:hAnsi="Cambria Math"/>
                      </w:rPr>
                      <m:t xml:space="preserve">+ </m:t>
                    </m:r>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test,U</m:t>
                        </m:r>
                      </m:sub>
                    </m:sSub>
                    <m:sSub>
                      <m:sSubPr>
                        <m:ctrlPr>
                          <w:rPr>
                            <w:rFonts w:ascii="Cambria Math" w:eastAsia="Helvetica Neue" w:hAnsi="Cambria Math"/>
                            <w:i/>
                          </w:rPr>
                        </m:ctrlPr>
                      </m:sSubPr>
                      <m:e>
                        <m:d>
                          <m:dPr>
                            <m:ctrlPr>
                              <w:rPr>
                                <w:rFonts w:ascii="Cambria Math" w:eastAsia="Helvetica Neue" w:hAnsi="Cambria Math"/>
                                <w:i/>
                              </w:rPr>
                            </m:ctrlPr>
                          </m:dPr>
                          <m:e>
                            <m:sSup>
                              <m:sSupPr>
                                <m:ctrlPr>
                                  <w:rPr>
                                    <w:rFonts w:ascii="Cambria Math" w:eastAsia="Helvetica Neue" w:hAnsi="Cambria Math"/>
                                    <w:i/>
                                  </w:rPr>
                                </m:ctrlPr>
                              </m:sSupPr>
                              <m:e>
                                <m:r>
                                  <w:rPr>
                                    <w:rFonts w:ascii="Cambria Math" w:eastAsia="Helvetica Neue" w:hAnsi="Cambria Math"/>
                                  </w:rPr>
                                  <m:t>P</m:t>
                                </m:r>
                              </m:e>
                              <m:sup>
                                <m:r>
                                  <w:rPr>
                                    <w:rFonts w:ascii="Cambria Math" w:eastAsia="Helvetica Neue" w:hAnsi="Cambria Math"/>
                                  </w:rPr>
                                  <m:t>+</m:t>
                                </m:r>
                              </m:sup>
                            </m:sSup>
                          </m:e>
                        </m:d>
                      </m:e>
                      <m:sub>
                        <m:r>
                          <w:rPr>
                            <w:rFonts w:ascii="Cambria Math" w:eastAsia="Helvetica Neue" w:hAnsi="Cambria Math"/>
                          </w:rPr>
                          <m:t>n,U</m:t>
                        </m:r>
                      </m:sub>
                    </m:sSub>
                  </m:e>
                </m:d>
                <m:r>
                  <w:rPr>
                    <w:rFonts w:ascii="Cambria Math" w:eastAsia="Helvetica Neue" w:hAnsi="Cambria Math"/>
                  </w:rPr>
                  <m:t xml:space="preserve">, </m:t>
                </m:r>
              </m:oMath>
            </m:oMathPara>
          </w:p>
          <w:p w14:paraId="4C92DF65" w14:textId="0B9BFCC2" w:rsidR="00E06B71" w:rsidRPr="00DD711E" w:rsidRDefault="00E06B71" w:rsidP="00C06EDF">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NegBin(</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α</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α</m:t>
                  </m:r>
                </m:e>
                <m:sub>
                  <m:r>
                    <w:rPr>
                      <w:rFonts w:ascii="Cambria Math" w:eastAsia="Helvetica Neue" w:hAnsi="Cambria Math"/>
                    </w:rPr>
                    <m:t>PCR</m:t>
                  </m:r>
                </m:sub>
              </m:sSub>
              <m:r>
                <w:rPr>
                  <w:rFonts w:ascii="Cambria Math" w:eastAsia="Helvetica Neue" w:hAnsi="Cambria Math"/>
                </w:rPr>
                <m:t>)</m:t>
              </m:r>
            </m:oMath>
            <w:r w:rsidRPr="00DD711E">
              <w:rPr>
                <w:rFonts w:eastAsia="Helvetica Neue"/>
              </w:rPr>
              <w:t xml:space="preserve"> for each day </w:t>
            </w:r>
            <w:r w:rsidRPr="00DD711E">
              <w:rPr>
                <w:rFonts w:eastAsia="Helvetica Neue"/>
                <w:i/>
              </w:rPr>
              <w:t>n</w:t>
            </w:r>
            <w:r w:rsidRPr="00DD711E">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9910D3E" w14:textId="77777777" w:rsidR="00E06B71" w:rsidRPr="00DD711E" w:rsidRDefault="00E06B71" w:rsidP="00C06EDF">
            <w:pPr>
              <w:widowControl w:val="0"/>
              <w:jc w:val="center"/>
              <w:rPr>
                <w:rFonts w:eastAsia="Helvetica Neue"/>
              </w:rPr>
            </w:pPr>
            <w:r w:rsidRPr="00DD711E">
              <w:rPr>
                <w:rFonts w:eastAsia="Helvetica Neue"/>
              </w:rPr>
              <w:t>(12)</w:t>
            </w:r>
          </w:p>
        </w:tc>
      </w:tr>
    </w:tbl>
    <w:p w14:paraId="382248A6" w14:textId="77777777" w:rsidR="00E06B71" w:rsidRPr="00DD711E" w:rsidRDefault="00E06B71" w:rsidP="00E06B71">
      <w:pPr>
        <w:rPr>
          <w:rFonts w:eastAsia="Helvetica Neue"/>
        </w:rPr>
      </w:pPr>
      <w:r w:rsidRPr="00DD711E">
        <w:rPr>
          <w:rFonts w:eastAsia="Helvetica Neue"/>
        </w:rPr>
        <w:t xml:space="preserve">Where </w:t>
      </w:r>
      <m:oMath>
        <m:sSub>
          <m:sSubPr>
            <m:ctrlPr>
              <w:rPr>
                <w:rFonts w:ascii="Cambria Math" w:eastAsia="Helvetica Neue" w:hAnsi="Cambria Math"/>
              </w:rPr>
            </m:ctrlPr>
          </m:sSubPr>
          <m:e>
            <m:r>
              <w:rPr>
                <w:rFonts w:ascii="Cambria Math" w:hAnsi="Cambria Math"/>
              </w:rPr>
              <m:t>μ</m:t>
            </m:r>
          </m:e>
          <m:sub>
            <m:r>
              <w:rPr>
                <w:rFonts w:ascii="Cambria Math" w:eastAsia="Helvetica Neue" w:hAnsi="Cambria Math"/>
              </w:rPr>
              <m:t>n</m:t>
            </m:r>
          </m:sub>
        </m:sSub>
      </m:oMath>
      <w:r w:rsidRPr="00DD711E">
        <w:rPr>
          <w:rFonts w:eastAsia="Helvetica Neue"/>
        </w:rPr>
        <w:t xml:space="preserve"> is the mean number of PCR positives expected by the model accounting for the detection rates by SES group, relative detection rate (which reduces the chance of detecting a case before July 2020) </w:t>
      </w:r>
    </w:p>
    <w:p w14:paraId="1649CE5E" w14:textId="77777777" w:rsidR="00E06B71" w:rsidRPr="00DD711E" w:rsidRDefault="00E06B71" w:rsidP="00E06B71">
      <w:pPr>
        <w:pStyle w:val="ListParagraph"/>
        <w:rPr>
          <w:rFonts w:ascii="Times New Roman" w:eastAsia="Helvetica Neue" w:hAnsi="Times New Roman" w:cs="Times New Roman"/>
        </w:rPr>
      </w:pPr>
    </w:p>
    <w:p w14:paraId="287E9942" w14:textId="4FB57F68" w:rsidR="00E06B71" w:rsidRPr="00DD711E" w:rsidRDefault="00E06B71" w:rsidP="00E06B71">
      <w:pPr>
        <w:rPr>
          <w:rFonts w:eastAsia="Helvetica Neue"/>
        </w:rPr>
      </w:pPr>
      <w:r w:rsidRPr="00DD711E">
        <w:rPr>
          <w:rFonts w:eastAsia="Helvetica Neue"/>
          <w:u w:val="single"/>
        </w:rPr>
        <w:t>Beta-binomial model for proportion of daily positive swab tests.</w:t>
      </w:r>
      <w:r w:rsidRPr="00DD711E">
        <w:rPr>
          <w:rFonts w:eastAsia="Helvetica Neue"/>
        </w:rPr>
        <w:t xml:space="preserve"> We didn’t expect the daily swab test results to reflect an unbiased sample of the underlying PCR- detectable fraction of the population. Therefore, we include a relative bias parameter for a PCR-detectable individual being tested relative to a PCR-undetectable individual, for each SES group (</w:t>
      </w:r>
      <m:oMath>
        <m:sSub>
          <m:sSubPr>
            <m:ctrlPr>
              <w:rPr>
                <w:rFonts w:ascii="Cambria Math" w:eastAsia="Helvetica Neue" w:hAnsi="Cambria Math"/>
                <w:i/>
              </w:rPr>
            </m:ctrlPr>
          </m:sSubPr>
          <m:e>
            <m:r>
              <w:rPr>
                <w:rFonts w:ascii="Cambria Math" w:eastAsia="Helvetica Neue" w:hAnsi="Cambria Math"/>
              </w:rPr>
              <m:t>χ</m:t>
            </m:r>
          </m:e>
          <m:sub>
            <m:r>
              <w:rPr>
                <w:rFonts w:ascii="Cambria Math" w:eastAsia="Helvetica Neue" w:hAnsi="Cambria Math"/>
              </w:rPr>
              <m:t>L</m:t>
            </m:r>
          </m:sub>
        </m:sSub>
      </m:oMath>
      <w:r w:rsidRPr="00DD711E">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χ</m:t>
            </m:r>
          </m:e>
          <m:sub>
            <m:r>
              <w:rPr>
                <w:rFonts w:ascii="Cambria Math" w:eastAsia="Helvetica Neue" w:hAnsi="Cambria Math"/>
              </w:rPr>
              <m:t>U</m:t>
            </m:r>
          </m:sub>
        </m:sSub>
      </m:oMath>
      <w:r w:rsidRPr="00DD711E">
        <w:rPr>
          <w:rFonts w:eastAsia="Helvetica Neue"/>
        </w:rPr>
        <w:t>), and an effective sample size parameter (</w:t>
      </w:r>
      <m:oMath>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oMath>
      <w:r w:rsidRPr="00DD711E">
        <w:rPr>
          <w:rFonts w:eastAsia="Helvetica Neue"/>
        </w:rPr>
        <w:t xml:space="preserve">; </w:t>
      </w:r>
      <w:r w:rsidR="00E37033" w:rsidRPr="00DD711E">
        <w:fldChar w:fldCharType="begin"/>
      </w:r>
      <w:r w:rsidR="004357FA" w:rsidRPr="00DD711E">
        <w:instrText xml:space="preserve"> ADDIN PAPERS2_CITATIONS &lt;citation&gt;&lt;priority&gt;40&lt;/priority&gt;&lt;uuid&gt;6CE4625C-B488-4D0B-8CF0-B0C6377AF118&lt;/uuid&gt;&lt;publications&gt;&lt;publication&gt;&lt;subtype&gt;1&lt;/subtype&gt;&lt;publisher&gt;CRC Press&lt;/publisher&gt;&lt;title&gt;Bayesian data analysis&lt;/title&gt;&lt;url&gt;https://books.google.com/books?hl=en&amp;amp;lr=&amp;amp;id=ZXL6AQAAQBAJ&amp;amp;oi=fnd&amp;amp;pg=PP1&amp;amp;dq=Bayesian+Data+Analysis+Gelman&amp;amp;ots=uPYos-eCZ6&amp;amp;sig=C1VQ_owCerw2bv39wnH7f9qeIl8&lt;/url&gt;&lt;publication_date&gt;99201300001200000000200000&lt;/publication_date&gt;&lt;uuid&gt;72F22B88-EEBF-4E7C-BD08-E66108A4E7C3&lt;/uuid&gt;&lt;type&gt;0&lt;/type&gt;&lt;citekey&gt;Gelman:2013tc&lt;/citekey&gt;&lt;authors&gt;&lt;author&gt;&lt;lastName&gt;Gelman&lt;/lastName&gt;&lt;firstName&gt;A&lt;/firstName&gt;&lt;/author&gt;&lt;author&gt;&lt;lastName&gt;Carlin&lt;/lastName&gt;&lt;firstName&gt;J&lt;/firstName&gt;&lt;middleNames&gt;B&lt;/middleNames&gt;&lt;/author&gt;&lt;author&gt;&lt;lastName&gt;Stern&lt;/lastName&gt;&lt;firstName&gt;H&lt;/firstName&gt;&lt;middleNames&gt;S&lt;/middleNames&gt;&lt;/author&gt;&lt;author&gt;&lt;lastName&gt;Dunson&lt;/lastName&gt;&lt;firstName&gt;D&lt;/firstName&gt;&lt;middleNames&gt;B&lt;/middleNames&gt;&lt;/author&gt;&lt;author&gt;&lt;lastName&gt;Vehtari&lt;/lastName&gt;&lt;firstName&gt;A&lt;/firstName&gt;&lt;/author&gt;&lt;author&gt;&lt;lastName&gt;Rubin&lt;/lastName&gt;&lt;firstName&gt;Donald&lt;/firstName&gt;&lt;middleNames&gt;B&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0</w:t>
      </w:r>
      <w:r w:rsidR="004357FA" w:rsidRPr="00DD711E">
        <w:rPr>
          <w:rFonts w:eastAsia="Arial"/>
        </w:rPr>
        <w:t>)</w:t>
      </w:r>
      <w:r w:rsidR="00E37033" w:rsidRPr="00DD711E">
        <w:fldChar w:fldCharType="end"/>
      </w:r>
      <w:r w:rsidRPr="00DD711E">
        <w:rPr>
          <w:rFonts w:eastAsia="Helvetica Neue"/>
        </w:rPr>
        <w:t xml:space="preserve">). We used a point estimate of </w:t>
      </w:r>
      <m:oMath>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30</m:t>
        </m:r>
      </m:oMath>
      <w:r w:rsidRPr="00DD711E">
        <w:rPr>
          <w:rFonts w:eastAsia="Helvetica Neue"/>
        </w:rPr>
        <w:t>. On days where negative swab tests were available, we connect the observable status of the epidemic to the data thu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32867DF6"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BCA39CB" w14:textId="77777777" w:rsidR="00E06B71" w:rsidRPr="00DD711E" w:rsidRDefault="00BD1A66" w:rsidP="00C06EDF">
            <w:pPr>
              <w:jc w:val="center"/>
              <w:rPr>
                <w:rFonts w:eastAsia="Helvetica Neue"/>
                <w:sz w:val="20"/>
                <w:szCs w:val="20"/>
              </w:rPr>
            </w:pPr>
            <m:oMathPara>
              <m:oMath>
                <m:sSub>
                  <m:sSubPr>
                    <m:ctrlPr>
                      <w:rPr>
                        <w:rFonts w:ascii="Cambria Math" w:eastAsia="Helvetica Neue" w:hAnsi="Cambria Math"/>
                        <w:sz w:val="20"/>
                        <w:szCs w:val="20"/>
                      </w:rPr>
                    </m:ctrlPr>
                  </m:sSubPr>
                  <m:e>
                    <m:r>
                      <w:rPr>
                        <w:rFonts w:ascii="Cambria Math" w:hAnsi="Cambria Math"/>
                        <w:sz w:val="20"/>
                        <w:szCs w:val="20"/>
                      </w:rPr>
                      <m:t>p</m:t>
                    </m:r>
                  </m:e>
                  <m:sub>
                    <m:r>
                      <w:rPr>
                        <w:rFonts w:ascii="Cambria Math" w:eastAsia="Helvetica Neue" w:hAnsi="Cambria Math"/>
                        <w:sz w:val="20"/>
                        <w:szCs w:val="20"/>
                      </w:rPr>
                      <m:t>n</m:t>
                    </m:r>
                  </m:sub>
                </m:sSub>
                <m:r>
                  <w:rPr>
                    <w:rFonts w:ascii="Cambria Math" w:eastAsia="Helvetica Neue" w:hAnsi="Cambria Math"/>
                    <w:sz w:val="20"/>
                    <w:szCs w:val="20"/>
                  </w:rPr>
                  <m:t>=</m:t>
                </m:r>
                <m:d>
                  <m:dPr>
                    <m:ctrlPr>
                      <w:rPr>
                        <w:rFonts w:ascii="Cambria Math" w:eastAsia="Helvetica Neue" w:hAnsi="Cambria Math"/>
                        <w:i/>
                        <w:sz w:val="20"/>
                        <w:szCs w:val="20"/>
                      </w:rPr>
                    </m:ctrlPr>
                  </m:dPr>
                  <m:e>
                    <m:r>
                      <w:rPr>
                        <w:rFonts w:ascii="Cambria Math" w:eastAsia="Helvetica Neue" w:hAnsi="Cambria Math"/>
                        <w:sz w:val="20"/>
                        <w:szCs w:val="20"/>
                      </w:rPr>
                      <m:t>1-</m:t>
                    </m:r>
                    <m:sSub>
                      <m:sSubPr>
                        <m:ctrlPr>
                          <w:rPr>
                            <w:rFonts w:ascii="Cambria Math" w:eastAsia="Helvetica Neue" w:hAnsi="Cambria Math"/>
                            <w:i/>
                            <w:sz w:val="20"/>
                            <w:szCs w:val="20"/>
                          </w:rPr>
                        </m:ctrlPr>
                      </m:sSubPr>
                      <m:e>
                        <m:r>
                          <w:rPr>
                            <w:rFonts w:ascii="Cambria Math" w:eastAsia="Helvetica Neue" w:hAnsi="Cambria Math"/>
                            <w:sz w:val="20"/>
                            <w:szCs w:val="20"/>
                          </w:rPr>
                          <m:t>p</m:t>
                        </m:r>
                      </m:e>
                      <m:sub>
                        <m:r>
                          <w:rPr>
                            <w:rFonts w:ascii="Cambria Math" w:eastAsia="Helvetica Neue" w:hAnsi="Cambria Math"/>
                            <w:sz w:val="20"/>
                            <w:szCs w:val="20"/>
                          </w:rPr>
                          <m:t>U</m:t>
                        </m:r>
                      </m:sub>
                    </m:sSub>
                  </m:e>
                </m:d>
                <m:f>
                  <m:fPr>
                    <m:ctrlPr>
                      <w:rPr>
                        <w:rFonts w:ascii="Cambria Math" w:eastAsia="Helvetica Neue" w:hAnsi="Cambria Math"/>
                        <w:i/>
                        <w:sz w:val="20"/>
                        <w:szCs w:val="20"/>
                      </w:rPr>
                    </m:ctrlPr>
                  </m:fPr>
                  <m:num>
                    <m:sSub>
                      <m:sSubPr>
                        <m:ctrlPr>
                          <w:rPr>
                            <w:rFonts w:ascii="Cambria Math" w:eastAsia="Helvetica Neue" w:hAnsi="Cambria Math"/>
                            <w:i/>
                            <w:sz w:val="20"/>
                            <w:szCs w:val="20"/>
                          </w:rPr>
                        </m:ctrlPr>
                      </m:sSubPr>
                      <m:e>
                        <m:r>
                          <w:rPr>
                            <w:rFonts w:ascii="Cambria Math" w:eastAsia="Helvetica Neue" w:hAnsi="Cambria Math"/>
                            <w:sz w:val="20"/>
                            <w:szCs w:val="20"/>
                          </w:rPr>
                          <m:t>χ</m:t>
                        </m:r>
                      </m:e>
                      <m:sub>
                        <m:r>
                          <w:rPr>
                            <w:rFonts w:ascii="Cambria Math" w:eastAsia="Helvetica Neue" w:hAnsi="Cambria Math"/>
                            <w:sz w:val="20"/>
                            <w:szCs w:val="20"/>
                          </w:rPr>
                          <m:t>L</m:t>
                        </m:r>
                      </m:sub>
                    </m:sSub>
                    <m:r>
                      <w:rPr>
                        <w:rFonts w:ascii="Cambria Math" w:eastAsia="Helvetica Neue" w:hAnsi="Cambria Math"/>
                        <w:sz w:val="20"/>
                        <w:szCs w:val="20"/>
                      </w:rPr>
                      <m:t>(</m:t>
                    </m:r>
                    <m:sSup>
                      <m:sSupPr>
                        <m:ctrlPr>
                          <w:rPr>
                            <w:rFonts w:ascii="Cambria Math" w:eastAsia="Helvetica Neue" w:hAnsi="Cambria Math"/>
                            <w:sz w:val="20"/>
                            <w:szCs w:val="20"/>
                          </w:rPr>
                        </m:ctrlPr>
                      </m:sSupPr>
                      <m:e>
                        <m:r>
                          <w:rPr>
                            <w:rFonts w:ascii="Cambria Math" w:eastAsia="Helvetica Neue" w:hAnsi="Cambria Math"/>
                            <w:sz w:val="20"/>
                            <w:szCs w:val="20"/>
                          </w:rPr>
                          <m:t>P</m:t>
                        </m:r>
                      </m:e>
                      <m:sup>
                        <m:r>
                          <w:rPr>
                            <w:rFonts w:ascii="Cambria Math" w:eastAsia="Helvetica Neue" w:hAnsi="Cambria Math"/>
                            <w:sz w:val="20"/>
                            <w:szCs w:val="20"/>
                          </w:rPr>
                          <m:t>+</m:t>
                        </m:r>
                      </m:sup>
                    </m:sSup>
                    <m:sSub>
                      <m:sSubPr>
                        <m:ctrlPr>
                          <w:rPr>
                            <w:rFonts w:ascii="Cambria Math" w:eastAsia="Helvetica Neue" w:hAnsi="Cambria Math"/>
                            <w:sz w:val="20"/>
                            <w:szCs w:val="20"/>
                          </w:rPr>
                        </m:ctrlPr>
                      </m:sSubPr>
                      <m:e>
                        <m:r>
                          <w:rPr>
                            <w:rFonts w:ascii="Cambria Math" w:eastAsia="Helvetica Neue" w:hAnsi="Cambria Math"/>
                            <w:sz w:val="20"/>
                            <w:szCs w:val="20"/>
                          </w:rPr>
                          <m:t>)</m:t>
                        </m:r>
                      </m:e>
                      <m:sub>
                        <m:r>
                          <w:rPr>
                            <w:rFonts w:ascii="Cambria Math" w:eastAsia="Helvetica Neue" w:hAnsi="Cambria Math"/>
                            <w:sz w:val="20"/>
                            <w:szCs w:val="20"/>
                          </w:rPr>
                          <m:t>n,L</m:t>
                        </m:r>
                      </m:sub>
                    </m:sSub>
                  </m:num>
                  <m:den>
                    <m:r>
                      <w:rPr>
                        <w:rFonts w:ascii="Cambria Math" w:eastAsia="Helvetica Neue" w:hAnsi="Cambria Math"/>
                        <w:sz w:val="20"/>
                        <w:szCs w:val="20"/>
                      </w:rPr>
                      <m:t>(</m:t>
                    </m:r>
                    <m:sSub>
                      <m:sSubPr>
                        <m:ctrlPr>
                          <w:rPr>
                            <w:rFonts w:ascii="Cambria Math" w:eastAsia="Helvetica Neue" w:hAnsi="Cambria Math"/>
                            <w:i/>
                            <w:sz w:val="20"/>
                            <w:szCs w:val="20"/>
                          </w:rPr>
                        </m:ctrlPr>
                      </m:sSubPr>
                      <m:e>
                        <m:r>
                          <w:rPr>
                            <w:rFonts w:ascii="Cambria Math" w:eastAsia="Helvetica Neue" w:hAnsi="Cambria Math"/>
                            <w:sz w:val="20"/>
                            <w:szCs w:val="20"/>
                          </w:rPr>
                          <m:t>χ</m:t>
                        </m:r>
                      </m:e>
                      <m:sub>
                        <m:r>
                          <w:rPr>
                            <w:rFonts w:ascii="Cambria Math" w:eastAsia="Helvetica Neue" w:hAnsi="Cambria Math"/>
                            <w:sz w:val="20"/>
                            <w:szCs w:val="20"/>
                          </w:rPr>
                          <m:t>L</m:t>
                        </m:r>
                      </m:sub>
                    </m:sSub>
                    <m:r>
                      <w:rPr>
                        <w:rFonts w:ascii="Cambria Math" w:eastAsia="Helvetica Neue" w:hAnsi="Cambria Math"/>
                        <w:sz w:val="20"/>
                        <w:szCs w:val="20"/>
                      </w:rPr>
                      <m:t>-1)(</m:t>
                    </m:r>
                    <m:sSup>
                      <m:sSupPr>
                        <m:ctrlPr>
                          <w:rPr>
                            <w:rFonts w:ascii="Cambria Math" w:eastAsia="Helvetica Neue" w:hAnsi="Cambria Math"/>
                            <w:sz w:val="20"/>
                            <w:szCs w:val="20"/>
                          </w:rPr>
                        </m:ctrlPr>
                      </m:sSupPr>
                      <m:e>
                        <m:r>
                          <w:rPr>
                            <w:rFonts w:ascii="Cambria Math" w:eastAsia="Helvetica Neue" w:hAnsi="Cambria Math"/>
                            <w:sz w:val="20"/>
                            <w:szCs w:val="20"/>
                          </w:rPr>
                          <m:t>P</m:t>
                        </m:r>
                      </m:e>
                      <m:sup>
                        <m:r>
                          <w:rPr>
                            <w:rFonts w:ascii="Cambria Math" w:eastAsia="Helvetica Neue" w:hAnsi="Cambria Math"/>
                            <w:sz w:val="20"/>
                            <w:szCs w:val="20"/>
                          </w:rPr>
                          <m:t>+</m:t>
                        </m:r>
                      </m:sup>
                    </m:sSup>
                    <m:sSub>
                      <m:sSubPr>
                        <m:ctrlPr>
                          <w:rPr>
                            <w:rFonts w:ascii="Cambria Math" w:eastAsia="Helvetica Neue" w:hAnsi="Cambria Math"/>
                            <w:sz w:val="20"/>
                            <w:szCs w:val="20"/>
                          </w:rPr>
                        </m:ctrlPr>
                      </m:sSubPr>
                      <m:e>
                        <m:r>
                          <w:rPr>
                            <w:rFonts w:ascii="Cambria Math" w:eastAsia="Helvetica Neue" w:hAnsi="Cambria Math"/>
                            <w:sz w:val="20"/>
                            <w:szCs w:val="20"/>
                          </w:rPr>
                          <m:t>)</m:t>
                        </m:r>
                      </m:e>
                      <m:sub>
                        <m:r>
                          <w:rPr>
                            <w:rFonts w:ascii="Cambria Math" w:eastAsia="Helvetica Neue" w:hAnsi="Cambria Math"/>
                            <w:sz w:val="20"/>
                            <w:szCs w:val="20"/>
                          </w:rPr>
                          <m:t>n,L</m:t>
                        </m:r>
                      </m:sub>
                    </m:sSub>
                    <m:r>
                      <w:rPr>
                        <w:rFonts w:ascii="Cambria Math" w:eastAsia="Helvetica Neue" w:hAnsi="Cambria Math"/>
                        <w:sz w:val="20"/>
                        <w:szCs w:val="20"/>
                      </w:rPr>
                      <m:t>+N</m:t>
                    </m:r>
                    <m:sSub>
                      <m:sSubPr>
                        <m:ctrlPr>
                          <w:rPr>
                            <w:rFonts w:ascii="Cambria Math" w:eastAsia="Helvetica Neue" w:hAnsi="Cambria Math"/>
                            <w:i/>
                            <w:sz w:val="20"/>
                            <w:szCs w:val="20"/>
                          </w:rPr>
                        </m:ctrlPr>
                      </m:sSubPr>
                      <m:e>
                        <m:r>
                          <w:rPr>
                            <w:rFonts w:ascii="Cambria Math" w:eastAsia="Helvetica Neue" w:hAnsi="Cambria Math"/>
                            <w:sz w:val="20"/>
                            <w:szCs w:val="20"/>
                          </w:rPr>
                          <m:t>P</m:t>
                        </m:r>
                      </m:e>
                      <m:sub>
                        <m:r>
                          <w:rPr>
                            <w:rFonts w:ascii="Cambria Math" w:eastAsia="Helvetica Neue" w:hAnsi="Cambria Math"/>
                            <w:sz w:val="20"/>
                            <w:szCs w:val="20"/>
                          </w:rPr>
                          <m:t>eff</m:t>
                        </m:r>
                      </m:sub>
                    </m:sSub>
                  </m:den>
                </m:f>
                <m:r>
                  <w:rPr>
                    <w:rFonts w:ascii="Cambria Math" w:eastAsia="Helvetica Neue" w:hAnsi="Cambria Math"/>
                    <w:sz w:val="20"/>
                    <w:szCs w:val="20"/>
                  </w:rPr>
                  <m:t>+</m:t>
                </m:r>
                <m:sSub>
                  <m:sSubPr>
                    <m:ctrlPr>
                      <w:rPr>
                        <w:rFonts w:ascii="Cambria Math" w:eastAsia="Helvetica Neue" w:hAnsi="Cambria Math"/>
                        <w:i/>
                        <w:sz w:val="20"/>
                        <w:szCs w:val="20"/>
                      </w:rPr>
                    </m:ctrlPr>
                  </m:sSubPr>
                  <m:e>
                    <m:r>
                      <w:rPr>
                        <w:rFonts w:ascii="Cambria Math" w:eastAsia="Helvetica Neue" w:hAnsi="Cambria Math"/>
                        <w:sz w:val="20"/>
                        <w:szCs w:val="20"/>
                      </w:rPr>
                      <m:t>p</m:t>
                    </m:r>
                  </m:e>
                  <m:sub>
                    <m:r>
                      <w:rPr>
                        <w:rFonts w:ascii="Cambria Math" w:eastAsia="Helvetica Neue" w:hAnsi="Cambria Math"/>
                        <w:sz w:val="20"/>
                        <w:szCs w:val="20"/>
                      </w:rPr>
                      <m:t>U</m:t>
                    </m:r>
                  </m:sub>
                </m:sSub>
                <m:f>
                  <m:fPr>
                    <m:ctrlPr>
                      <w:rPr>
                        <w:rFonts w:ascii="Cambria Math" w:eastAsia="Helvetica Neue" w:hAnsi="Cambria Math"/>
                        <w:i/>
                        <w:sz w:val="20"/>
                        <w:szCs w:val="20"/>
                      </w:rPr>
                    </m:ctrlPr>
                  </m:fPr>
                  <m:num>
                    <m:sSub>
                      <m:sSubPr>
                        <m:ctrlPr>
                          <w:rPr>
                            <w:rFonts w:ascii="Cambria Math" w:eastAsia="Helvetica Neue" w:hAnsi="Cambria Math"/>
                            <w:i/>
                            <w:sz w:val="20"/>
                            <w:szCs w:val="20"/>
                          </w:rPr>
                        </m:ctrlPr>
                      </m:sSubPr>
                      <m:e>
                        <m:r>
                          <w:rPr>
                            <w:rFonts w:ascii="Cambria Math" w:eastAsia="Helvetica Neue" w:hAnsi="Cambria Math"/>
                            <w:sz w:val="20"/>
                            <w:szCs w:val="20"/>
                          </w:rPr>
                          <m:t>χ</m:t>
                        </m:r>
                      </m:e>
                      <m:sub>
                        <m:r>
                          <w:rPr>
                            <w:rFonts w:ascii="Cambria Math" w:eastAsia="Helvetica Neue" w:hAnsi="Cambria Math"/>
                            <w:sz w:val="20"/>
                            <w:szCs w:val="20"/>
                          </w:rPr>
                          <m:t>U</m:t>
                        </m:r>
                      </m:sub>
                    </m:sSub>
                    <m:r>
                      <w:rPr>
                        <w:rFonts w:ascii="Cambria Math" w:eastAsia="Helvetica Neue" w:hAnsi="Cambria Math"/>
                        <w:sz w:val="20"/>
                        <w:szCs w:val="20"/>
                      </w:rPr>
                      <m:t>(</m:t>
                    </m:r>
                    <m:sSup>
                      <m:sSupPr>
                        <m:ctrlPr>
                          <w:rPr>
                            <w:rFonts w:ascii="Cambria Math" w:eastAsia="Helvetica Neue" w:hAnsi="Cambria Math"/>
                            <w:sz w:val="20"/>
                            <w:szCs w:val="20"/>
                          </w:rPr>
                        </m:ctrlPr>
                      </m:sSupPr>
                      <m:e>
                        <m:r>
                          <w:rPr>
                            <w:rFonts w:ascii="Cambria Math" w:eastAsia="Helvetica Neue" w:hAnsi="Cambria Math"/>
                            <w:sz w:val="20"/>
                            <w:szCs w:val="20"/>
                          </w:rPr>
                          <m:t>P</m:t>
                        </m:r>
                      </m:e>
                      <m:sup>
                        <m:r>
                          <w:rPr>
                            <w:rFonts w:ascii="Cambria Math" w:eastAsia="Helvetica Neue" w:hAnsi="Cambria Math"/>
                            <w:sz w:val="20"/>
                            <w:szCs w:val="20"/>
                          </w:rPr>
                          <m:t>+</m:t>
                        </m:r>
                      </m:sup>
                    </m:sSup>
                    <m:sSub>
                      <m:sSubPr>
                        <m:ctrlPr>
                          <w:rPr>
                            <w:rFonts w:ascii="Cambria Math" w:eastAsia="Helvetica Neue" w:hAnsi="Cambria Math"/>
                            <w:sz w:val="20"/>
                            <w:szCs w:val="20"/>
                          </w:rPr>
                        </m:ctrlPr>
                      </m:sSubPr>
                      <m:e>
                        <m:r>
                          <w:rPr>
                            <w:rFonts w:ascii="Cambria Math" w:eastAsia="Helvetica Neue" w:hAnsi="Cambria Math"/>
                            <w:sz w:val="20"/>
                            <w:szCs w:val="20"/>
                          </w:rPr>
                          <m:t>)</m:t>
                        </m:r>
                      </m:e>
                      <m:sub>
                        <m:r>
                          <w:rPr>
                            <w:rFonts w:ascii="Cambria Math" w:eastAsia="Helvetica Neue" w:hAnsi="Cambria Math"/>
                            <w:sz w:val="20"/>
                            <w:szCs w:val="20"/>
                          </w:rPr>
                          <m:t>n,U</m:t>
                        </m:r>
                      </m:sub>
                    </m:sSub>
                  </m:num>
                  <m:den>
                    <m:r>
                      <w:rPr>
                        <w:rFonts w:ascii="Cambria Math" w:eastAsia="Helvetica Neue" w:hAnsi="Cambria Math"/>
                        <w:sz w:val="20"/>
                        <w:szCs w:val="20"/>
                      </w:rPr>
                      <m:t>(</m:t>
                    </m:r>
                    <m:sSub>
                      <m:sSubPr>
                        <m:ctrlPr>
                          <w:rPr>
                            <w:rFonts w:ascii="Cambria Math" w:eastAsia="Helvetica Neue" w:hAnsi="Cambria Math"/>
                            <w:i/>
                            <w:sz w:val="20"/>
                            <w:szCs w:val="20"/>
                          </w:rPr>
                        </m:ctrlPr>
                      </m:sSubPr>
                      <m:e>
                        <m:r>
                          <w:rPr>
                            <w:rFonts w:ascii="Cambria Math" w:eastAsia="Helvetica Neue" w:hAnsi="Cambria Math"/>
                            <w:sz w:val="20"/>
                            <w:szCs w:val="20"/>
                          </w:rPr>
                          <m:t>χ</m:t>
                        </m:r>
                      </m:e>
                      <m:sub>
                        <m:r>
                          <w:rPr>
                            <w:rFonts w:ascii="Cambria Math" w:eastAsia="Helvetica Neue" w:hAnsi="Cambria Math"/>
                            <w:sz w:val="20"/>
                            <w:szCs w:val="20"/>
                          </w:rPr>
                          <m:t>U</m:t>
                        </m:r>
                      </m:sub>
                    </m:sSub>
                    <m:r>
                      <w:rPr>
                        <w:rFonts w:ascii="Cambria Math" w:eastAsia="Helvetica Neue" w:hAnsi="Cambria Math"/>
                        <w:sz w:val="20"/>
                        <w:szCs w:val="20"/>
                      </w:rPr>
                      <m:t>-1)(</m:t>
                    </m:r>
                    <m:sSup>
                      <m:sSupPr>
                        <m:ctrlPr>
                          <w:rPr>
                            <w:rFonts w:ascii="Cambria Math" w:eastAsia="Helvetica Neue" w:hAnsi="Cambria Math"/>
                            <w:sz w:val="20"/>
                            <w:szCs w:val="20"/>
                          </w:rPr>
                        </m:ctrlPr>
                      </m:sSupPr>
                      <m:e>
                        <m:r>
                          <w:rPr>
                            <w:rFonts w:ascii="Cambria Math" w:eastAsia="Helvetica Neue" w:hAnsi="Cambria Math"/>
                            <w:sz w:val="20"/>
                            <w:szCs w:val="20"/>
                          </w:rPr>
                          <m:t>P</m:t>
                        </m:r>
                      </m:e>
                      <m:sup>
                        <m:r>
                          <w:rPr>
                            <w:rFonts w:ascii="Cambria Math" w:eastAsia="Helvetica Neue" w:hAnsi="Cambria Math"/>
                            <w:sz w:val="20"/>
                            <w:szCs w:val="20"/>
                          </w:rPr>
                          <m:t>+</m:t>
                        </m:r>
                      </m:sup>
                    </m:sSup>
                    <m:sSub>
                      <m:sSubPr>
                        <m:ctrlPr>
                          <w:rPr>
                            <w:rFonts w:ascii="Cambria Math" w:eastAsia="Helvetica Neue" w:hAnsi="Cambria Math"/>
                            <w:sz w:val="20"/>
                            <w:szCs w:val="20"/>
                          </w:rPr>
                        </m:ctrlPr>
                      </m:sSubPr>
                      <m:e>
                        <m:r>
                          <w:rPr>
                            <w:rFonts w:ascii="Cambria Math" w:eastAsia="Helvetica Neue" w:hAnsi="Cambria Math"/>
                            <w:sz w:val="20"/>
                            <w:szCs w:val="20"/>
                          </w:rPr>
                          <m:t>)</m:t>
                        </m:r>
                      </m:e>
                      <m:sub>
                        <m:r>
                          <w:rPr>
                            <w:rFonts w:ascii="Cambria Math" w:eastAsia="Helvetica Neue" w:hAnsi="Cambria Math"/>
                            <w:sz w:val="20"/>
                            <w:szCs w:val="20"/>
                          </w:rPr>
                          <m:t>n,U</m:t>
                        </m:r>
                      </m:sub>
                    </m:sSub>
                    <m:r>
                      <w:rPr>
                        <w:rFonts w:ascii="Cambria Math" w:eastAsia="Helvetica Neue" w:hAnsi="Cambria Math"/>
                        <w:sz w:val="20"/>
                        <w:szCs w:val="20"/>
                      </w:rPr>
                      <m:t>+N</m:t>
                    </m:r>
                    <m:sSub>
                      <m:sSubPr>
                        <m:ctrlPr>
                          <w:rPr>
                            <w:rFonts w:ascii="Cambria Math" w:eastAsia="Helvetica Neue" w:hAnsi="Cambria Math"/>
                            <w:i/>
                            <w:sz w:val="20"/>
                            <w:szCs w:val="20"/>
                          </w:rPr>
                        </m:ctrlPr>
                      </m:sSubPr>
                      <m:e>
                        <m:r>
                          <w:rPr>
                            <w:rFonts w:ascii="Cambria Math" w:eastAsia="Helvetica Neue" w:hAnsi="Cambria Math"/>
                            <w:sz w:val="20"/>
                            <w:szCs w:val="20"/>
                          </w:rPr>
                          <m:t>(1-P</m:t>
                        </m:r>
                      </m:e>
                      <m:sub>
                        <m:r>
                          <w:rPr>
                            <w:rFonts w:ascii="Cambria Math" w:eastAsia="Helvetica Neue" w:hAnsi="Cambria Math"/>
                            <w:sz w:val="20"/>
                            <w:szCs w:val="20"/>
                          </w:rPr>
                          <m:t>eff</m:t>
                        </m:r>
                      </m:sub>
                    </m:sSub>
                    <m:r>
                      <w:rPr>
                        <w:rFonts w:ascii="Cambria Math" w:eastAsia="Helvetica Neue" w:hAnsi="Cambria Math"/>
                        <w:sz w:val="20"/>
                        <w:szCs w:val="20"/>
                      </w:rPr>
                      <m:t>)</m:t>
                    </m:r>
                  </m:den>
                </m:f>
              </m:oMath>
            </m:oMathPara>
          </w:p>
          <w:p w14:paraId="3817D8CB" w14:textId="77777777" w:rsidR="00E06B71" w:rsidRPr="00DD711E" w:rsidRDefault="00E06B71" w:rsidP="00C06EDF">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BetaBin(</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m:t>
                  </m:r>
                </m:sub>
              </m:sSub>
              <m:r>
                <w:rPr>
                  <w:rFonts w:ascii="Cambria Math" w:eastAsia="Helvetica Neue" w:hAnsi="Cambria Math"/>
                </w:rPr>
                <m:t xml:space="preserve">,   </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oMath>
            <w:r w:rsidRPr="00DD711E">
              <w:rPr>
                <w:rFonts w:eastAsia="Helvetica Neue"/>
              </w:rPr>
              <w:t xml:space="preserve"> for each day </w:t>
            </w:r>
            <w:r w:rsidRPr="00DD711E">
              <w:rPr>
                <w:rFonts w:eastAsia="Helvetica Neue"/>
                <w:i/>
              </w:rPr>
              <w:t>n</w:t>
            </w:r>
            <w:r w:rsidRPr="00DD711E">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5E4B87E" w14:textId="77777777" w:rsidR="00E06B71" w:rsidRPr="00DD711E" w:rsidRDefault="00E06B71" w:rsidP="00C06EDF">
            <w:pPr>
              <w:widowControl w:val="0"/>
              <w:jc w:val="center"/>
              <w:rPr>
                <w:rFonts w:eastAsia="Helvetica Neue"/>
              </w:rPr>
            </w:pPr>
            <w:r w:rsidRPr="00DD711E">
              <w:rPr>
                <w:rFonts w:eastAsia="Helvetica Neue"/>
              </w:rPr>
              <w:t>(13)</w:t>
            </w:r>
          </w:p>
        </w:tc>
      </w:tr>
    </w:tbl>
    <w:p w14:paraId="6C9B0514" w14:textId="77777777" w:rsidR="00E06B71" w:rsidRPr="00DD711E" w:rsidRDefault="00E06B71" w:rsidP="00E06B71">
      <w:pPr>
        <w:rPr>
          <w:rFonts w:eastAsia="Helvetica Neue"/>
          <w:u w:val="single"/>
        </w:rPr>
      </w:pPr>
      <w:r w:rsidRPr="00DD711E">
        <w:rPr>
          <w:rFonts w:eastAsia="Helvetica Neue"/>
        </w:rPr>
        <w:t xml:space="preserve">Where </w:t>
      </w:r>
      <m:oMath>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m:t>
            </m:r>
          </m:sub>
        </m:sSub>
      </m:oMath>
      <w:r w:rsidRPr="00DD711E">
        <w:rPr>
          <w:rFonts w:eastAsia="Helvetica Neue"/>
        </w:rPr>
        <w:t xml:space="preserve"> is the total number of PCR swab samples collected on day </w:t>
      </w:r>
      <w:r w:rsidRPr="00DD711E">
        <w:rPr>
          <w:rFonts w:eastAsia="Helvetica Neue"/>
          <w:i/>
        </w:rPr>
        <w:t xml:space="preserve">n </w:t>
      </w:r>
      <w:r w:rsidRPr="00DD711E">
        <w:rPr>
          <w:rFonts w:eastAsia="Helvetica Neue"/>
          <w:iCs/>
        </w:rPr>
        <w:t xml:space="preserve">in the county being fitted </w:t>
      </w:r>
      <w:r w:rsidRPr="00DD711E">
        <w:rPr>
          <w:rFonts w:eastAsia="Helvetica Neue"/>
        </w:rPr>
        <w:t xml:space="preserve">and </w:t>
      </w:r>
      <m:oMath>
        <m:sSub>
          <m:sSubPr>
            <m:ctrlPr>
              <w:rPr>
                <w:rFonts w:ascii="Cambria Math" w:eastAsia="Helvetica Neue" w:hAnsi="Cambria Math"/>
              </w:rPr>
            </m:ctrlPr>
          </m:sSubPr>
          <m:e>
            <m:r>
              <w:rPr>
                <w:rFonts w:ascii="Cambria Math" w:hAnsi="Cambria Math"/>
              </w:rPr>
              <m:t>p</m:t>
            </m:r>
          </m:e>
          <m:sub>
            <m:r>
              <w:rPr>
                <w:rFonts w:ascii="Cambria Math" w:eastAsia="Helvetica Neue" w:hAnsi="Cambria Math"/>
              </w:rPr>
              <m:t>n</m:t>
            </m:r>
          </m:sub>
        </m:sSub>
      </m:oMath>
      <w:r w:rsidRPr="00DD711E">
        <w:rPr>
          <w:rFonts w:eastAsia="Helvetica Neue"/>
        </w:rPr>
        <w:t xml:space="preserve"> is the proportion of tests performed returning positive expected by the model, accounting for bias in the sampling regime and the possibility that tests occur among the upper SES group with probability </w:t>
      </w:r>
      <m:oMath>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U</m:t>
            </m:r>
          </m:sub>
        </m:sSub>
      </m:oMath>
      <w:r w:rsidRPr="00DD711E">
        <w:rPr>
          <w:rFonts w:eastAsia="Helvetica Neue"/>
        </w:rPr>
        <w:t xml:space="preserve"> independently of the underlying numbers of PCR detectable individuals. </w:t>
      </w:r>
    </w:p>
    <w:p w14:paraId="121ED1BF" w14:textId="77777777" w:rsidR="00E06B71" w:rsidRPr="00DD711E" w:rsidRDefault="00E06B71" w:rsidP="00E06B71">
      <w:pPr>
        <w:rPr>
          <w:rFonts w:eastAsia="Helvetica Neue"/>
        </w:rPr>
      </w:pPr>
    </w:p>
    <w:p w14:paraId="43613B11" w14:textId="7AFF95AD" w:rsidR="00E06B71" w:rsidRPr="00DD711E" w:rsidRDefault="00E06B71" w:rsidP="00E06B71">
      <w:pPr>
        <w:rPr>
          <w:rFonts w:eastAsia="Helvetica Neue"/>
        </w:rPr>
      </w:pPr>
      <w:r w:rsidRPr="00DD711E">
        <w:rPr>
          <w:rFonts w:eastAsia="Helvetica Neue"/>
          <w:u w:val="single"/>
        </w:rPr>
        <w:t>Beta-binomial model for proportion of daily positive serological tests.</w:t>
      </w:r>
      <w:r w:rsidRPr="00DD711E">
        <w:rPr>
          <w:rFonts w:eastAsia="Helvetica Neue"/>
        </w:rPr>
        <w:t xml:space="preserve"> The reported uncertainty in the maximum sensitivity of serology assay was fairly high: the posterior mean sensitivity was 82.5% (credible interval 69.6-91.2%; </w:t>
      </w:r>
      <w:r w:rsidR="00E37033" w:rsidRPr="00DD711E">
        <w:fldChar w:fldCharType="begin"/>
      </w:r>
      <w:r w:rsidR="004357FA" w:rsidRPr="00DD711E">
        <w:instrText xml:space="preserve"> ADDIN PAPERS2_CITATIONS &lt;citation&gt;&lt;priority&gt;41&lt;/priority&gt;&lt;uuid&gt;0CDEA1B3-2ACF-4A66-90D8-4DEE7CF9A5AB&lt;/uuid&gt;&lt;publications&gt;&lt;publication&gt;&lt;subtype&gt;400&lt;/subtype&gt;&lt;publisher&gt;American Association for the Advancement of Science&lt;/publisher&gt;&lt;title&gt;Seroprevalence of anti-SARS-CoV-2 IgG antibodies in Kenyan blood donors.&lt;/title&gt;&lt;url&gt;https://www.sciencemag.org/lookup/doi/10.1126/science.abe1916&lt;/url&gt;&lt;publication_date&gt;99202011111200000000222000&lt;/publication_date&gt;&lt;uuid&gt;AF485DDC-EA95-46B5-A10D-15BD1304F2C3&lt;/uuid&gt;&lt;type&gt;400&lt;/type&gt;&lt;accepted_date&gt;99202011061200000000222000&lt;/accepted_date&gt;&lt;citekey&gt;Uyoga:2020bf&lt;/citekey&gt;&lt;submission_date&gt;99202008201200000000222000&lt;/submission_date&gt;&lt;doi&gt;10.1126/science.abe1916&lt;/doi&gt;&lt;institution&gt;EMRI-Wellcome Trust Research Programme, Kilifi, Kenya. suyoga@kemri-wellcome.org.&lt;/institution&gt;&lt;startpage&gt;eabe1916&lt;/startpage&gt;&lt;endpage&gt;11&lt;/endpage&gt;&lt;bundle&gt;&lt;publication&gt;&lt;title&gt;Science&lt;/title&gt;&lt;uuid&gt;538C1A54-23D8-4128-B49B-454A04BBCCD1&lt;/uuid&gt;&lt;subtype&gt;-100&lt;/subtype&gt;&lt;publisher&gt;American Association for the Advancement of Science&lt;/publisher&gt;&lt;type&gt;-100&lt;/type&gt;&lt;/publication&gt;&lt;/bundle&gt;&lt;authors&gt;&lt;author&gt;&lt;lastName&gt;Uyoga&lt;/lastName&gt;&lt;firstName&gt;Sophie&lt;/firstName&gt;&lt;/author&gt;&lt;author&gt;&lt;lastName&gt;Adetifa&lt;/lastName&gt;&lt;firstName&gt;Ifedayo&lt;/firstName&gt;&lt;middleNames&gt;M O&lt;/middleNames&gt;&lt;/author&gt;&lt;author&gt;&lt;lastName&gt;Karanja&lt;/lastName&gt;&lt;firstName&gt;Henry&lt;/firstName&gt;&lt;middleNames&gt;K&lt;/middleNames&gt;&lt;/author&gt;&lt;author&gt;&lt;lastName&gt;Nyagwange&lt;/lastName&gt;&lt;firstName&gt;James&lt;/firstName&gt;&lt;/author&gt;&lt;author&gt;&lt;lastName&gt;Tuju&lt;/lastName&gt;&lt;firstName&gt;James&lt;/firstName&gt;&lt;/author&gt;&lt;author&gt;&lt;lastName&gt;Wanjiku&lt;/lastName&gt;&lt;firstName&gt;Perpetual&lt;/firstName&gt;&lt;/author&gt;&lt;author&gt;&lt;lastName&gt;Aman&lt;/lastName&gt;&lt;firstName&gt;Rashid&lt;/firstName&gt;&lt;/author&gt;&lt;author&gt;&lt;lastName&gt;Mwangangi&lt;/lastName&gt;&lt;firstName&gt;Mercy&lt;/firstName&gt;&lt;/author&gt;&lt;author&gt;&lt;lastName&gt;Amoth&lt;/lastName&gt;&lt;firstName&gt;Patrick&lt;/firstName&gt;&lt;/author&gt;&lt;author&gt;&lt;lastName&gt;Kasera&lt;/lastName&gt;&lt;firstName&gt;Kadondi&lt;/firstName&gt;&lt;/author&gt;&lt;author&gt;&lt;lastName&gt;Ng'ang'a&lt;/lastName&gt;&lt;firstName&gt;Wangari&lt;/firstName&gt;&lt;/author&gt;&lt;author&gt;&lt;lastName&gt;Rombo&lt;/lastName&gt;&lt;firstName&gt;Charles&lt;/firstName&gt;&lt;/author&gt;&lt;author&gt;&lt;lastName&gt;Yegon&lt;/lastName&gt;&lt;firstName&gt;Christine&lt;/firstName&gt;&lt;/author&gt;&lt;author&gt;&lt;lastName&gt;Kithi&lt;/lastName&gt;&lt;firstName&gt;Khamisi&lt;/firstName&gt;&lt;/author&gt;&lt;author&gt;&lt;lastName&gt;Odhiambo&lt;/lastName&gt;&lt;firstName&gt;Elizabeth&lt;/firstName&gt;&lt;/author&gt;&lt;author&gt;&lt;lastName&gt;Rotich&lt;/lastName&gt;&lt;firstName&gt;Thomas&lt;/firstName&gt;&lt;/author&gt;&lt;author&gt;&lt;lastName&gt;Orgut&lt;/lastName&gt;&lt;firstName&gt;Irene&lt;/firstName&gt;&lt;/author&gt;&lt;author&gt;&lt;lastName&gt;Kihara&lt;/lastName&gt;&lt;firstName&gt;Sammy&lt;/firstName&gt;&lt;/author&gt;&lt;author&gt;&lt;lastName&gt;Otiende&lt;/lastName&gt;&lt;firstName&gt;Mark&lt;/firstName&gt;&lt;/author&gt;&lt;author&gt;&lt;lastName&gt;Bottomley&lt;/lastName&gt;&lt;firstName&gt;Christian&lt;/firstName&gt;&lt;/author&gt;&lt;author&gt;&lt;lastName&gt;Mupe&lt;/lastName&gt;&lt;firstName&gt;Zonia&lt;/firstName&gt;&lt;middleNames&gt;N&lt;/middleNames&gt;&lt;/author&gt;&lt;author&gt;&lt;lastName&gt;Kagucia&lt;/lastName&gt;&lt;firstName&gt;Eunice&lt;/firstName&gt;&lt;middleNames&gt;W&lt;/middleNames&gt;&lt;/author&gt;&lt;author&gt;&lt;lastName&gt;Gallagher&lt;/lastName&gt;&lt;firstName&gt;Katherine&lt;/firstName&gt;&lt;middleNames&gt;E&lt;/middleNames&gt;&lt;/author&gt;&lt;author&gt;&lt;lastName&gt;Etyang&lt;/lastName&gt;&lt;firstName&gt;Anthony&lt;/firstName&gt;&lt;/author&gt;&lt;author&gt;&lt;lastName&gt;Voller&lt;/lastName&gt;&lt;firstName&gt;Shirine&lt;/firstName&gt;&lt;/author&gt;&lt;author&gt;&lt;lastName&gt;Gitonga&lt;/lastName&gt;&lt;firstName&gt;John&lt;/firstName&gt;&lt;middleNames&gt;N&lt;/middleNames&gt;&lt;/author&gt;&lt;author&gt;&lt;lastName&gt;Mugo&lt;/lastName&gt;&lt;firstName&gt;Daisy&lt;/firstName&gt;&lt;/author&gt;&lt;author&gt;&lt;lastName&gt;Agoti&lt;/lastName&gt;&lt;firstName&gt;Charles&lt;/firstName&gt;&lt;middleNames&gt;N&lt;/middleNames&gt;&lt;/author&gt;&lt;author&gt;&lt;lastName&gt;Otieno&lt;/lastName&gt;&lt;firstName&gt;Edward&lt;/firstName&gt;&lt;/author&gt;&lt;author&gt;&lt;lastName&gt;Ndwiga&lt;/lastName&gt;&lt;firstName&gt;Leonard&lt;/firstName&gt;&lt;/author&gt;&lt;author&gt;&lt;lastName&gt;Lambe&lt;/lastName&gt;&lt;firstName&gt;Teresa&lt;/firstName&gt;&lt;/author&gt;&lt;author&gt;&lt;lastName&gt;Wright&lt;/lastName&gt;&lt;firstName&gt;Daniel&lt;/firstName&gt;&lt;/author&gt;&lt;author&gt;&lt;lastName&gt;Barasa&lt;/lastName&gt;&lt;firstName&gt;Edwine&lt;/firstName&gt;&lt;/author&gt;&lt;author&gt;&lt;lastName&gt;Tsofa&lt;/lastName&gt;&lt;firstName&gt;Benjamin&lt;/firstName&gt;&lt;/author&gt;&lt;author&gt;&lt;lastName&gt;Bejon&lt;/lastName&gt;&lt;firstName&gt;Philip&lt;/firstName&gt;&lt;/author&gt;&lt;author&gt;&lt;lastName&gt;Ochola-Oyier&lt;/lastName&gt;&lt;firstName&gt;Lynette&lt;/firstName&gt;&lt;middleNames&gt;I&lt;/middleNames&gt;&lt;/author&gt;&lt;author&gt;&lt;lastName&gt;Agweyu&lt;/lastName&gt;&lt;firstName&gt;Ambrose&lt;/firstName&gt;&lt;/author&gt;&lt;author&gt;&lt;lastName&gt;Scott&lt;/lastName&gt;&lt;firstName&gt;J&lt;/firstName&gt;&lt;middleNames&gt;Anthony G&lt;/middleNames&gt;&lt;/author&gt;&lt;author&gt;&lt;lastName&gt;Warimwe&lt;/lastName&gt;&lt;firstName&gt;George&lt;/firstName&gt;&lt;middleNames&gt;M&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2</w:t>
      </w:r>
      <w:r w:rsidR="004357FA" w:rsidRPr="00DD711E">
        <w:rPr>
          <w:rFonts w:eastAsia="Arial"/>
        </w:rPr>
        <w:t>)</w:t>
      </w:r>
      <w:r w:rsidR="00E37033" w:rsidRPr="00DD711E">
        <w:fldChar w:fldCharType="end"/>
      </w:r>
      <w:r w:rsidRPr="00DD711E">
        <w:rPr>
          <w:rFonts w:eastAsia="Helvetica Neue"/>
        </w:rPr>
        <w:t xml:space="preserve">. The posterior uncertainty in the serological sensitivity influenced the confidence the inference method placed on the serological sample data; if the test </w:t>
      </w:r>
      <w:r w:rsidRPr="00DD711E">
        <w:rPr>
          <w:rFonts w:eastAsia="Helvetica Neue"/>
        </w:rPr>
        <w:lastRenderedPageBreak/>
        <w:t>sensitivity was known to high precision we would treat each day’s serological samples as a binomial draw from an underlying proportion of sero</w:t>
      </w:r>
      <w:r w:rsidR="005E3528">
        <w:rPr>
          <w:rFonts w:eastAsia="Helvetica Neue"/>
        </w:rPr>
        <w:t>positive</w:t>
      </w:r>
      <w:r w:rsidRPr="00DD711E">
        <w:rPr>
          <w:rFonts w:eastAsia="Helvetica Neue"/>
        </w:rPr>
        <w:t xml:space="preserve"> individuals given by equation (6). Given that the sensitivity of the serological assay was itself an uncertain factor we fitted the posterior uncertainty in the testing sensitivity to a beta distribution: </w:t>
      </w:r>
      <m:oMath>
        <m:r>
          <w:rPr>
            <w:rFonts w:ascii="Cambria Math" w:eastAsia="Helvetica Neue" w:hAnsi="Cambria Math"/>
          </w:rPr>
          <m:t>serological sensitivity∼Beta(</m:t>
        </m:r>
        <m:acc>
          <m:accPr>
            <m:ctrlPr>
              <w:rPr>
                <w:rFonts w:ascii="Cambria Math" w:eastAsia="Helvetica Neue" w:hAnsi="Cambria Math"/>
              </w:rPr>
            </m:ctrlPr>
          </m:accPr>
          <m:e>
            <m:r>
              <w:rPr>
                <w:rFonts w:ascii="Cambria Math" w:eastAsia="Helvetica Neue" w:hAnsi="Cambria Math"/>
              </w:rPr>
              <m:t>α</m:t>
            </m:r>
          </m:e>
        </m:acc>
        <m:r>
          <w:rPr>
            <w:rFonts w:ascii="Cambria Math" w:eastAsia="Helvetica Neue" w:hAnsi="Cambria Math"/>
          </w:rPr>
          <m:t>=33.6,</m:t>
        </m:r>
        <m:acc>
          <m:accPr>
            <m:ctrlPr>
              <w:rPr>
                <w:rFonts w:ascii="Cambria Math" w:eastAsia="Helvetica Neue" w:hAnsi="Cambria Math"/>
              </w:rPr>
            </m:ctrlPr>
          </m:accPr>
          <m:e>
            <m:r>
              <w:rPr>
                <w:rFonts w:ascii="Cambria Math" w:eastAsia="Helvetica Neue" w:hAnsi="Cambria Math"/>
              </w:rPr>
              <m:t>β</m:t>
            </m:r>
          </m:e>
        </m:acc>
        <m:r>
          <w:rPr>
            <w:rFonts w:ascii="Cambria Math" w:eastAsia="Helvetica Neue" w:hAnsi="Cambria Math"/>
          </w:rPr>
          <m:t>=7.13)</m:t>
        </m:r>
      </m:oMath>
      <w:r w:rsidRPr="00DD711E">
        <w:rPr>
          <w:rFonts w:eastAsia="Helvetica Neue"/>
        </w:rPr>
        <w:t xml:space="preserve">. This implied that the appropriate observation model for the number of positive serological samples on day </w:t>
      </w:r>
      <w:r w:rsidRPr="00DD711E">
        <w:rPr>
          <w:rFonts w:eastAsia="Helvetica Neue"/>
          <w:i/>
        </w:rPr>
        <w:t>n</w:t>
      </w:r>
      <w:r w:rsidRPr="00DD711E">
        <w:rPr>
          <w:rFonts w:eastAsia="Helvetica Neue"/>
        </w:rPr>
        <w:t xml:space="preser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DD711E">
        <w:rPr>
          <w:rFonts w:eastAsia="Helvetica Neue"/>
        </w:rPr>
        <w:t xml:space="preserve">), out of the total number of serological samples being collected on day </w:t>
      </w:r>
      <w:r w:rsidRPr="00DD711E">
        <w:rPr>
          <w:rFonts w:eastAsia="Helvetica Neue"/>
          <w:i/>
        </w:rPr>
        <w:t xml:space="preserve">n, </w:t>
      </w:r>
      <m:oMath>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DD711E">
        <w:rPr>
          <w:rFonts w:eastAsia="Helvetica Neue"/>
        </w:rPr>
        <w:t>,  was a Beta-binomial distribu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4D0B15F0"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423DB3D" w14:textId="1DE0B789" w:rsidR="00E06B71" w:rsidRPr="00DD711E" w:rsidRDefault="00E06B71" w:rsidP="00C06EDF">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BetaBin(</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num>
                <m:den>
                  <m:r>
                    <w:rPr>
                      <w:rFonts w:ascii="Cambria Math" w:eastAsia="Helvetica Neue" w:hAnsi="Cambria Math"/>
                    </w:rPr>
                    <m:t>N</m:t>
                  </m:r>
                </m:den>
              </m:f>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sero</m:t>
                  </m:r>
                </m:sub>
              </m:sSub>
              <m:r>
                <w:rPr>
                  <w:rFonts w:ascii="Cambria Math" w:eastAsia="Helvetica Neue" w:hAnsi="Cambria Math"/>
                </w:rPr>
                <m:t>)</m:t>
              </m:r>
            </m:oMath>
            <w:r w:rsidRPr="00DD711E">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E9E6163" w14:textId="77777777" w:rsidR="00E06B71" w:rsidRPr="00DD711E" w:rsidRDefault="00E06B71" w:rsidP="00C06EDF">
            <w:pPr>
              <w:widowControl w:val="0"/>
              <w:jc w:val="center"/>
              <w:rPr>
                <w:rFonts w:eastAsia="Helvetica Neue"/>
              </w:rPr>
            </w:pPr>
            <w:r w:rsidRPr="00DD711E">
              <w:rPr>
                <w:rFonts w:eastAsia="Helvetica Neue"/>
              </w:rPr>
              <w:t>(14)</w:t>
            </w:r>
          </w:p>
        </w:tc>
      </w:tr>
    </w:tbl>
    <w:p w14:paraId="3D558582" w14:textId="70E99C7A" w:rsidR="00E06B71" w:rsidRPr="00DD711E" w:rsidRDefault="00E06B71" w:rsidP="00E06B71">
      <w:pPr>
        <w:rPr>
          <w:rFonts w:eastAsia="Helvetica Neue"/>
        </w:rPr>
      </w:pPr>
      <w:r w:rsidRPr="00DD711E">
        <w:rPr>
          <w:rFonts w:eastAsia="Helvetica Neue"/>
        </w:rPr>
        <w:t xml:space="preserve">Given an underlying realization of the transmission process the mean number of positive serological samples on day </w:t>
      </w:r>
      <w:r w:rsidRPr="00DD711E">
        <w:rPr>
          <w:rFonts w:eastAsia="Helvetica Neue"/>
          <w:i/>
        </w:rPr>
        <w:t>n</w:t>
      </w:r>
      <w:r w:rsidRPr="00DD711E">
        <w:rPr>
          <w:rFonts w:eastAsia="Helvetica Neue"/>
        </w:rPr>
        <w:t xml:space="preserve"> is </w:t>
      </w:r>
      <m:oMath>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num>
          <m:den>
            <m:r>
              <w:rPr>
                <w:rFonts w:ascii="Cambria Math" w:eastAsia="Helvetica Neue" w:hAnsi="Cambria Math"/>
              </w:rPr>
              <m:t>N</m:t>
            </m:r>
          </m:den>
        </m:f>
      </m:oMath>
      <w:r w:rsidRPr="00DD711E">
        <w:rPr>
          <w:rFonts w:eastAsia="Helvetica Neue"/>
        </w:rPr>
        <w:t>. The “total-count” parameter</w:t>
      </w:r>
      <w:r w:rsidR="00C45DEA" w:rsidRPr="00DD711E">
        <w:rPr>
          <w:rFonts w:eastAsia="Helvetica Neue"/>
        </w:rPr>
        <w:t xml:space="preserve"> </w:t>
      </w:r>
      <w:r w:rsidR="00E37033" w:rsidRPr="00DD711E">
        <w:fldChar w:fldCharType="begin"/>
      </w:r>
      <w:r w:rsidR="004357FA" w:rsidRPr="00DD711E">
        <w:instrText xml:space="preserve"> ADDIN PAPERS2_CITATIONS &lt;citation&gt;&lt;priority&gt;42&lt;/priority&gt;&lt;uuid&gt;FAB703D4-85C2-4E06-A6C4-AACC373698EA&lt;/uuid&gt;&lt;publications&gt;&lt;publication&gt;&lt;subtype&gt;1&lt;/subtype&gt;&lt;publisher&gt;CRC Press&lt;/publisher&gt;&lt;title&gt;Bayesian data analysis&lt;/title&gt;&lt;url&gt;https://books.google.com/books?hl=en&amp;amp;lr=&amp;amp;id=ZXL6AQAAQBAJ&amp;amp;oi=fnd&amp;amp;pg=PP1&amp;amp;dq=Bayesian+Data+Analysis+Gelman&amp;amp;ots=uPYos-eCZ6&amp;amp;sig=C1VQ_owCerw2bv39wnH7f9qeIl8&lt;/url&gt;&lt;publication_date&gt;99201300001200000000200000&lt;/publication_date&gt;&lt;uuid&gt;72F22B88-EEBF-4E7C-BD08-E66108A4E7C3&lt;/uuid&gt;&lt;type&gt;0&lt;/type&gt;&lt;citekey&gt;Gelman:2013tc&lt;/citekey&gt;&lt;authors&gt;&lt;author&gt;&lt;lastName&gt;Gelman&lt;/lastName&gt;&lt;firstName&gt;A&lt;/firstName&gt;&lt;/author&gt;&lt;author&gt;&lt;lastName&gt;Carlin&lt;/lastName&gt;&lt;firstName&gt;J&lt;/firstName&gt;&lt;middleNames&gt;B&lt;/middleNames&gt;&lt;/author&gt;&lt;author&gt;&lt;lastName&gt;Stern&lt;/lastName&gt;&lt;firstName&gt;H&lt;/firstName&gt;&lt;middleNames&gt;S&lt;/middleNames&gt;&lt;/author&gt;&lt;author&gt;&lt;lastName&gt;Dunson&lt;/lastName&gt;&lt;firstName&gt;D&lt;/firstName&gt;&lt;middleNames&gt;B&lt;/middleNames&gt;&lt;/author&gt;&lt;author&gt;&lt;lastName&gt;Vehtari&lt;/lastName&gt;&lt;firstName&gt;A&lt;/firstName&gt;&lt;/author&gt;&lt;author&gt;&lt;lastName&gt;Rubin&lt;/lastName&gt;&lt;firstName&gt;Donald&lt;/firstName&gt;&lt;middleNames&gt;B&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0</w:t>
      </w:r>
      <w:r w:rsidR="004357FA" w:rsidRPr="00DD711E">
        <w:rPr>
          <w:rFonts w:eastAsia="Arial"/>
        </w:rPr>
        <w:t>)</w:t>
      </w:r>
      <w:r w:rsidR="00E37033" w:rsidRPr="00DD711E">
        <w:fldChar w:fldCharType="end"/>
      </w:r>
      <w:r w:rsidRPr="00DD711E">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sero</m:t>
            </m:r>
          </m:sub>
        </m:sSub>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α</m:t>
            </m:r>
          </m:e>
        </m:acc>
        <m:r>
          <w:rPr>
            <w:rFonts w:ascii="Cambria Math" w:eastAsia="Helvetica Neue" w:hAnsi="Cambria Math"/>
          </w:rPr>
          <m:t xml:space="preserve"> +</m:t>
        </m:r>
        <m:acc>
          <m:accPr>
            <m:ctrlPr>
              <w:rPr>
                <w:rFonts w:ascii="Cambria Math" w:eastAsia="Helvetica Neue" w:hAnsi="Cambria Math"/>
              </w:rPr>
            </m:ctrlPr>
          </m:accPr>
          <m:e>
            <m:r>
              <w:rPr>
                <w:rFonts w:ascii="Cambria Math" w:eastAsia="Helvetica Neue" w:hAnsi="Cambria Math"/>
              </w:rPr>
              <m:t>β</m:t>
            </m:r>
          </m:e>
        </m:acc>
        <m:r>
          <w:rPr>
            <w:rFonts w:ascii="Cambria Math" w:eastAsia="Helvetica Neue" w:hAnsi="Cambria Math"/>
          </w:rPr>
          <m:t>=40.73</m:t>
        </m:r>
      </m:oMath>
      <w:r w:rsidRPr="00DD711E">
        <w:rPr>
          <w:rFonts w:eastAsia="Helvetica Neue"/>
        </w:rPr>
        <w:t>, allowed for greater dispersion in the observed seropositive count data than would be allowed by a Binomial model.</w:t>
      </w:r>
    </w:p>
    <w:p w14:paraId="14EFA698" w14:textId="77777777" w:rsidR="00E06B71" w:rsidRPr="00DD711E" w:rsidRDefault="00E06B71" w:rsidP="00E06B71">
      <w:pPr>
        <w:rPr>
          <w:rFonts w:eastAsia="Helvetica Neue"/>
        </w:rPr>
      </w:pPr>
    </w:p>
    <w:p w14:paraId="48D6CAF1" w14:textId="77777777" w:rsidR="00E06B71" w:rsidRPr="00DD711E" w:rsidRDefault="00E06B71" w:rsidP="00E06B71">
      <w:pPr>
        <w:rPr>
          <w:rFonts w:eastAsia="Helvetica Neue"/>
        </w:rPr>
      </w:pPr>
    </w:p>
    <w:p w14:paraId="73346274" w14:textId="77777777" w:rsidR="00E06B71" w:rsidRPr="00DD711E" w:rsidRDefault="00E06B71" w:rsidP="00E06B71">
      <w:pPr>
        <w:rPr>
          <w:rFonts w:eastAsia="Helvetica Neue"/>
          <w:b/>
          <w:bCs/>
          <w:u w:val="single"/>
        </w:rPr>
      </w:pPr>
      <w:r w:rsidRPr="00DD711E">
        <w:rPr>
          <w:rFonts w:eastAsia="Helvetica Neue"/>
          <w:b/>
          <w:bCs/>
          <w:u w:val="single"/>
        </w:rPr>
        <w:t>Parameter inference</w:t>
      </w:r>
    </w:p>
    <w:p w14:paraId="3BB1F35A" w14:textId="77777777" w:rsidR="00E06B71" w:rsidRPr="00DD711E" w:rsidRDefault="00E06B71" w:rsidP="00E06B71">
      <w:pPr>
        <w:rPr>
          <w:rFonts w:eastAsia="Helvetica Neue"/>
        </w:rPr>
      </w:pPr>
    </w:p>
    <w:p w14:paraId="34D19D3C" w14:textId="509DA9C7" w:rsidR="00E06B71" w:rsidRPr="00DD711E" w:rsidRDefault="00E06B71" w:rsidP="00E06B71">
      <w:pPr>
        <w:rPr>
          <w:rFonts w:eastAsia="Helvetica Neue"/>
        </w:rPr>
      </w:pPr>
      <w:r w:rsidRPr="00DD711E">
        <w:rPr>
          <w:rFonts w:eastAsia="Helvetica Neue"/>
        </w:rPr>
        <w:t xml:space="preserve">As described in </w:t>
      </w:r>
      <w:r w:rsidRPr="00DD711E">
        <w:rPr>
          <w:rFonts w:eastAsia="Helvetica Neue"/>
          <w:b/>
          <w:bCs/>
        </w:rPr>
        <w:t>Data description</w:t>
      </w:r>
      <w:r w:rsidRPr="00DD711E">
        <w:rPr>
          <w:rFonts w:eastAsia="Helvetica Neue"/>
        </w:rPr>
        <w:t xml:space="preserve"> section we had access to data on daily swab tests (positive and negative) and the KWTRP serological survey daily samples. We grouped the parameters for inference into transmission model parameters (</w:t>
      </w:r>
      <m:oMath>
        <m:sSub>
          <m:sSubPr>
            <m:ctrlPr>
              <w:rPr>
                <w:rFonts w:ascii="Cambria Math" w:eastAsia="Helvetica Neue" w:hAnsi="Cambria Math"/>
                <w:i/>
              </w:rPr>
            </m:ctrlPr>
          </m:sSubPr>
          <m:e>
            <m:r>
              <w:rPr>
                <w:rFonts w:ascii="Cambria Math" w:eastAsia="Helvetica Neue" w:hAnsi="Cambria Math"/>
              </w:rPr>
              <m:t>θ</m:t>
            </m:r>
          </m:e>
          <m:sub>
            <m:r>
              <w:rPr>
                <w:rFonts w:ascii="Cambria Math" w:eastAsia="Helvetica Neue" w:hAnsi="Cambria Math"/>
              </w:rPr>
              <m:t>TM</m:t>
            </m:r>
          </m:sub>
        </m:sSub>
      </m:oMath>
      <w:r w:rsidRPr="00DD711E">
        <w:rPr>
          <w:rFonts w:eastAsia="Helvetica Neue"/>
        </w:rPr>
        <w:t>) and observation model parameters (</w:t>
      </w:r>
      <m:oMath>
        <m:sSub>
          <m:sSubPr>
            <m:ctrlPr>
              <w:rPr>
                <w:rFonts w:ascii="Cambria Math" w:eastAsia="Helvetica Neue" w:hAnsi="Cambria Math"/>
                <w:i/>
              </w:rPr>
            </m:ctrlPr>
          </m:sSubPr>
          <m:e>
            <m:r>
              <w:rPr>
                <w:rFonts w:ascii="Cambria Math" w:eastAsia="Helvetica Neue" w:hAnsi="Cambria Math"/>
              </w:rPr>
              <m:t>θ</m:t>
            </m:r>
          </m:e>
          <m:sub>
            <m:r>
              <w:rPr>
                <w:rFonts w:ascii="Cambria Math" w:eastAsia="Helvetica Neue" w:hAnsi="Cambria Math"/>
              </w:rPr>
              <m:t>OM</m:t>
            </m:r>
          </m:sub>
        </m:sSub>
      </m:oMath>
      <w:r w:rsidRPr="00DD711E">
        <w:rPr>
          <w:rFonts w:eastAsia="Helvetica Neue"/>
        </w:rPr>
        <w:t>) and used Bayesian likelihood-based inference to infer parameters. A challenge with using the linelist data in Kenya for inference of transmission was that the metadata concerning the reason for receiving a swab test, the levels of symptoms of people who tested positive, and their healthcare outcomes were often missing. Overall, more than 90% of the people who tested positive in Kenya, and for whom we have a description of their symptoms, reported no symptoms (asymptomatic). Therefore, unlike model-based inference for COVID-19 transmission in high-income countries we didn’t use severe outcomes such as hospitalisation or death as data sources for inference, e.g.</w:t>
      </w:r>
      <w:r w:rsidR="00E676AE" w:rsidRPr="00DD711E">
        <w:rPr>
          <w:rFonts w:eastAsia="Helvetica Neue"/>
        </w:rPr>
        <w:t xml:space="preserve"> </w:t>
      </w:r>
      <w:r w:rsidR="00E37033" w:rsidRPr="00DD711E">
        <w:fldChar w:fldCharType="begin"/>
      </w:r>
      <w:r w:rsidR="004357FA" w:rsidRPr="00DD711E">
        <w:instrText xml:space="preserve"> ADDIN PAPERS2_CITATIONS &lt;citation&gt;&lt;priority&gt;43&lt;/priority&gt;&lt;uuid&gt;5053980A-C29A-4E35-9148-04B8EA33A70D&lt;/uuid&gt;&lt;publications&gt;&lt;publication&gt;&lt;subtype&gt;400&lt;/subtype&gt;&lt;publisher&gt;Public Library of Science&lt;/publisher&gt;&lt;title&gt;Predictions of COVID-19 dynamics in the UK: Short-term forecasting and analysis of potential exit strategies&lt;/title&gt;&lt;url&gt;https://dx.plos.org/10.1371/journal.pcbi.1008619&lt;/url&gt;&lt;volume&gt;17&lt;/volume&gt;&lt;publication_date&gt;99202101221200000000222000&lt;/publication_date&gt;&lt;uuid&gt;47531660-5BAF-4064-BAB1-8F5F0B8CD8E0&lt;/uuid&gt;&lt;type&gt;400&lt;/type&gt;&lt;number&gt;1&lt;/number&gt;&lt;citekey&gt;Keeling:2021hk&lt;/citekey&gt;&lt;doi&gt;10.1371/journal.pcbi.1008619&lt;/doi&gt;&lt;startpage&gt;e1008619&lt;/startpage&gt;&lt;endpage&gt;20&lt;/endpage&gt;&lt;bundle&gt;&lt;publication&gt;&lt;title&gt;PLoS Computational Biology&lt;/title&gt;&lt;uuid&gt;3EE871F4-B55F-4418-98BA-77358506121B&lt;/uuid&gt;&lt;subtype&gt;-100&lt;/subtype&gt;&lt;publisher&gt;Public Library of Science San Francisco, USA&lt;/publisher&gt;&lt;type&gt;-100&lt;/type&gt;&lt;/publication&gt;&lt;/bundle&gt;&lt;authors&gt;&lt;author&gt;&lt;lastName&gt;Keeling&lt;/lastName&gt;&lt;firstName&gt;Matt&lt;/firstName&gt;&lt;middleNames&gt;J&lt;/middleNames&gt;&lt;/author&gt;&lt;author&gt;&lt;lastName&gt;Hill&lt;/lastName&gt;&lt;firstName&gt;Edward&lt;/firstName&gt;&lt;middleNames&gt;M&lt;/middleNames&gt;&lt;/author&gt;&lt;author&gt;&lt;lastName&gt;Gorsich&lt;/lastName&gt;&lt;firstName&gt;Erin&lt;/firstName&gt;&lt;middleNames&gt;E&lt;/middleNames&gt;&lt;/author&gt;&lt;author&gt;&lt;lastName&gt;Penman&lt;/lastName&gt;&lt;firstName&gt;Bridget&lt;/firstName&gt;&lt;/author&gt;&lt;author&gt;&lt;lastName&gt;Guyver-Fletcher&lt;/lastName&gt;&lt;firstName&gt;Glen&lt;/firstName&gt;&lt;/author&gt;&lt;author&gt;&lt;lastName&gt;Holmes&lt;/lastName&gt;&lt;firstName&gt;Alex&lt;/firstName&gt;&lt;/author&gt;&lt;author&gt;&lt;lastName&gt;Leng&lt;/lastName&gt;&lt;firstName&gt;Trystan&lt;/firstName&gt;&lt;/author&gt;&lt;author&gt;&lt;lastName&gt;McKimm&lt;/lastName&gt;&lt;firstName&gt;Hector&lt;/firstName&gt;&lt;/author&gt;&lt;author&gt;&lt;lastName&gt;Tamborrino&lt;/lastName&gt;&lt;firstName&gt;Massimiliano&lt;/firstName&gt;&lt;/author&gt;&lt;author&gt;&lt;lastName&gt;Dyson&lt;/lastName&gt;&lt;firstName&gt;Louise&lt;/firstName&gt;&lt;/author&gt;&lt;author&gt;&lt;lastName&gt;Tildesley&lt;/lastName&gt;&lt;firstName&gt;Michael&lt;/firstName&gt;&lt;middleNames&gt;J&lt;/middleNames&gt;&lt;/author&gt;&lt;/authors&gt;&lt;editors&gt;&lt;author&gt;&lt;lastName&gt;Flegg&lt;/lastName&gt;&lt;firstName&gt;Jennifer&lt;/firstName&gt;&lt;middleNames&gt;A&lt;/middleNames&gt;&lt;/author&gt;&lt;/edit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9</w:t>
      </w:r>
      <w:r w:rsidR="004357FA" w:rsidRPr="00DD711E">
        <w:rPr>
          <w:rFonts w:eastAsia="Arial"/>
        </w:rPr>
        <w:t>)</w:t>
      </w:r>
      <w:r w:rsidR="00E37033" w:rsidRPr="00DD711E">
        <w:fldChar w:fldCharType="end"/>
      </w:r>
      <w:r w:rsidRPr="00DD711E">
        <w:rPr>
          <w:rFonts w:eastAsia="Helvetica Neue"/>
        </w:rPr>
        <w:t>, because this data was unreliable. Instead, we concentrated on fitting to the proportion positive of daily swabs test and serological tests jointly with detection rate of cases.</w:t>
      </w:r>
    </w:p>
    <w:p w14:paraId="6889E2F5" w14:textId="77777777" w:rsidR="00E06B71" w:rsidRPr="00DD711E" w:rsidRDefault="00E06B71" w:rsidP="00E06B71">
      <w:pPr>
        <w:rPr>
          <w:rFonts w:eastAsia="Helvetica Neue"/>
          <w:u w:val="single"/>
        </w:rPr>
      </w:pPr>
    </w:p>
    <w:p w14:paraId="0CD4BAE2" w14:textId="77777777" w:rsidR="00E06B71" w:rsidRPr="00DD711E" w:rsidRDefault="00E06B71" w:rsidP="00E06B71">
      <w:pPr>
        <w:rPr>
          <w:rFonts w:eastAsia="Helvetica Neue"/>
        </w:rPr>
      </w:pPr>
      <w:r w:rsidRPr="00DD711E">
        <w:rPr>
          <w:rFonts w:eastAsia="Helvetica Neue"/>
        </w:rPr>
        <w:t>We use the Bayesian inference to infer a joint posterior distribution for the unknown parameters (both transmission-based parameters and observation-based parameters) for each county. We describe the three main ingredients for our Bayesian approach below: 1) the log-likelihood function for the data given a set of parameters, 2) the county-specific hierarchy of prior distributions for the parameters, and, 3) the Markov-chain Monte Carlo method used to draw parameter sets from the posterior distribution.</w:t>
      </w:r>
    </w:p>
    <w:p w14:paraId="58121677" w14:textId="77777777" w:rsidR="00E06B71" w:rsidRPr="00DD711E" w:rsidRDefault="00E06B71" w:rsidP="00E06B71">
      <w:pPr>
        <w:rPr>
          <w:rFonts w:eastAsia="Helvetica Neue"/>
        </w:rPr>
      </w:pPr>
    </w:p>
    <w:p w14:paraId="48F4AD12" w14:textId="77777777" w:rsidR="00E06B71" w:rsidRPr="00DD711E" w:rsidRDefault="00E06B71" w:rsidP="00E06B71">
      <w:pPr>
        <w:rPr>
          <w:rFonts w:eastAsia="Helvetica Neue"/>
        </w:rPr>
      </w:pPr>
      <w:r w:rsidRPr="00DD711E">
        <w:rPr>
          <w:rFonts w:eastAsia="Helvetica Neue"/>
          <w:u w:val="single"/>
        </w:rPr>
        <w:t>Log-likelihood function.</w:t>
      </w:r>
      <w:r w:rsidRPr="00DD711E">
        <w:rPr>
          <w:rFonts w:eastAsia="Helvetica Neue"/>
        </w:rPr>
        <w:t xml:space="preserve"> The observation model gives the following log-likelihood function for the unknown parameters </w:t>
      </w:r>
      <m:oMath>
        <m:r>
          <w:rPr>
            <w:rFonts w:ascii="Cambria Math" w:hAnsi="Cambria Math"/>
          </w:rPr>
          <m:t>θ</m:t>
        </m:r>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TM</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OM</m:t>
            </m:r>
          </m:sub>
        </m:sSub>
        <m:r>
          <w:rPr>
            <w:rFonts w:ascii="Cambria Math" w:eastAsia="Helvetica Neue" w:hAnsi="Cambria Math"/>
          </w:rPr>
          <m:t>)</m:t>
        </m:r>
      </m:oMath>
      <w:r w:rsidRPr="00DD711E">
        <w:rPr>
          <w:rFonts w:eastAsia="Helvetica Neue"/>
        </w:rPr>
        <w:t xml:space="preserve"> given the sampling data for a county, </w:t>
      </w:r>
      <m:oMath>
        <m:r>
          <m:rPr>
            <m:sty m:val="bi"/>
          </m:rPr>
          <w:rPr>
            <w:rFonts w:ascii="Cambria Math" w:eastAsia="Helvetica Neue" w:hAnsi="Cambria Math"/>
          </w:rPr>
          <m:t>D=</m:t>
        </m:r>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 (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sSub>
          <m:sSubPr>
            <m:ctrlPr>
              <w:rPr>
                <w:rFonts w:ascii="Cambria Math" w:eastAsia="Helvetica Neue" w:hAnsi="Cambria Math"/>
              </w:rPr>
            </m:ctrlPr>
          </m:sSubPr>
          <m:e>
            <m:sSub>
              <m:sSubPr>
                <m:ctrlPr>
                  <w:rPr>
                    <w:rFonts w:ascii="Cambria Math" w:eastAsia="Helvetica Neue" w:hAnsi="Cambria Math"/>
                  </w:rPr>
                </m:ctrlPr>
              </m:sSubPr>
              <m:e>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m:t>
                </m:r>
              </m:e>
              <m:sub>
                <m:r>
                  <w:rPr>
                    <w:rFonts w:ascii="Cambria Math" w:eastAsia="Helvetica Neue" w:hAnsi="Cambria Math"/>
                  </w:rPr>
                  <m:t>n=1,2,3,…</m:t>
                </m:r>
              </m:sub>
            </m:sSub>
          </m:e>
          <m:sub/>
        </m:sSub>
      </m:oMath>
      <w:r w:rsidRPr="00DD711E">
        <w:rPr>
          <w:rFonts w:eastAsia="Helvetica Neue"/>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7CFAB843"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DA05D35" w14:textId="039F1BDE" w:rsidR="00E06B71" w:rsidRPr="00DD711E" w:rsidRDefault="00E06B71" w:rsidP="00C06EDF">
            <w:pPr>
              <w:jc w:val="center"/>
              <w:rPr>
                <w:rFonts w:eastAsia="Helvetica Neue"/>
              </w:rPr>
            </w:pPr>
            <m:oMathPara>
              <m:oMath>
                <m:r>
                  <w:rPr>
                    <w:rFonts w:ascii="Cambria Math" w:eastAsia="Helvetica Neue" w:hAnsi="Cambria Math"/>
                  </w:rPr>
                  <w:lastRenderedPageBreak/>
                  <m:t>l</m:t>
                </m:r>
                <m:d>
                  <m:dPr>
                    <m:ctrlPr>
                      <w:rPr>
                        <w:rFonts w:ascii="Cambria Math" w:eastAsia="Helvetica Neue" w:hAnsi="Cambria Math"/>
                        <w:i/>
                      </w:rPr>
                    </m:ctrlPr>
                  </m:dPr>
                  <m:e>
                    <m:r>
                      <w:rPr>
                        <w:rFonts w:ascii="Cambria Math" w:eastAsia="Helvetica Neue" w:hAnsi="Cambria Math"/>
                      </w:rPr>
                      <m:t>θ</m:t>
                    </m:r>
                  </m:e>
                </m:d>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NB</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α</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α</m:t>
                        </m:r>
                      </m:e>
                      <m:sub>
                        <m:r>
                          <w:rPr>
                            <w:rFonts w:ascii="Cambria Math" w:eastAsia="Helvetica Neue" w:hAnsi="Cambria Math"/>
                          </w:rPr>
                          <m:t>PCR</m:t>
                        </m:r>
                      </m:sub>
                    </m:sSub>
                    <m:r>
                      <w:rPr>
                        <w:rFonts w:ascii="Cambria Math" w:eastAsia="Helvetica Neue" w:hAnsi="Cambria Math"/>
                      </w:rPr>
                      <m:t>)</m:t>
                    </m:r>
                  </m:e>
                </m:nary>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negs</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r>
                      <w:rPr>
                        <w:rFonts w:ascii="Cambria Math" w:eastAsia="Helvetica Neue" w:hAnsi="Cambria Math"/>
                      </w:rPr>
                      <m:t>(</m:t>
                    </m:r>
                    <m:d>
                      <m:dPr>
                        <m:endChr m:val="|"/>
                        <m:ctrlPr>
                          <w:rPr>
                            <w:rFonts w:ascii="Cambria Math" w:eastAsia="Helvetica Neue" w:hAnsi="Cambria Math"/>
                            <w:i/>
                          </w:rPr>
                        </m:ctrlPr>
                      </m:dPr>
                      <m:e>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e>
                    </m:d>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PCR,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e>
                </m:nary>
              </m:oMath>
            </m:oMathPara>
          </w:p>
          <w:p w14:paraId="3C24BA02" w14:textId="77777777" w:rsidR="00E06B71" w:rsidRPr="00DD711E" w:rsidRDefault="00E06B71" w:rsidP="00C06EDF">
            <w:pPr>
              <w:jc w:val="center"/>
              <w:rPr>
                <w:rFonts w:eastAsia="Helvetica Neue"/>
              </w:rPr>
            </w:pPr>
            <m:oMathPara>
              <m:oMath>
                <m:r>
                  <w:rPr>
                    <w:rFonts w:ascii="Cambria Math" w:eastAsia="Helvetica Neue" w:hAnsi="Cambria Math"/>
                  </w:rPr>
                  <m:t xml:space="preserve">                +</m:t>
                </m:r>
                <m:nary>
                  <m:naryPr>
                    <m:chr m:val="∑"/>
                    <m:ctrlPr>
                      <w:rPr>
                        <w:rFonts w:ascii="Cambria Math" w:eastAsia="Helvetica Neue" w:hAnsi="Cambria Math"/>
                      </w:rPr>
                    </m:ctrlPr>
                  </m:naryPr>
                  <m:sub>
                    <m:r>
                      <w:rPr>
                        <w:rFonts w:ascii="Cambria Math" w:eastAsia="Helvetica Neue" w:hAnsi="Cambria Math"/>
                      </w:rPr>
                      <m:t>n</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r>
                      <w:rPr>
                        <w:rFonts w:ascii="Cambria Math" w:eastAsia="Helvetica Neue" w:hAnsi="Cambria Math"/>
                      </w:rPr>
                      <m:t>( (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num>
                      <m:den>
                        <m:r>
                          <w:rPr>
                            <w:rFonts w:ascii="Cambria Math" w:eastAsia="Helvetica Neue" w:hAnsi="Cambria Math"/>
                          </w:rPr>
                          <m:t>N</m:t>
                        </m:r>
                      </m:den>
                    </m:f>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acc>
                          <m:accPr>
                            <m:ctrlPr>
                              <w:rPr>
                                <w:rFonts w:ascii="Cambria Math" w:eastAsia="Helvetica Neue" w:hAnsi="Cambria Math"/>
                              </w:rPr>
                            </m:ctrlPr>
                          </m:accPr>
                          <m:e>
                            <m:r>
                              <w:rPr>
                                <w:rFonts w:ascii="Cambria Math" w:eastAsia="Helvetica Neue" w:hAnsi="Cambria Math"/>
                              </w:rPr>
                              <m:t>M</m:t>
                            </m:r>
                          </m:e>
                        </m:acc>
                      </m:e>
                      <m:sub>
                        <m:r>
                          <w:rPr>
                            <w:rFonts w:ascii="Cambria Math" w:eastAsia="Helvetica Neue" w:hAnsi="Cambria Math"/>
                          </w:rPr>
                          <m:t>sero</m:t>
                        </m:r>
                      </m:sub>
                    </m:sSub>
                    <m:r>
                      <w:rPr>
                        <w:rFonts w:ascii="Cambria Math" w:eastAsia="Helvetica Neue" w:hAnsi="Cambria Math"/>
                      </w:rPr>
                      <m:t>)</m:t>
                    </m:r>
                  </m:e>
                </m:nary>
                <m:r>
                  <w:rPr>
                    <w:rFonts w:ascii="Cambria Math" w:eastAsia="Helvetica Neue" w:hAnsi="Cambria Math"/>
                  </w:rPr>
                  <m:t>.</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800AD06" w14:textId="77777777" w:rsidR="00E06B71" w:rsidRPr="00DD711E" w:rsidRDefault="00E06B71" w:rsidP="00C06EDF">
            <w:pPr>
              <w:widowControl w:val="0"/>
              <w:jc w:val="center"/>
              <w:rPr>
                <w:rFonts w:eastAsia="Helvetica Neue"/>
              </w:rPr>
            </w:pPr>
            <w:r w:rsidRPr="00DD711E">
              <w:rPr>
                <w:rFonts w:eastAsia="Helvetica Neue"/>
              </w:rPr>
              <w:t>(15)</w:t>
            </w:r>
          </w:p>
        </w:tc>
      </w:tr>
    </w:tbl>
    <w:p w14:paraId="397BD08F" w14:textId="77777777" w:rsidR="00E06B71" w:rsidRPr="00DD711E" w:rsidRDefault="00E06B71" w:rsidP="00E06B71">
      <w:pPr>
        <w:rPr>
          <w:rFonts w:eastAsia="Helvetica Neue"/>
        </w:rPr>
      </w:pPr>
      <w:r w:rsidRPr="00DD711E">
        <w:rPr>
          <w:rFonts w:eastAsia="Helvetica Neue"/>
        </w:rPr>
        <w:t xml:space="preserve">Where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NB</m:t>
            </m:r>
          </m:sub>
        </m:sSub>
      </m:oMath>
      <w:r w:rsidRPr="00DD711E">
        <w:rPr>
          <w:rFonts w:eastAsia="Helvetica Neue"/>
        </w:rPr>
        <w:t xml:space="preserve"> and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oMath>
      <w:r w:rsidRPr="00DD711E">
        <w:rPr>
          <w:rFonts w:eastAsia="Helvetica Neue"/>
        </w:rPr>
        <w:t xml:space="preserve"> are, respectively, the probability mass functions for the negative binomial and beta-binomial distributions, as described in the </w:t>
      </w:r>
      <w:r w:rsidRPr="00DD711E">
        <w:rPr>
          <w:rFonts w:eastAsia="Helvetica Neue"/>
          <w:u w:val="single"/>
        </w:rPr>
        <w:t>observation model</w:t>
      </w:r>
      <w:r w:rsidRPr="00DD711E">
        <w:rPr>
          <w:rFonts w:eastAsia="Helvetica Neue"/>
        </w:rPr>
        <w:t xml:space="preserve"> subsection. The index set of days in </w:t>
      </w:r>
      <m:oMath>
        <m:r>
          <w:rPr>
            <w:rFonts w:ascii="Cambria Math" w:eastAsia="Helvetica Neue" w:hAnsi="Cambria Math"/>
          </w:rPr>
          <m:t>negs</m:t>
        </m:r>
      </m:oMath>
      <w:r w:rsidRPr="00DD711E">
        <w:rPr>
          <w:rFonts w:eastAsia="Helvetica Neue"/>
        </w:rPr>
        <w:t xml:space="preserve"> covered days where PCR negative tests were available in the county being fitted. The first day where samples were included in the log-likelihood calculation was 12th April 2020, due to testing being even more irregular before that date, and the last day was 27</w:t>
      </w:r>
      <w:r w:rsidRPr="00DD711E">
        <w:rPr>
          <w:rFonts w:eastAsia="Helvetica Neue"/>
          <w:vertAlign w:val="superscript"/>
        </w:rPr>
        <w:t>th</w:t>
      </w:r>
      <w:r w:rsidRPr="00DD711E">
        <w:rPr>
          <w:rFonts w:eastAsia="Helvetica Neue"/>
        </w:rPr>
        <w:t xml:space="preserve"> April 2021.</w:t>
      </w:r>
    </w:p>
    <w:p w14:paraId="5DFCDF48" w14:textId="77777777" w:rsidR="00E06B71" w:rsidRPr="00DD711E" w:rsidRDefault="00E06B71" w:rsidP="00E06B71">
      <w:pPr>
        <w:rPr>
          <w:rFonts w:eastAsia="Helvetica Neue"/>
        </w:rPr>
      </w:pPr>
    </w:p>
    <w:p w14:paraId="490EA51F" w14:textId="2EC537B5" w:rsidR="00E06B71" w:rsidRPr="00DD711E" w:rsidRDefault="00E06B71" w:rsidP="00E06B71">
      <w:r w:rsidRPr="00DD711E">
        <w:rPr>
          <w:rFonts w:eastAsia="Helvetica Neue"/>
          <w:u w:val="single"/>
        </w:rPr>
        <w:t>County-specific hierarchy of priors.</w:t>
      </w:r>
      <w:r w:rsidRPr="00DD711E">
        <w:rPr>
          <w:rFonts w:eastAsia="Helvetica Neue"/>
        </w:rPr>
        <w:t xml:space="preserve"> </w:t>
      </w:r>
      <w:r w:rsidRPr="00DD711E">
        <w:t>As described in the main text, when designing priors for Bayesian inference we, first, grouped the counties by socio-economic and epidemiological factors using an unsupervised machine learning technique. The socio-economic/epidemiological factors are described and were generated in Macharia et al</w:t>
      </w:r>
      <w:r w:rsidR="00E676AE" w:rsidRPr="00DD711E">
        <w:t xml:space="preserve"> </w:t>
      </w:r>
      <w:r w:rsidR="00E37033" w:rsidRPr="00DD711E">
        <w:fldChar w:fldCharType="begin"/>
      </w:r>
      <w:r w:rsidR="004357FA" w:rsidRPr="00DD711E">
        <w:instrText xml:space="preserve"> ADDIN PAPERS2_CITATIONS &lt;citation&gt;&lt;priority&gt;44&lt;/priority&gt;&lt;uuid&gt;7A3A87B8-6401-4360-972A-870CE9D03848&lt;/uuid&gt;&lt;publications&gt;&lt;publication&gt;&lt;subtype&gt;400&lt;/subtype&gt;&lt;publisher&gt;Cold Spring Harbor Laboratory Press&lt;/publisher&gt;&lt;title&gt;A vulnerability index for COVID-19: spatial analysis to inform equitable response in Kenya&lt;/title&gt;&lt;url&gt;http://medrxiv.org/lookup/doi/10.1101/2020.05.27.20113803&lt;/url&gt;&lt;publication_date&gt;99202005271200000000222000&lt;/publication_date&gt;&lt;uuid&gt;6DE9068B-F7C1-4925-856D-F48FF14E4F2B&lt;/uuid&gt;&lt;type&gt;400&lt;/type&gt;&lt;citekey&gt;Macharia:2020dz&lt;/citekey&gt;&lt;doi&gt;10.1101/2020.05.27.20113803&lt;/doi&gt;&lt;institution&gt;medRxiv&lt;/institution&gt;&lt;startpage&gt;1&lt;/startpage&gt;&lt;endpage&gt;26&lt;/endpage&gt;&lt;bundle&gt;&lt;publication&gt;&lt;title&gt;medRxiv&lt;/title&gt;&lt;uuid&gt;6AEED20A-E084-48BB-A562-290E70B9A562&lt;/uuid&gt;&lt;subtype&gt;-100&lt;/subtype&gt;&lt;publisher&gt;Cold Spring Harbor Laboratory Press&lt;/publisher&gt;&lt;type&gt;-100&lt;/type&gt;&lt;/publication&gt;&lt;/bundle&gt;&lt;authors&gt;&lt;author&gt;&lt;lastName&gt;Macharia&lt;/lastName&gt;&lt;firstName&gt;Peter&lt;/firstName&gt;&lt;middleNames&gt;M&lt;/middleNames&gt;&lt;/author&gt;&lt;author&gt;&lt;lastName&gt;Joseph&lt;/lastName&gt;&lt;firstName&gt;Noel&lt;/firstName&gt;&lt;middleNames&gt;K&lt;/middleNames&gt;&lt;/author&gt;&lt;author&gt;&lt;lastName&gt;Okiro&lt;/lastName&gt;&lt;firstName&gt;Emelda&lt;/firstName&gt;&lt;middleNames&gt;A&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27</w:t>
      </w:r>
      <w:r w:rsidR="004357FA" w:rsidRPr="00DD711E">
        <w:rPr>
          <w:rFonts w:eastAsia="Arial"/>
        </w:rPr>
        <w:t>)</w:t>
      </w:r>
      <w:r w:rsidR="00E37033" w:rsidRPr="00DD711E">
        <w:fldChar w:fldCharType="end"/>
      </w:r>
      <w:r w:rsidRPr="00DD711E">
        <w:t xml:space="preserve">, and included factors such as county rates of obesity, informal settlement habitation, population density and access to major cities. We used ordered leaf clustering by centred and standardized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DD711E">
        <w:t xml:space="preserve"> (Manhattan) distance over all factors to group the 47 counties and identified four groups of similar counties (Fig S</w:t>
      </w:r>
      <w:r w:rsidR="00724952">
        <w:t>5</w:t>
      </w:r>
      <w:r w:rsidRPr="00DD711E">
        <w:t>). Nairobi and Mombasa were sufficiently distinct from other counties that they formed their own singlet groupings. There were two further county groupings evident from the unsupervised learning, which corresponded to predominantly remote and rural counties and to counties with partial urbanization and greater connectivity to the main Kenyan cities. The full county list of the identified groups was:</w:t>
      </w:r>
    </w:p>
    <w:p w14:paraId="51E1798A" w14:textId="77777777" w:rsidR="00E06B71" w:rsidRPr="00DD711E" w:rsidRDefault="00E06B71" w:rsidP="00E06B71"/>
    <w:p w14:paraId="520096D2" w14:textId="77777777" w:rsidR="00E06B71" w:rsidRPr="00DD711E" w:rsidRDefault="00E06B71" w:rsidP="00E06B71">
      <w:pPr>
        <w:pStyle w:val="ListParagraph"/>
        <w:numPr>
          <w:ilvl w:val="0"/>
          <w:numId w:val="50"/>
        </w:numPr>
        <w:spacing w:line="240" w:lineRule="auto"/>
        <w:rPr>
          <w:rFonts w:ascii="Times New Roman" w:hAnsi="Times New Roman" w:cs="Times New Roman"/>
          <w:sz w:val="24"/>
          <w:szCs w:val="24"/>
        </w:rPr>
      </w:pPr>
      <w:r w:rsidRPr="00DD711E">
        <w:rPr>
          <w:rFonts w:ascii="Times New Roman" w:eastAsia="Helvetica Neue" w:hAnsi="Times New Roman" w:cs="Times New Roman"/>
          <w:sz w:val="24"/>
          <w:szCs w:val="24"/>
        </w:rPr>
        <w:t xml:space="preserve">The capital city </w:t>
      </w:r>
      <w:r w:rsidRPr="00DD711E">
        <w:rPr>
          <w:rFonts w:ascii="Times New Roman" w:eastAsia="Helvetica Neue" w:hAnsi="Times New Roman" w:cs="Times New Roman"/>
          <w:b/>
          <w:bCs/>
          <w:sz w:val="24"/>
          <w:szCs w:val="24"/>
        </w:rPr>
        <w:t>Nairobi</w:t>
      </w:r>
      <w:r w:rsidRPr="00DD711E">
        <w:rPr>
          <w:rFonts w:ascii="Times New Roman" w:eastAsia="Helvetica Neue" w:hAnsi="Times New Roman" w:cs="Times New Roman"/>
          <w:sz w:val="24"/>
          <w:szCs w:val="24"/>
        </w:rPr>
        <w:t xml:space="preserve"> (also a county) and, </w:t>
      </w:r>
    </w:p>
    <w:p w14:paraId="7BA6E182" w14:textId="77777777" w:rsidR="00E06B71" w:rsidRPr="00DD711E" w:rsidRDefault="00E06B71" w:rsidP="00E06B71">
      <w:pPr>
        <w:pStyle w:val="ListParagraph"/>
        <w:numPr>
          <w:ilvl w:val="0"/>
          <w:numId w:val="50"/>
        </w:numPr>
        <w:spacing w:line="240" w:lineRule="auto"/>
        <w:rPr>
          <w:rFonts w:ascii="Times New Roman" w:hAnsi="Times New Roman" w:cs="Times New Roman"/>
          <w:sz w:val="24"/>
          <w:szCs w:val="24"/>
        </w:rPr>
      </w:pPr>
      <w:r w:rsidRPr="00DD711E">
        <w:rPr>
          <w:rFonts w:ascii="Times New Roman" w:hAnsi="Times New Roman" w:cs="Times New Roman"/>
          <w:sz w:val="24"/>
          <w:szCs w:val="24"/>
        </w:rPr>
        <w:t xml:space="preserve">The second city </w:t>
      </w:r>
      <w:r w:rsidRPr="00DD711E">
        <w:rPr>
          <w:rFonts w:ascii="Times New Roman" w:eastAsia="Helvetica Neue" w:hAnsi="Times New Roman" w:cs="Times New Roman"/>
          <w:b/>
          <w:bCs/>
          <w:sz w:val="24"/>
          <w:szCs w:val="24"/>
        </w:rPr>
        <w:t xml:space="preserve">Mombasa </w:t>
      </w:r>
      <w:r w:rsidRPr="00DD711E">
        <w:rPr>
          <w:rFonts w:ascii="Times New Roman" w:eastAsia="Helvetica Neue" w:hAnsi="Times New Roman" w:cs="Times New Roman"/>
          <w:sz w:val="24"/>
          <w:szCs w:val="24"/>
        </w:rPr>
        <w:t>(also a county)</w:t>
      </w:r>
    </w:p>
    <w:p w14:paraId="4C2635A8" w14:textId="77777777" w:rsidR="00E06B71" w:rsidRPr="00DD711E" w:rsidRDefault="00E06B71" w:rsidP="00E06B71">
      <w:pPr>
        <w:pStyle w:val="ListParagraph"/>
        <w:numPr>
          <w:ilvl w:val="0"/>
          <w:numId w:val="50"/>
        </w:numPr>
        <w:spacing w:line="240" w:lineRule="auto"/>
        <w:rPr>
          <w:rFonts w:ascii="Times New Roman" w:hAnsi="Times New Roman" w:cs="Times New Roman"/>
          <w:sz w:val="24"/>
          <w:szCs w:val="24"/>
        </w:rPr>
      </w:pPr>
      <w:r w:rsidRPr="00DD711E">
        <w:rPr>
          <w:rFonts w:ascii="Times New Roman" w:eastAsia="Helvetica Neue" w:hAnsi="Times New Roman" w:cs="Times New Roman"/>
          <w:sz w:val="24"/>
          <w:szCs w:val="24"/>
        </w:rPr>
        <w:t>Semi-urban/semi-rural counties that either contain significant sized cities and/or neighbour Nairobi county:</w:t>
      </w:r>
      <w:r w:rsidRPr="00DD711E">
        <w:rPr>
          <w:rFonts w:ascii="Times New Roman" w:eastAsia="Helvetica Neue" w:hAnsi="Times New Roman" w:cs="Times New Roman"/>
          <w:b/>
          <w:bCs/>
          <w:sz w:val="24"/>
          <w:szCs w:val="24"/>
        </w:rPr>
        <w:t xml:space="preserve"> Baringo, Bomet, Bungoma, Busia, Elgeyo Marakwet, Embu, Homa Bay, Kakamega, Kajiado, Kericho, Kiambu, Kirinyaga, Kisii, Kisumu, Kitui, Laikipia, Machakos, Makueni, Meru, Migori, Murang’a, Nakuru, Nandi, Nyamira, Nyandarua, Nyeri, Siaya, Taita Taveta, Tharaka Nithi, Trans Nzoia, Uasin Gishu, Vihiga</w:t>
      </w:r>
      <w:r w:rsidRPr="00DD711E">
        <w:rPr>
          <w:rFonts w:ascii="Times New Roman" w:eastAsia="Helvetica Neue" w:hAnsi="Times New Roman" w:cs="Times New Roman"/>
          <w:sz w:val="24"/>
          <w:szCs w:val="24"/>
        </w:rPr>
        <w:t>.</w:t>
      </w:r>
    </w:p>
    <w:p w14:paraId="70E54A91" w14:textId="77777777" w:rsidR="00E06B71" w:rsidRPr="00DD711E" w:rsidRDefault="00E06B71" w:rsidP="00E06B71">
      <w:pPr>
        <w:pStyle w:val="ListParagraph"/>
        <w:numPr>
          <w:ilvl w:val="0"/>
          <w:numId w:val="50"/>
        </w:numPr>
        <w:spacing w:line="240" w:lineRule="auto"/>
        <w:rPr>
          <w:rFonts w:ascii="Times New Roman" w:hAnsi="Times New Roman" w:cs="Times New Roman"/>
          <w:sz w:val="24"/>
          <w:szCs w:val="24"/>
        </w:rPr>
      </w:pPr>
      <w:r w:rsidRPr="00DD711E">
        <w:rPr>
          <w:rFonts w:ascii="Times New Roman" w:eastAsia="Helvetica Neue" w:hAnsi="Times New Roman" w:cs="Times New Roman"/>
          <w:sz w:val="24"/>
          <w:szCs w:val="24"/>
        </w:rPr>
        <w:t>More rural counties and/or more remote counties:</w:t>
      </w:r>
      <w:r w:rsidRPr="00DD711E">
        <w:rPr>
          <w:rFonts w:ascii="Times New Roman" w:eastAsia="Helvetica Neue" w:hAnsi="Times New Roman" w:cs="Times New Roman"/>
          <w:b/>
          <w:bCs/>
          <w:sz w:val="24"/>
          <w:szCs w:val="24"/>
        </w:rPr>
        <w:t xml:space="preserve"> Garissa, Isiolo, Kilifi, Kwale, Lamu, Mandera, Marsabit,</w:t>
      </w:r>
      <w:r w:rsidRPr="00DD711E">
        <w:rPr>
          <w:rFonts w:ascii="Times New Roman" w:eastAsia="Helvetica Neue" w:hAnsi="Times New Roman" w:cs="Times New Roman"/>
          <w:sz w:val="24"/>
          <w:szCs w:val="24"/>
        </w:rPr>
        <w:t xml:space="preserve"> </w:t>
      </w:r>
      <w:r w:rsidRPr="00DD711E">
        <w:rPr>
          <w:rFonts w:ascii="Times New Roman" w:eastAsia="Helvetica Neue" w:hAnsi="Times New Roman" w:cs="Times New Roman"/>
          <w:b/>
          <w:bCs/>
          <w:sz w:val="24"/>
          <w:szCs w:val="24"/>
        </w:rPr>
        <w:t>Narok, Nyeri, Samburu, Tana River, Turkana, Wajir, West Pokot</w:t>
      </w:r>
    </w:p>
    <w:p w14:paraId="276A8308" w14:textId="77777777" w:rsidR="00E06B71" w:rsidRPr="00DD711E" w:rsidRDefault="00E06B71" w:rsidP="00E06B71"/>
    <w:p w14:paraId="3C31822E" w14:textId="47BE0557" w:rsidR="00E06B71" w:rsidRPr="00DD711E" w:rsidRDefault="00E06B71" w:rsidP="00E06B71">
      <w:r w:rsidRPr="00DD711E">
        <w:t xml:space="preserve">We also distinguished the counties by the number of serological tests in the KWTRP serological surveillance trial rounds 1 and 2 that had been performed on people living in them. Serology test data was critical for identifying parameters involved in the detection of infections in each county by giving an estimate of the true population exposure at different time points. 11 counties had </w:t>
      </w:r>
      <w:r w:rsidRPr="00DD711E">
        <w:lastRenderedPageBreak/>
        <w:t xml:space="preserve">notably more serological tests than the 36 other counties: </w:t>
      </w:r>
      <w:r w:rsidRPr="00DD711E">
        <w:rPr>
          <w:b/>
          <w:bCs/>
        </w:rPr>
        <w:t>Embu, Kilifi, Kisii, Kisumu, Kwale, Mombasa, Nakuru, Nairobi, Nyeri, Siaya, Uasin Gishu</w:t>
      </w:r>
      <w:r w:rsidRPr="00DD711E">
        <w:t xml:space="preserve"> (Fig S</w:t>
      </w:r>
      <w:r w:rsidR="00DF06D3">
        <w:t>5</w:t>
      </w:r>
      <w:r w:rsidRPr="00DD711E">
        <w:t xml:space="preserve">). </w:t>
      </w:r>
    </w:p>
    <w:p w14:paraId="525BE1FF" w14:textId="77777777" w:rsidR="00E06B71" w:rsidRPr="00DD711E" w:rsidRDefault="00E06B71" w:rsidP="00E06B71"/>
    <w:p w14:paraId="29F9D1D3" w14:textId="77777777" w:rsidR="00E06B71" w:rsidRPr="00DD711E" w:rsidRDefault="00E06B71" w:rsidP="00E06B71">
      <w:r w:rsidRPr="00DD711E">
        <w:t xml:space="preserve">For the 11 counties with higher numbers of serological tests we assigned priors that encoded our </w:t>
      </w:r>
      <w:r w:rsidRPr="00DD711E">
        <w:rPr>
          <w:i/>
          <w:iCs/>
        </w:rPr>
        <w:t xml:space="preserve">a priori </w:t>
      </w:r>
      <w:r w:rsidRPr="00DD711E">
        <w:t xml:space="preserve">beliefs about the epidemic in Kenya. </w:t>
      </w:r>
      <w:r w:rsidRPr="00DD711E">
        <w:rPr>
          <w:rFonts w:eastAsia="Helvetica Neue"/>
        </w:rPr>
        <w:t xml:space="preserve">The prior distributions for </w:t>
      </w:r>
      <m:oMath>
        <m:r>
          <m:rPr>
            <m:sty m:val="p"/>
          </m:rPr>
          <w:rPr>
            <w:rFonts w:ascii="Cambria Math" w:eastAsia="Helvetica Neue" w:hAnsi="Cambria Math"/>
          </w:rPr>
          <m:t>ϵ</m:t>
        </m:r>
      </m:oMath>
      <w:r w:rsidRPr="00DD711E">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L,min</m:t>
            </m:r>
          </m:sub>
        </m:sSub>
      </m:oMath>
      <w:r w:rsidRPr="00DD711E">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χ</m:t>
            </m:r>
          </m:e>
          <m:sub>
            <m:r>
              <w:rPr>
                <w:rFonts w:ascii="Cambria Math" w:eastAsia="Helvetica Neue" w:hAnsi="Cambria Math"/>
              </w:rPr>
              <m:t>L</m:t>
            </m:r>
          </m:sub>
        </m:sSub>
      </m:oMath>
      <w:r w:rsidRPr="00DD711E">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χ</m:t>
            </m:r>
          </m:e>
          <m:sub>
            <m:r>
              <w:rPr>
                <w:rFonts w:ascii="Cambria Math" w:eastAsia="Helvetica Neue" w:hAnsi="Cambria Math"/>
              </w:rPr>
              <m:t>U</m:t>
            </m:r>
          </m:sub>
        </m:sSub>
      </m:oMath>
      <w:r w:rsidRPr="00DD711E">
        <w:rPr>
          <w:rFonts w:eastAsia="Helvetica Neue"/>
        </w:rPr>
        <w:t xml:space="preserve"> were the same for each county reflecting our a priori beliefs. We had 1) strong confidence that mixing between SES groups would be assortative, 2) weak confidence that the lower SES group would be able to reduce their mobility less than the upper SES group, 3) moderate confidence that the daily detected proportion PCR tests being positive would be higher than the actual proportion of the population PCR detectable, with this bias being higher among the lower SES group who were believed would be less likely to seek a test when asymptomatic compared to individuals in the upper SES group, and, 4) moderate confidence that new variants dominating transmission from February 2021 onwards were about 50% more transmissible:</w:t>
      </w:r>
    </w:p>
    <w:p w14:paraId="6FF34B7D" w14:textId="77777777" w:rsidR="00E06B71" w:rsidRPr="00DD711E" w:rsidRDefault="00E06B71" w:rsidP="00E06B71">
      <w:pPr>
        <w:rPr>
          <w:rFonts w:eastAsia="Helvetica Neue"/>
        </w:rPr>
      </w:pPr>
    </w:p>
    <w:p w14:paraId="63A3F152" w14:textId="77777777" w:rsidR="00E06B71" w:rsidRPr="00DD711E" w:rsidRDefault="00E06B71" w:rsidP="00E06B71">
      <w:pPr>
        <w:pStyle w:val="ListParagraph"/>
        <w:numPr>
          <w:ilvl w:val="0"/>
          <w:numId w:val="43"/>
        </w:numPr>
        <w:spacing w:line="240" w:lineRule="auto"/>
        <w:contextualSpacing w:val="0"/>
        <w:rPr>
          <w:rFonts w:ascii="Times New Roman" w:eastAsia="Helvetica Neue" w:hAnsi="Times New Roman" w:cs="Times New Roman"/>
        </w:rPr>
      </w:pPr>
      <m:oMath>
        <m:r>
          <m:rPr>
            <m:sty m:val="p"/>
          </m:rPr>
          <w:rPr>
            <w:rFonts w:ascii="Cambria Math" w:eastAsia="Helvetica Neue" w:hAnsi="Cambria Math" w:cs="Times New Roman"/>
          </w:rPr>
          <m:t>ϵ</m:t>
        </m:r>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45,</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5)</m:t>
        </m:r>
      </m:oMath>
      <w:r w:rsidRPr="00DD711E">
        <w:rPr>
          <w:rFonts w:ascii="Times New Roman" w:eastAsia="Helvetica Neue" w:hAnsi="Times New Roman" w:cs="Times New Roman"/>
        </w:rPr>
        <w:t xml:space="preserve">. </w:t>
      </w:r>
    </w:p>
    <w:p w14:paraId="236DBAD2" w14:textId="77777777" w:rsidR="00E06B71" w:rsidRPr="00DD711E" w:rsidRDefault="00BD1A66" w:rsidP="00E06B71">
      <w:pPr>
        <w:pStyle w:val="ListParagraph"/>
        <w:numPr>
          <w:ilvl w:val="0"/>
          <w:numId w:val="43"/>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c</m:t>
            </m:r>
          </m:e>
          <m:sub>
            <m:r>
              <m:rPr>
                <m:sty m:val="p"/>
              </m:rPr>
              <w:rPr>
                <w:rFonts w:ascii="Cambria Math" w:eastAsia="Helvetica Neue" w:hAnsi="Cambria Math" w:cs="Times New Roman"/>
              </w:rPr>
              <m:t>L,min</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8,</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2)</m:t>
        </m:r>
      </m:oMath>
      <w:r w:rsidR="00E06B71" w:rsidRPr="00DD711E">
        <w:rPr>
          <w:rFonts w:ascii="Times New Roman" w:eastAsia="Helvetica Neue" w:hAnsi="Times New Roman" w:cs="Times New Roman"/>
        </w:rPr>
        <w:t>.</w:t>
      </w:r>
    </w:p>
    <w:p w14:paraId="43A4D092" w14:textId="77777777" w:rsidR="00E06B71" w:rsidRPr="00DD711E" w:rsidRDefault="00BD1A66" w:rsidP="00E06B71">
      <w:pPr>
        <w:pStyle w:val="ListParagraph"/>
        <w:numPr>
          <w:ilvl w:val="0"/>
          <w:numId w:val="43"/>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χ</m:t>
            </m:r>
          </m:e>
          <m:sub>
            <m:r>
              <w:rPr>
                <w:rFonts w:ascii="Cambria Math" w:eastAsia="Helvetica Neue" w:hAnsi="Cambria Math" w:cs="Times New Roman"/>
              </w:rPr>
              <m:t>L</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10,</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4.5/10</m:t>
            </m:r>
          </m:e>
        </m:d>
      </m:oMath>
      <w:r w:rsidR="00E06B71" w:rsidRPr="00DD711E">
        <w:rPr>
          <w:rFonts w:ascii="Times New Roman" w:eastAsia="Helvetica Neue" w:hAnsi="Times New Roman" w:cs="Times New Roman"/>
        </w:rPr>
        <w:t>.</w:t>
      </w:r>
    </w:p>
    <w:p w14:paraId="24E2596B" w14:textId="77777777" w:rsidR="00E06B71" w:rsidRPr="00DD711E" w:rsidRDefault="00BD1A66" w:rsidP="00E06B71">
      <w:pPr>
        <w:pStyle w:val="ListParagraph"/>
        <w:numPr>
          <w:ilvl w:val="0"/>
          <w:numId w:val="43"/>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χ</m:t>
            </m:r>
          </m:e>
          <m:sub>
            <m:r>
              <w:rPr>
                <w:rFonts w:ascii="Cambria Math" w:eastAsia="Helvetica Neue" w:hAnsi="Cambria Math" w:cs="Times New Roman"/>
              </w:rPr>
              <m:t>U</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10,</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m:t>
            </m:r>
            <m:f>
              <m:fPr>
                <m:ctrlPr>
                  <w:rPr>
                    <w:rFonts w:ascii="Cambria Math" w:eastAsia="Helvetica Neue" w:hAnsi="Cambria Math" w:cs="Times New Roman"/>
                    <w:i/>
                  </w:rPr>
                </m:ctrlPr>
              </m:fPr>
              <m:num>
                <m:r>
                  <w:rPr>
                    <w:rFonts w:ascii="Cambria Math" w:eastAsia="Helvetica Neue" w:hAnsi="Cambria Math" w:cs="Times New Roman"/>
                  </w:rPr>
                  <m:t>1.5</m:t>
                </m:r>
              </m:num>
              <m:den>
                <m:r>
                  <w:rPr>
                    <w:rFonts w:ascii="Cambria Math" w:eastAsia="Helvetica Neue" w:hAnsi="Cambria Math" w:cs="Times New Roman"/>
                  </w:rPr>
                  <m:t>10</m:t>
                </m:r>
              </m:den>
            </m:f>
          </m:e>
        </m:d>
        <m:r>
          <w:rPr>
            <w:rFonts w:ascii="Cambria Math" w:eastAsia="Helvetica Neue" w:hAnsi="Cambria Math" w:cs="Times New Roman"/>
          </w:rPr>
          <m:t>.</m:t>
        </m:r>
      </m:oMath>
    </w:p>
    <w:p w14:paraId="1A8D1253" w14:textId="77777777" w:rsidR="00E06B71" w:rsidRPr="00DD711E" w:rsidRDefault="00BD1A66" w:rsidP="00E06B71">
      <w:pPr>
        <w:pStyle w:val="ListParagraph"/>
        <w:numPr>
          <w:ilvl w:val="0"/>
          <w:numId w:val="43"/>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ξ</m:t>
            </m:r>
          </m:e>
          <m:sub>
            <m:r>
              <w:rPr>
                <w:rFonts w:ascii="Cambria Math" w:eastAsia="Helvetica Neue" w:hAnsi="Cambria Math" w:cs="Times New Roman"/>
              </w:rPr>
              <m:t>variant</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10,</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m:t>
            </m:r>
            <m:f>
              <m:fPr>
                <m:ctrlPr>
                  <w:rPr>
                    <w:rFonts w:ascii="Cambria Math" w:eastAsia="Helvetica Neue" w:hAnsi="Cambria Math" w:cs="Times New Roman"/>
                    <w:i/>
                  </w:rPr>
                </m:ctrlPr>
              </m:fPr>
              <m:num>
                <m:r>
                  <w:rPr>
                    <w:rFonts w:ascii="Cambria Math" w:eastAsia="Helvetica Neue" w:hAnsi="Cambria Math" w:cs="Times New Roman"/>
                  </w:rPr>
                  <m:t>1.5</m:t>
                </m:r>
              </m:num>
              <m:den>
                <m:r>
                  <w:rPr>
                    <w:rFonts w:ascii="Cambria Math" w:eastAsia="Helvetica Neue" w:hAnsi="Cambria Math" w:cs="Times New Roman"/>
                  </w:rPr>
                  <m:t>10</m:t>
                </m:r>
              </m:den>
            </m:f>
          </m:e>
        </m:d>
        <m:r>
          <w:rPr>
            <w:rFonts w:ascii="Cambria Math" w:eastAsia="Helvetica Neue" w:hAnsi="Cambria Math" w:cs="Times New Roman"/>
          </w:rPr>
          <m:t>.</m:t>
        </m:r>
      </m:oMath>
      <w:r w:rsidR="00E06B71" w:rsidRPr="00DD711E">
        <w:rPr>
          <w:rFonts w:ascii="Times New Roman" w:eastAsia="Helvetica Neue" w:hAnsi="Times New Roman" w:cs="Times New Roman"/>
        </w:rPr>
        <w:t xml:space="preserve"> </w:t>
      </w:r>
    </w:p>
    <w:p w14:paraId="3104B353" w14:textId="77777777" w:rsidR="00E06B71" w:rsidRPr="00DD711E" w:rsidRDefault="00E06B71" w:rsidP="00E06B71">
      <w:pPr>
        <w:pStyle w:val="ListParagraph"/>
        <w:contextualSpacing w:val="0"/>
        <w:rPr>
          <w:rFonts w:ascii="Times New Roman" w:eastAsia="Helvetica Neue" w:hAnsi="Times New Roman" w:cs="Times New Roman"/>
        </w:rPr>
      </w:pPr>
    </w:p>
    <w:p w14:paraId="1C604155" w14:textId="77777777" w:rsidR="00E06B71" w:rsidRPr="00DD711E" w:rsidRDefault="00E06B71" w:rsidP="00E06B71">
      <w:pPr>
        <w:rPr>
          <w:rFonts w:eastAsia="Helvetica Neue"/>
        </w:rPr>
      </w:pPr>
      <w:r w:rsidRPr="00DD711E">
        <w:rPr>
          <w:rFonts w:eastAsia="Helvetica Neue"/>
        </w:rPr>
        <w:t>The county group specific priors for the 11 counties with higher numbers of serological tests were:</w:t>
      </w:r>
    </w:p>
    <w:p w14:paraId="33B72CFA" w14:textId="77777777" w:rsidR="00E06B71" w:rsidRPr="00DD711E" w:rsidRDefault="00E06B71" w:rsidP="00E06B71">
      <w:pPr>
        <w:pStyle w:val="ListParagraph"/>
        <w:numPr>
          <w:ilvl w:val="0"/>
          <w:numId w:val="44"/>
        </w:numPr>
        <w:spacing w:line="240" w:lineRule="auto"/>
        <w:contextualSpacing w:val="0"/>
        <w:rPr>
          <w:rFonts w:ascii="Times New Roman" w:eastAsia="Helvetica Neue" w:hAnsi="Times New Roman" w:cs="Times New Roman"/>
          <w:b/>
          <w:bCs/>
        </w:rPr>
      </w:pPr>
      <w:r w:rsidRPr="00DD711E">
        <w:rPr>
          <w:rFonts w:ascii="Times New Roman" w:eastAsia="Helvetica Neue" w:hAnsi="Times New Roman" w:cs="Times New Roman"/>
          <w:b/>
          <w:bCs/>
        </w:rPr>
        <w:t>Nairobi and Mombasa.</w:t>
      </w:r>
      <w:r w:rsidRPr="00DD711E">
        <w:rPr>
          <w:rFonts w:ascii="Times New Roman" w:eastAsia="Helvetica Neue" w:hAnsi="Times New Roman" w:cs="Times New Roman"/>
        </w:rPr>
        <w:t xml:space="preserve"> </w:t>
      </w:r>
    </w:p>
    <w:p w14:paraId="15453728"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R</m:t>
            </m:r>
          </m:e>
          <m:sub>
            <m:r>
              <w:rPr>
                <w:rFonts w:ascii="Cambria Math" w:eastAsia="Helvetica Neue" w:hAnsi="Cambria Math" w:cs="Times New Roman"/>
              </w:rPr>
              <m:t>0</m:t>
            </m:r>
          </m:sub>
        </m:sSub>
        <m:r>
          <w:rPr>
            <w:rFonts w:ascii="Cambria Math" w:eastAsia="Helvetica Neue" w:hAnsi="Cambria Math" w:cs="Times New Roman"/>
          </w:rPr>
          <m:t>∼</m:t>
        </m:r>
        <m:r>
          <m:rPr>
            <m:sty m:val="p"/>
          </m:rPr>
          <w:rPr>
            <w:rFonts w:ascii="Cambria Math" w:eastAsia="Helvetica Neue" w:hAnsi="Cambria Math" w:cs="Times New Roman"/>
          </w:rPr>
          <m:t>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m:t>
        </m:r>
        <m:f>
          <m:fPr>
            <m:ctrlPr>
              <w:rPr>
                <w:rFonts w:ascii="Cambria Math" w:eastAsia="Helvetica Neue" w:hAnsi="Cambria Math" w:cs="Times New Roman"/>
                <w:i/>
              </w:rPr>
            </m:ctrlPr>
          </m:fPr>
          <m:num>
            <m:r>
              <w:rPr>
                <w:rFonts w:ascii="Cambria Math" w:eastAsia="Helvetica Neue" w:hAnsi="Cambria Math" w:cs="Times New Roman"/>
              </w:rPr>
              <m:t>2.5</m:t>
            </m:r>
          </m:num>
          <m:den>
            <m:r>
              <w:rPr>
                <w:rFonts w:ascii="Cambria Math" w:eastAsia="Helvetica Neue" w:hAnsi="Cambria Math" w:cs="Times New Roman"/>
              </w:rPr>
              <m:t>3</m:t>
            </m:r>
          </m:den>
        </m:f>
        <m:r>
          <w:rPr>
            <w:rFonts w:ascii="Cambria Math" w:eastAsia="Helvetica Neue" w:hAnsi="Cambria Math" w:cs="Times New Roman"/>
          </w:rPr>
          <m:t>)</m:t>
        </m:r>
      </m:oMath>
      <w:r w:rsidR="00E06B71" w:rsidRPr="00DD711E">
        <w:rPr>
          <w:rFonts w:ascii="Times New Roman" w:eastAsia="Helvetica Neue" w:hAnsi="Times New Roman" w:cs="Times New Roman"/>
        </w:rPr>
        <w:t>.</w:t>
      </w:r>
    </w:p>
    <w:p w14:paraId="1B61C62F" w14:textId="77777777" w:rsidR="00E06B71" w:rsidRPr="00DD711E" w:rsidRDefault="00E06B71" w:rsidP="00E06B71">
      <w:pPr>
        <w:pStyle w:val="ListParagraph"/>
        <w:numPr>
          <w:ilvl w:val="1"/>
          <w:numId w:val="44"/>
        </w:numPr>
        <w:spacing w:line="240" w:lineRule="auto"/>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100/3</m:t>
            </m:r>
          </m:e>
        </m:d>
      </m:oMath>
      <w:r w:rsidRPr="00DD711E">
        <w:rPr>
          <w:rFonts w:ascii="Times New Roman" w:eastAsia="Helvetica Neue" w:hAnsi="Times New Roman" w:cs="Times New Roman"/>
        </w:rPr>
        <w:t>.</w:t>
      </w:r>
    </w:p>
    <w:p w14:paraId="10FCCBF3"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L</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4</m:t>
                    </m:r>
                  </m:sup>
                </m:sSup>
              </m:num>
              <m:den>
                <m:r>
                  <w:rPr>
                    <w:rFonts w:ascii="Cambria Math" w:eastAsia="Helvetica Neue" w:hAnsi="Cambria Math" w:cs="Times New Roman"/>
                  </w:rPr>
                  <m:t>3</m:t>
                </m:r>
              </m:den>
            </m:f>
          </m:e>
        </m:d>
      </m:oMath>
      <w:r w:rsidR="00E06B71" w:rsidRPr="00DD711E">
        <w:rPr>
          <w:rFonts w:ascii="Times New Roman" w:eastAsia="Helvetica Neue" w:hAnsi="Times New Roman" w:cs="Times New Roman"/>
        </w:rPr>
        <w:t>.</w:t>
      </w:r>
    </w:p>
    <w:p w14:paraId="4D28D8B5"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U</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5×</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4</m:t>
                    </m:r>
                  </m:sup>
                </m:sSup>
              </m:num>
              <m:den>
                <m:r>
                  <w:rPr>
                    <w:rFonts w:ascii="Cambria Math" w:eastAsia="Helvetica Neue" w:hAnsi="Cambria Math" w:cs="Times New Roman"/>
                  </w:rPr>
                  <m:t>3</m:t>
                </m:r>
              </m:den>
            </m:f>
          </m:e>
        </m:d>
      </m:oMath>
      <w:r w:rsidR="00E06B71" w:rsidRPr="00DD711E">
        <w:rPr>
          <w:rFonts w:ascii="Times New Roman" w:eastAsia="Helvetica Neue" w:hAnsi="Times New Roman" w:cs="Times New Roman"/>
        </w:rPr>
        <w:t>.</w:t>
      </w:r>
    </w:p>
    <w:p w14:paraId="330E70C5"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U</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40,</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60)</m:t>
        </m:r>
      </m:oMath>
      <w:r w:rsidR="00E06B71" w:rsidRPr="00DD711E">
        <w:rPr>
          <w:rFonts w:ascii="Times New Roman" w:eastAsia="Helvetica Neue" w:hAnsi="Times New Roman" w:cs="Times New Roman"/>
        </w:rPr>
        <w:t xml:space="preserve">. </w:t>
      </w:r>
    </w:p>
    <w:p w14:paraId="4C090750"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eff</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35,</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15)</m:t>
        </m:r>
      </m:oMath>
      <w:r w:rsidR="00E06B71" w:rsidRPr="00DD711E">
        <w:rPr>
          <w:rFonts w:ascii="Times New Roman" w:eastAsia="Helvetica Neue" w:hAnsi="Times New Roman" w:cs="Times New Roman"/>
        </w:rPr>
        <w:t xml:space="preserve">. </w:t>
      </w:r>
    </w:p>
    <w:p w14:paraId="116A686C" w14:textId="77777777" w:rsidR="00E06B71" w:rsidRPr="00DD711E" w:rsidRDefault="00E06B71" w:rsidP="00E06B71">
      <w:pPr>
        <w:pStyle w:val="ListParagraph"/>
        <w:numPr>
          <w:ilvl w:val="0"/>
          <w:numId w:val="44"/>
        </w:numPr>
        <w:spacing w:line="240" w:lineRule="auto"/>
        <w:contextualSpacing w:val="0"/>
        <w:rPr>
          <w:rFonts w:ascii="Times New Roman" w:eastAsia="Helvetica Neue" w:hAnsi="Times New Roman" w:cs="Times New Roman"/>
          <w:b/>
          <w:bCs/>
        </w:rPr>
      </w:pPr>
      <w:r w:rsidRPr="00DD711E">
        <w:rPr>
          <w:rFonts w:ascii="Times New Roman" w:eastAsia="Helvetica Neue" w:hAnsi="Times New Roman" w:cs="Times New Roman"/>
          <w:b/>
          <w:bCs/>
        </w:rPr>
        <w:t>Semi-urban/semi-rural counties.</w:t>
      </w:r>
    </w:p>
    <w:p w14:paraId="3A34C157"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R</m:t>
            </m:r>
          </m:e>
          <m:sub>
            <m:r>
              <w:rPr>
                <w:rFonts w:ascii="Cambria Math" w:eastAsia="Helvetica Neue" w:hAnsi="Cambria Math" w:cs="Times New Roman"/>
              </w:rPr>
              <m:t>0</m:t>
            </m:r>
          </m:sub>
        </m:sSub>
        <m:r>
          <w:rPr>
            <w:rFonts w:ascii="Cambria Math" w:eastAsia="Helvetica Neue" w:hAnsi="Cambria Math" w:cs="Times New Roman"/>
          </w:rPr>
          <m:t>∼</m:t>
        </m:r>
        <m:r>
          <m:rPr>
            <m:sty m:val="p"/>
          </m:rPr>
          <w:rPr>
            <w:rFonts w:ascii="Cambria Math" w:eastAsia="Helvetica Neue" w:hAnsi="Cambria Math" w:cs="Times New Roman"/>
          </w:rPr>
          <m:t>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m:t>
        </m:r>
        <m:f>
          <m:fPr>
            <m:ctrlPr>
              <w:rPr>
                <w:rFonts w:ascii="Cambria Math" w:eastAsia="Helvetica Neue" w:hAnsi="Cambria Math" w:cs="Times New Roman"/>
                <w:i/>
              </w:rPr>
            </m:ctrlPr>
          </m:fPr>
          <m:num>
            <m:r>
              <w:rPr>
                <w:rFonts w:ascii="Cambria Math" w:eastAsia="Helvetica Neue" w:hAnsi="Cambria Math" w:cs="Times New Roman"/>
              </w:rPr>
              <m:t>2</m:t>
            </m:r>
          </m:num>
          <m:den>
            <m:r>
              <w:rPr>
                <w:rFonts w:ascii="Cambria Math" w:eastAsia="Helvetica Neue" w:hAnsi="Cambria Math" w:cs="Times New Roman"/>
              </w:rPr>
              <m:t>3</m:t>
            </m:r>
          </m:den>
        </m:f>
        <m:r>
          <w:rPr>
            <w:rFonts w:ascii="Cambria Math" w:eastAsia="Helvetica Neue" w:hAnsi="Cambria Math" w:cs="Times New Roman"/>
          </w:rPr>
          <m:t>)</m:t>
        </m:r>
      </m:oMath>
      <w:r w:rsidR="00E06B71" w:rsidRPr="00DD711E">
        <w:rPr>
          <w:rFonts w:ascii="Times New Roman" w:eastAsia="Helvetica Neue" w:hAnsi="Times New Roman" w:cs="Times New Roman"/>
        </w:rPr>
        <w:t>.</w:t>
      </w:r>
    </w:p>
    <w:p w14:paraId="14E9F2BC" w14:textId="77777777" w:rsidR="00E06B71" w:rsidRPr="00DD711E" w:rsidRDefault="00E06B71" w:rsidP="00E06B71">
      <w:pPr>
        <w:pStyle w:val="ListParagraph"/>
        <w:numPr>
          <w:ilvl w:val="1"/>
          <w:numId w:val="44"/>
        </w:numPr>
        <w:spacing w:line="240" w:lineRule="auto"/>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1/3</m:t>
            </m:r>
          </m:e>
        </m:d>
      </m:oMath>
      <w:r w:rsidRPr="00DD711E">
        <w:rPr>
          <w:rFonts w:ascii="Times New Roman" w:eastAsia="Helvetica Neue" w:hAnsi="Times New Roman" w:cs="Times New Roman"/>
        </w:rPr>
        <w:t>.</w:t>
      </w:r>
    </w:p>
    <w:p w14:paraId="6E11DEC0"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L</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2×</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5</m:t>
                    </m:r>
                  </m:sup>
                </m:sSup>
              </m:num>
              <m:den>
                <m:r>
                  <w:rPr>
                    <w:rFonts w:ascii="Cambria Math" w:eastAsia="Helvetica Neue" w:hAnsi="Cambria Math" w:cs="Times New Roman"/>
                  </w:rPr>
                  <m:t>3</m:t>
                </m:r>
              </m:den>
            </m:f>
          </m:e>
        </m:d>
      </m:oMath>
      <w:r w:rsidR="00E06B71" w:rsidRPr="00DD711E">
        <w:rPr>
          <w:rFonts w:ascii="Times New Roman" w:eastAsia="Helvetica Neue" w:hAnsi="Times New Roman" w:cs="Times New Roman"/>
        </w:rPr>
        <w:t>.</w:t>
      </w:r>
    </w:p>
    <w:p w14:paraId="3E9B5E64"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U</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4</m:t>
                    </m:r>
                  </m:sup>
                </m:sSup>
              </m:num>
              <m:den>
                <m:r>
                  <w:rPr>
                    <w:rFonts w:ascii="Cambria Math" w:eastAsia="Helvetica Neue" w:hAnsi="Cambria Math" w:cs="Times New Roman"/>
                  </w:rPr>
                  <m:t>3</m:t>
                </m:r>
              </m:den>
            </m:f>
          </m:e>
        </m:d>
      </m:oMath>
      <w:r w:rsidR="00E06B71" w:rsidRPr="00DD711E">
        <w:rPr>
          <w:rFonts w:ascii="Times New Roman" w:eastAsia="Helvetica Neue" w:hAnsi="Times New Roman" w:cs="Times New Roman"/>
        </w:rPr>
        <w:t>.</w:t>
      </w:r>
    </w:p>
    <w:p w14:paraId="6980F8DE"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U</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80,</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20)</m:t>
        </m:r>
      </m:oMath>
      <w:r w:rsidR="00E06B71" w:rsidRPr="00DD711E">
        <w:rPr>
          <w:rFonts w:ascii="Times New Roman" w:eastAsia="Helvetica Neue" w:hAnsi="Times New Roman" w:cs="Times New Roman"/>
        </w:rPr>
        <w:t xml:space="preserve">. </w:t>
      </w:r>
    </w:p>
    <w:p w14:paraId="13D854FC"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eff</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95,</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5)</m:t>
        </m:r>
      </m:oMath>
      <w:r w:rsidR="00E06B71" w:rsidRPr="00DD711E">
        <w:rPr>
          <w:rFonts w:ascii="Times New Roman" w:eastAsia="Helvetica Neue" w:hAnsi="Times New Roman" w:cs="Times New Roman"/>
        </w:rPr>
        <w:t xml:space="preserve">. </w:t>
      </w:r>
    </w:p>
    <w:p w14:paraId="6D411672" w14:textId="77777777" w:rsidR="00E06B71" w:rsidRPr="00DD711E" w:rsidRDefault="00E06B71" w:rsidP="00E06B71">
      <w:pPr>
        <w:pStyle w:val="ListParagraph"/>
        <w:numPr>
          <w:ilvl w:val="0"/>
          <w:numId w:val="44"/>
        </w:numPr>
        <w:spacing w:line="240" w:lineRule="auto"/>
        <w:contextualSpacing w:val="0"/>
        <w:rPr>
          <w:rFonts w:ascii="Times New Roman" w:eastAsia="Helvetica Neue" w:hAnsi="Times New Roman" w:cs="Times New Roman"/>
          <w:b/>
          <w:bCs/>
        </w:rPr>
      </w:pPr>
      <w:r w:rsidRPr="00DD711E">
        <w:rPr>
          <w:rFonts w:ascii="Times New Roman" w:eastAsia="Helvetica Neue" w:hAnsi="Times New Roman" w:cs="Times New Roman"/>
          <w:b/>
          <w:bCs/>
        </w:rPr>
        <w:t>Rural counties.</w:t>
      </w:r>
    </w:p>
    <w:p w14:paraId="7506F784"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R</m:t>
            </m:r>
          </m:e>
          <m:sub>
            <m:r>
              <w:rPr>
                <w:rFonts w:ascii="Cambria Math" w:eastAsia="Helvetica Neue" w:hAnsi="Cambria Math" w:cs="Times New Roman"/>
              </w:rPr>
              <m:t>0</m:t>
            </m:r>
          </m:sub>
        </m:sSub>
        <m:r>
          <w:rPr>
            <w:rFonts w:ascii="Cambria Math" w:eastAsia="Helvetica Neue" w:hAnsi="Cambria Math" w:cs="Times New Roman"/>
          </w:rPr>
          <m:t>∼</m:t>
        </m:r>
        <m:r>
          <m:rPr>
            <m:sty m:val="p"/>
          </m:rPr>
          <w:rPr>
            <w:rFonts w:ascii="Cambria Math" w:eastAsia="Helvetica Neue" w:hAnsi="Cambria Math" w:cs="Times New Roman"/>
          </w:rPr>
          <m:t>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m:t>
        </m:r>
        <m:f>
          <m:fPr>
            <m:ctrlPr>
              <w:rPr>
                <w:rFonts w:ascii="Cambria Math" w:eastAsia="Helvetica Neue" w:hAnsi="Cambria Math" w:cs="Times New Roman"/>
                <w:i/>
              </w:rPr>
            </m:ctrlPr>
          </m:fPr>
          <m:num>
            <m:r>
              <w:rPr>
                <w:rFonts w:ascii="Cambria Math" w:eastAsia="Helvetica Neue" w:hAnsi="Cambria Math" w:cs="Times New Roman"/>
              </w:rPr>
              <m:t>1.5</m:t>
            </m:r>
          </m:num>
          <m:den>
            <m:r>
              <w:rPr>
                <w:rFonts w:ascii="Cambria Math" w:eastAsia="Helvetica Neue" w:hAnsi="Cambria Math" w:cs="Times New Roman"/>
              </w:rPr>
              <m:t>3</m:t>
            </m:r>
          </m:den>
        </m:f>
        <m:r>
          <w:rPr>
            <w:rFonts w:ascii="Cambria Math" w:eastAsia="Helvetica Neue" w:hAnsi="Cambria Math" w:cs="Times New Roman"/>
          </w:rPr>
          <m:t>)</m:t>
        </m:r>
      </m:oMath>
      <w:r w:rsidR="00E06B71" w:rsidRPr="00DD711E">
        <w:rPr>
          <w:rFonts w:ascii="Times New Roman" w:eastAsia="Helvetica Neue" w:hAnsi="Times New Roman" w:cs="Times New Roman"/>
        </w:rPr>
        <w:t>.</w:t>
      </w:r>
    </w:p>
    <w:p w14:paraId="27527692" w14:textId="77777777" w:rsidR="00E06B71" w:rsidRPr="00DD711E" w:rsidRDefault="00E06B71" w:rsidP="00E06B71">
      <w:pPr>
        <w:pStyle w:val="ListParagraph"/>
        <w:numPr>
          <w:ilvl w:val="1"/>
          <w:numId w:val="44"/>
        </w:numPr>
        <w:spacing w:line="240" w:lineRule="auto"/>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0.1/3</m:t>
            </m:r>
          </m:e>
        </m:d>
      </m:oMath>
      <w:r w:rsidRPr="00DD711E">
        <w:rPr>
          <w:rFonts w:ascii="Times New Roman" w:eastAsia="Helvetica Neue" w:hAnsi="Times New Roman" w:cs="Times New Roman"/>
        </w:rPr>
        <w:t>.</w:t>
      </w:r>
    </w:p>
    <w:p w14:paraId="219B7D02"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L</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1×</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5</m:t>
                    </m:r>
                  </m:sup>
                </m:sSup>
              </m:num>
              <m:den>
                <m:r>
                  <w:rPr>
                    <w:rFonts w:ascii="Cambria Math" w:eastAsia="Helvetica Neue" w:hAnsi="Cambria Math" w:cs="Times New Roman"/>
                  </w:rPr>
                  <m:t>3</m:t>
                </m:r>
              </m:den>
            </m:f>
          </m:e>
        </m:d>
      </m:oMath>
      <w:r w:rsidR="00E06B71" w:rsidRPr="00DD711E">
        <w:rPr>
          <w:rFonts w:ascii="Times New Roman" w:eastAsia="Helvetica Neue" w:hAnsi="Times New Roman" w:cs="Times New Roman"/>
        </w:rPr>
        <w:t>.</w:t>
      </w:r>
    </w:p>
    <w:p w14:paraId="65177184"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U</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5×</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5</m:t>
                    </m:r>
                  </m:sup>
                </m:sSup>
              </m:num>
              <m:den>
                <m:r>
                  <w:rPr>
                    <w:rFonts w:ascii="Cambria Math" w:eastAsia="Helvetica Neue" w:hAnsi="Cambria Math" w:cs="Times New Roman"/>
                  </w:rPr>
                  <m:t>3</m:t>
                </m:r>
              </m:den>
            </m:f>
          </m:e>
        </m:d>
      </m:oMath>
      <w:r w:rsidR="00E06B71" w:rsidRPr="00DD711E">
        <w:rPr>
          <w:rFonts w:ascii="Times New Roman" w:eastAsia="Helvetica Neue" w:hAnsi="Times New Roman" w:cs="Times New Roman"/>
        </w:rPr>
        <w:t>.</w:t>
      </w:r>
    </w:p>
    <w:p w14:paraId="4F6AD335"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U</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90,</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10)</m:t>
        </m:r>
      </m:oMath>
      <w:r w:rsidR="00E06B71" w:rsidRPr="00DD711E">
        <w:rPr>
          <w:rFonts w:ascii="Times New Roman" w:eastAsia="Helvetica Neue" w:hAnsi="Times New Roman" w:cs="Times New Roman"/>
        </w:rPr>
        <w:t xml:space="preserve">. </w:t>
      </w:r>
    </w:p>
    <w:p w14:paraId="50357491" w14:textId="77777777" w:rsidR="00E06B71" w:rsidRPr="00DD711E" w:rsidRDefault="00BD1A66" w:rsidP="00E06B71">
      <w:pPr>
        <w:pStyle w:val="ListParagraph"/>
        <w:numPr>
          <w:ilvl w:val="1"/>
          <w:numId w:val="44"/>
        </w:numPr>
        <w:spacing w:line="240" w:lineRule="auto"/>
        <w:contextualSpacing w:val="0"/>
        <w:rPr>
          <w:rFonts w:ascii="Times New Roman" w:eastAsia="Helvetica Neue" w:hAnsi="Times New Roman" w:cs="Times New Roman"/>
        </w:rPr>
      </w:pP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eff</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95,</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5)</m:t>
        </m:r>
      </m:oMath>
      <w:r w:rsidR="00E06B71" w:rsidRPr="00DD711E">
        <w:rPr>
          <w:rFonts w:ascii="Times New Roman" w:eastAsia="Helvetica Neue" w:hAnsi="Times New Roman" w:cs="Times New Roman"/>
        </w:rPr>
        <w:t xml:space="preserve">. </w:t>
      </w:r>
    </w:p>
    <w:p w14:paraId="2DC5B020" w14:textId="77777777" w:rsidR="00E06B71" w:rsidRPr="00DD711E" w:rsidRDefault="00E06B71" w:rsidP="00E06B71">
      <w:pPr>
        <w:rPr>
          <w:rFonts w:eastAsia="Helvetica Neue"/>
        </w:rPr>
      </w:pPr>
      <w:r w:rsidRPr="00DD711E">
        <w:rPr>
          <w:rFonts w:eastAsia="Helvetica Neue"/>
        </w:rPr>
        <w:t xml:space="preserve">The county group specific priors were based on the view that although the most </w:t>
      </w:r>
      <w:r w:rsidRPr="00DD711E">
        <w:rPr>
          <w:rFonts w:eastAsia="Helvetica Neue"/>
          <w:i/>
          <w:iCs/>
        </w:rPr>
        <w:t>a priori</w:t>
      </w:r>
      <w:r w:rsidRPr="00DD711E">
        <w:rPr>
          <w:rFonts w:eastAsia="Helvetica Neue"/>
        </w:rPr>
        <w:t xml:space="preserve"> likely possibility was that most counties had very few infected individuals on 21</w:t>
      </w:r>
      <w:r w:rsidRPr="00DD711E">
        <w:rPr>
          <w:rFonts w:eastAsia="Helvetica Neue"/>
          <w:vertAlign w:val="superscript"/>
        </w:rPr>
        <w:t>st</w:t>
      </w:r>
      <w:r w:rsidRPr="00DD711E">
        <w:rPr>
          <w:rFonts w:eastAsia="Helvetica Neue"/>
        </w:rPr>
        <w:t xml:space="preserve"> February, and that we might expect the unknown numbers of exposed people to be concentrated in cities. We had moderate a priori confidence that the overall detection rate among the upper SES would be around 5% of infections, and about 1% among the lower SES group. We had strong confidence that the inferred community size of the upper SES group would be higher in cities rather than other counties.</w:t>
      </w:r>
    </w:p>
    <w:p w14:paraId="1402801D" w14:textId="77777777" w:rsidR="00E06B71" w:rsidRPr="00DD711E" w:rsidRDefault="00E06B71" w:rsidP="00E06B71">
      <w:pPr>
        <w:rPr>
          <w:rFonts w:eastAsia="Helvetica Neue"/>
        </w:rPr>
      </w:pPr>
    </w:p>
    <w:p w14:paraId="3EF98CC3" w14:textId="77777777" w:rsidR="00E06B71" w:rsidRPr="00DD711E" w:rsidRDefault="00E06B71" w:rsidP="00E06B71">
      <w:pPr>
        <w:rPr>
          <w:rFonts w:eastAsia="Helvetica Neue"/>
        </w:rPr>
      </w:pPr>
      <w:r w:rsidRPr="00DD711E">
        <w:rPr>
          <w:rFonts w:eastAsia="Helvetica Neue"/>
        </w:rPr>
        <w:t>For the other 36 counties with less serological testing, we used the same county-group specific priors except that the PCR positivity bias parameters (</w:t>
      </w:r>
      <m:oMath>
        <m:sSub>
          <m:sSubPr>
            <m:ctrlPr>
              <w:rPr>
                <w:rFonts w:ascii="Cambria Math" w:eastAsia="Helvetica Neue" w:hAnsi="Cambria Math"/>
                <w:i/>
              </w:rPr>
            </m:ctrlPr>
          </m:sSubPr>
          <m:e>
            <m:r>
              <w:rPr>
                <w:rFonts w:ascii="Cambria Math" w:eastAsia="Helvetica Neue" w:hAnsi="Cambria Math"/>
              </w:rPr>
              <m:t>χ</m:t>
            </m:r>
          </m:e>
          <m:sub>
            <m:r>
              <w:rPr>
                <w:rFonts w:ascii="Cambria Math" w:eastAsia="Helvetica Neue" w:hAnsi="Cambria Math"/>
              </w:rPr>
              <m:t>L</m:t>
            </m:r>
          </m:sub>
        </m:sSub>
        <m:r>
          <w:rPr>
            <w:rFonts w:ascii="Cambria Math" w:eastAsia="Helvetica Neue" w:hAnsi="Cambria Math"/>
          </w:rPr>
          <m:t xml:space="preserve">, </m:t>
        </m:r>
        <m:sSub>
          <m:sSubPr>
            <m:ctrlPr>
              <w:rPr>
                <w:rFonts w:ascii="Cambria Math" w:eastAsia="Helvetica Neue" w:hAnsi="Cambria Math"/>
                <w:i/>
              </w:rPr>
            </m:ctrlPr>
          </m:sSubPr>
          <m:e>
            <m:r>
              <w:rPr>
                <w:rFonts w:ascii="Cambria Math" w:eastAsia="Helvetica Neue" w:hAnsi="Cambria Math"/>
              </w:rPr>
              <m:t>χ</m:t>
            </m:r>
          </m:e>
          <m:sub>
            <m:r>
              <w:rPr>
                <w:rFonts w:ascii="Cambria Math" w:eastAsia="Helvetica Neue" w:hAnsi="Cambria Math"/>
              </w:rPr>
              <m:t>U</m:t>
            </m:r>
          </m:sub>
        </m:sSub>
      </m:oMath>
      <w:r w:rsidRPr="00DD711E">
        <w:rPr>
          <w:rFonts w:eastAsia="Helvetica Neue"/>
        </w:rPr>
        <w:t>) and daily detection rates of positives (</w:t>
      </w:r>
      <m:oMath>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test,L</m:t>
            </m:r>
          </m:sub>
        </m:sSub>
        <m:r>
          <w:rPr>
            <w:rFonts w:ascii="Cambria Math" w:eastAsia="Helvetica Neue" w:hAnsi="Cambria Math"/>
          </w:rPr>
          <m:t xml:space="preserve">, </m:t>
        </m:r>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test,U</m:t>
            </m:r>
          </m:sub>
        </m:sSub>
      </m:oMath>
      <w:r w:rsidRPr="00DD711E">
        <w:rPr>
          <w:rFonts w:eastAsia="Helvetica Neue"/>
        </w:rPr>
        <w:t>) had priors derived from the inferred posteriors of counties among the 11 with higher numbers of serology tests. This was an approximation to a hierarchical Bayesian formulation of a joint likelihood for all 47 Kenyan counties; we fitted gamma distributions to the pooled posterior draws for these parameters over the semi-urban/semi-rural counties with larger numbers of serological tests (</w:t>
      </w:r>
      <w:r w:rsidRPr="00DD711E">
        <w:rPr>
          <w:b/>
          <w:bCs/>
        </w:rPr>
        <w:t>Embu, Kisii, Kisumu, Nakuru, Nyeri, Siaya, Uasin Gishu</w:t>
      </w:r>
      <w:r w:rsidRPr="00DD711E">
        <w:t>) and the rural counties with larger numbers of serological tests (</w:t>
      </w:r>
      <w:r w:rsidRPr="00DD711E">
        <w:rPr>
          <w:b/>
          <w:bCs/>
        </w:rPr>
        <w:t>Kilifi</w:t>
      </w:r>
      <w:r w:rsidRPr="00DD711E">
        <w:t xml:space="preserve"> and </w:t>
      </w:r>
      <w:r w:rsidRPr="00DD711E">
        <w:rPr>
          <w:b/>
          <w:bCs/>
        </w:rPr>
        <w:t>Kwale</w:t>
      </w:r>
      <w:r w:rsidRPr="00DD711E">
        <w:t>). These fitted priors were used for parameter inference.</w:t>
      </w:r>
    </w:p>
    <w:p w14:paraId="0699DF79" w14:textId="77777777" w:rsidR="00E06B71" w:rsidRPr="00DD711E" w:rsidRDefault="00E06B71" w:rsidP="00E06B71">
      <w:pPr>
        <w:rPr>
          <w:rFonts w:eastAsia="Helvetica Neue"/>
        </w:rPr>
      </w:pPr>
    </w:p>
    <w:p w14:paraId="581ED523" w14:textId="26441C7B" w:rsidR="00E06B71" w:rsidRPr="00DD711E" w:rsidRDefault="00E06B71" w:rsidP="00E06B71">
      <w:pPr>
        <w:rPr>
          <w:rFonts w:eastAsia="Helvetica Neue"/>
        </w:rPr>
      </w:pPr>
      <w:r w:rsidRPr="00DD711E">
        <w:rPr>
          <w:rFonts w:eastAsia="Helvetica Neue"/>
          <w:u w:val="single"/>
        </w:rPr>
        <w:t>MCMC draws.</w:t>
      </w:r>
      <w:r w:rsidRPr="00DD711E">
        <w:rPr>
          <w:rFonts w:eastAsia="Helvetica Neue"/>
        </w:rPr>
        <w:t xml:space="preserve"> We used Hamiltonian MCMC with NUTS</w:t>
      </w:r>
      <w:r w:rsidR="00162A7D">
        <w:rPr>
          <w:rFonts w:eastAsia="Helvetica Neue"/>
        </w:rPr>
        <w:t xml:space="preserve"> </w:t>
      </w:r>
      <w:r w:rsidR="00573B82">
        <w:rPr>
          <w:rFonts w:eastAsia="Helvetica Neue"/>
          <w:i/>
          <w:iCs/>
        </w:rPr>
        <w:t>(</w:t>
      </w:r>
      <w:r w:rsidR="00573B82" w:rsidRPr="00573B82">
        <w:rPr>
          <w:rFonts w:eastAsia="Helvetica Neue"/>
          <w:i/>
          <w:iCs/>
        </w:rPr>
        <w:t>20</w:t>
      </w:r>
      <w:r w:rsidR="00573B82">
        <w:rPr>
          <w:rFonts w:eastAsia="Helvetica Neue"/>
          <w:i/>
          <w:iCs/>
        </w:rPr>
        <w:t>)</w:t>
      </w:r>
      <w:r w:rsidR="00573B82">
        <w:rPr>
          <w:rFonts w:eastAsia="Helvetica Neue"/>
        </w:rPr>
        <w:t xml:space="preserve"> </w:t>
      </w:r>
      <w:r w:rsidRPr="00573B82">
        <w:rPr>
          <w:rFonts w:eastAsia="Helvetica Neue"/>
          <w:i/>
          <w:iCs/>
        </w:rPr>
        <w:t>to</w:t>
      </w:r>
      <w:r w:rsidRPr="00DD711E">
        <w:rPr>
          <w:rFonts w:eastAsia="Helvetica Neue"/>
        </w:rPr>
        <w:t xml:space="preserve"> perform Bayesian inference by drawing 2,000 samples from the posterior distribu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2E3D64D9"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1E371B0" w14:textId="77777777" w:rsidR="00E06B71" w:rsidRPr="00DD711E" w:rsidRDefault="00BD1A66" w:rsidP="00C06EDF">
            <w:pPr>
              <w:jc w:val="center"/>
              <w:rPr>
                <w:rFonts w:eastAsia="Helvetica Neue"/>
              </w:rPr>
            </w:pPr>
            <m:oMath>
              <m:sSup>
                <m:sSupPr>
                  <m:ctrlPr>
                    <w:rPr>
                      <w:rFonts w:ascii="Cambria Math" w:eastAsia="Helvetica Neue" w:hAnsi="Cambria Math"/>
                    </w:rPr>
                  </m:ctrlPr>
                </m:sSupPr>
                <m:e>
                  <m:r>
                    <w:rPr>
                      <w:rFonts w:ascii="Cambria Math" w:hAnsi="Cambria Math"/>
                    </w:rPr>
                    <m:t>θ</m:t>
                  </m:r>
                </m:e>
                <m:sup>
                  <m:r>
                    <w:rPr>
                      <w:rFonts w:ascii="Cambria Math" w:eastAsia="Helvetica Neue" w:hAnsi="Cambria Math"/>
                    </w:rPr>
                    <m:t>(k)</m:t>
                  </m:r>
                </m:sup>
              </m:sSup>
              <m:r>
                <w:rPr>
                  <w:rFonts w:ascii="Cambria Math" w:eastAsia="Helvetica Neue" w:hAnsi="Cambria Math"/>
                </w:rPr>
                <m:t>∼P(θ|D)∝</m:t>
              </m:r>
              <m:box>
                <m:boxPr>
                  <m:opEmu m:val="1"/>
                  <m:ctrlPr>
                    <w:rPr>
                      <w:rFonts w:ascii="Cambria Math" w:eastAsia="Helvetica Neue" w:hAnsi="Cambria Math"/>
                    </w:rPr>
                  </m:ctrlPr>
                </m:boxPr>
                <m:e>
                  <m:r>
                    <w:rPr>
                      <w:rFonts w:ascii="Cambria Math" w:eastAsia="Helvetica Neue" w:hAnsi="Cambria Math"/>
                    </w:rPr>
                    <m:t>exp</m:t>
                  </m:r>
                </m:e>
              </m:box>
              <m:r>
                <w:rPr>
                  <w:rFonts w:ascii="Cambria Math" w:eastAsia="Helvetica Neue" w:hAnsi="Cambria Math"/>
                </w:rPr>
                <m:t>(l(θ)) P(θ)</m:t>
              </m:r>
            </m:oMath>
            <w:r w:rsidR="00E06B71" w:rsidRPr="00DD711E">
              <w:rPr>
                <w:rFonts w:eastAsia="Helvetica Neue"/>
              </w:rPr>
              <w:t xml:space="preserve">, for </w:t>
            </w:r>
            <m:oMath>
              <m:r>
                <w:rPr>
                  <w:rFonts w:ascii="Cambria Math" w:eastAsia="Helvetica Neue" w:hAnsi="Cambria Math"/>
                </w:rPr>
                <m:t>k = 1,2,3,…</m:t>
              </m:r>
            </m:oMath>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D8D3BD5" w14:textId="77777777" w:rsidR="00E06B71" w:rsidRPr="00DD711E" w:rsidRDefault="00E06B71" w:rsidP="00C06EDF">
            <w:pPr>
              <w:widowControl w:val="0"/>
              <w:jc w:val="center"/>
              <w:rPr>
                <w:rFonts w:eastAsia="Helvetica Neue"/>
              </w:rPr>
            </w:pPr>
            <w:r w:rsidRPr="00DD711E">
              <w:rPr>
                <w:rFonts w:eastAsia="Helvetica Neue"/>
              </w:rPr>
              <w:t>(16)</w:t>
            </w:r>
          </w:p>
        </w:tc>
      </w:tr>
    </w:tbl>
    <w:p w14:paraId="0452A616" w14:textId="0321FFD0" w:rsidR="00E06B71" w:rsidRPr="00DD711E" w:rsidRDefault="00E06B71" w:rsidP="00E06B71">
      <w:pPr>
        <w:rPr>
          <w:rFonts w:eastAsia="Helvetica Neue"/>
        </w:rPr>
      </w:pPr>
      <w:r w:rsidRPr="00DD711E">
        <w:rPr>
          <w:rFonts w:eastAsia="Helvetica Neue"/>
        </w:rPr>
        <w:t xml:space="preserve">for each county using the NUTS-HMC sampler implemented by the Julia language package </w:t>
      </w:r>
      <w:r w:rsidRPr="00DD711E">
        <w:rPr>
          <w:rFonts w:eastAsia="Helvetica Neue"/>
          <w:i/>
        </w:rPr>
        <w:t>dynamicHMC.jl</w:t>
      </w:r>
      <w:r w:rsidRPr="00DD711E">
        <w:rPr>
          <w:rFonts w:eastAsia="Helvetica Neue"/>
        </w:rPr>
        <w:t xml:space="preserve">. Solving the likelihood function for a proposed value of </w:t>
      </w:r>
      <m:oMath>
        <m:r>
          <w:rPr>
            <w:rFonts w:ascii="Cambria Math" w:hAnsi="Cambria Math"/>
          </w:rPr>
          <m:t>θ</m:t>
        </m:r>
      </m:oMath>
      <w:r w:rsidRPr="00DD711E">
        <w:rPr>
          <w:rFonts w:eastAsia="Helvetica Neue"/>
        </w:rPr>
        <w:t xml:space="preserve"> involved solving the ODE system (2), we used the highly performant DifferentialEquations.jl package for ODE solutions </w:t>
      </w:r>
      <w:r w:rsidR="00E37033" w:rsidRPr="00DD711E">
        <w:fldChar w:fldCharType="begin"/>
      </w:r>
      <w:r w:rsidR="004357FA" w:rsidRPr="00DD711E">
        <w:instrText xml:space="preserve"> ADDIN PAPERS2_CITATIONS &lt;citation&gt;&lt;priority&gt;45&lt;/priority&gt;&lt;uuid&gt;C8A2EA1A-B3E8-48CD-80C1-589C96A64BBE&lt;/uuid&gt;&lt;publications&gt;&lt;publication&gt;&lt;subtype&gt;400&lt;/subtype&gt;&lt;publisher&gt;Ubiquity Press&lt;/publisher&gt;&lt;title&gt;DifferentialEquations. jl--A Performant and Feature-Rich Ecosystem for Solving Differential Equations in Julia&lt;/title&gt;&lt;volume&gt;5&lt;/volume&gt;&lt;publication_date&gt;99201700001200000000200000&lt;/publication_date&gt;&lt;uuid&gt;E1DD6D78-03AE-43FF-98A4-96642B23D7FD&lt;/uuid&gt;&lt;type&gt;400&lt;/type&gt;&lt;number&gt;1&lt;/number&gt;&lt;citekey&gt;rackauckas2017differentialequations&lt;/citekey&gt;&lt;bundle&gt;&lt;publication&gt;&lt;title&gt;Journal of Open Research Software&lt;/title&gt;&lt;uuid&gt;195E4541-9BA4-4C3E-B9A0-B9A6CDC53E7F&lt;/uuid&gt;&lt;subtype&gt;-100&lt;/subtype&gt;&lt;publisher&gt;Ubiquity Press&lt;/publisher&gt;&lt;type&gt;-100&lt;/type&gt;&lt;/publication&gt;&lt;/bundle&gt;&lt;authors&gt;&lt;author&gt;&lt;lastName&gt;Rackauckas&lt;/lastName&gt;&lt;firstName&gt;Christopher&lt;/firstName&gt;&lt;/author&gt;&lt;author&gt;&lt;lastName&gt;Nie&lt;/lastName&gt;&lt;firstName&gt;Qing&lt;/fir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3</w:t>
      </w:r>
      <w:r w:rsidR="004357FA" w:rsidRPr="00DD711E">
        <w:rPr>
          <w:rFonts w:eastAsia="Arial"/>
        </w:rPr>
        <w:t>)</w:t>
      </w:r>
      <w:r w:rsidR="00E37033" w:rsidRPr="00DD711E">
        <w:fldChar w:fldCharType="end"/>
      </w:r>
      <w:r w:rsidRPr="00DD711E">
        <w:rPr>
          <w:rFonts w:eastAsia="Helvetica Neue"/>
        </w:rPr>
        <w:t xml:space="preserve">. The HMC method required a log-likelihood gradient, </w:t>
      </w:r>
      <m:oMath>
        <m:sSub>
          <m:sSubPr>
            <m:ctrlPr>
              <w:rPr>
                <w:rFonts w:ascii="Cambria Math" w:hAnsi="Cambria Math"/>
              </w:rPr>
            </m:ctrlPr>
          </m:sSubPr>
          <m:e>
            <m:r>
              <w:rPr>
                <w:rFonts w:ascii="Cambria Math" w:hAnsi="Cambria Math"/>
              </w:rPr>
              <m:t>∇</m:t>
            </m:r>
          </m:e>
          <m:sub>
            <m:r>
              <w:rPr>
                <w:rFonts w:ascii="Cambria Math" w:hAnsi="Cambria Math"/>
              </w:rPr>
              <m:t>θ</m:t>
            </m:r>
          </m:sub>
        </m:sSub>
        <m:r>
          <w:rPr>
            <w:rFonts w:ascii="Cambria Math" w:eastAsia="Helvetica Neue" w:hAnsi="Cambria Math"/>
          </w:rPr>
          <m:t>l</m:t>
        </m:r>
      </m:oMath>
      <w:r w:rsidRPr="00DD711E">
        <w:rPr>
          <w:rFonts w:eastAsia="Helvetica Neue"/>
        </w:rPr>
        <w:t xml:space="preserve">, which, for our use-case of a small ODE system with a low number of parameters, was most efficiently supplied by forward-mode automatic differentiation implemented by the package </w:t>
      </w:r>
      <w:r w:rsidRPr="00DD711E">
        <w:rPr>
          <w:rFonts w:eastAsia="Helvetica Neue"/>
          <w:i/>
        </w:rPr>
        <w:t>ForwardDiff.jl</w:t>
      </w:r>
      <w:r w:rsidRPr="00DD711E">
        <w:rPr>
          <w:rFonts w:eastAsia="Helvetica Neue"/>
        </w:rPr>
        <w:t>.</w:t>
      </w:r>
    </w:p>
    <w:p w14:paraId="71BA57E1" w14:textId="77777777" w:rsidR="00E06B71" w:rsidRPr="00DD711E" w:rsidRDefault="00E06B71" w:rsidP="00E06B71">
      <w:pPr>
        <w:rPr>
          <w:rFonts w:eastAsia="Helvetica Neue"/>
        </w:rPr>
      </w:pPr>
    </w:p>
    <w:p w14:paraId="14CA544B" w14:textId="77777777" w:rsidR="00E06B71" w:rsidRPr="00DD711E" w:rsidRDefault="00E06B71" w:rsidP="00E06B71">
      <w:pPr>
        <w:rPr>
          <w:rFonts w:eastAsia="Helvetica Neue"/>
        </w:rPr>
      </w:pPr>
      <w:r w:rsidRPr="00DD711E">
        <w:rPr>
          <w:rFonts w:eastAsia="Helvetica Neue"/>
        </w:rPr>
        <w:t>The MCMC chain converged for each county (all MCMC chains and MCMC diagnostics can be accessed through the linked open code repository). The posterior mean (and 95% CIs) for each parameter can be found in supplementary data: Data S?</w:t>
      </w:r>
    </w:p>
    <w:p w14:paraId="311076F9" w14:textId="77777777" w:rsidR="00E06B71" w:rsidRPr="00DD711E" w:rsidRDefault="00E06B71" w:rsidP="00E06B71">
      <w:pPr>
        <w:rPr>
          <w:rFonts w:eastAsia="Helvetica Neue"/>
        </w:rPr>
      </w:pPr>
    </w:p>
    <w:p w14:paraId="5FB0EAFF" w14:textId="77777777" w:rsidR="00E06B71" w:rsidRPr="00DD711E" w:rsidRDefault="00E06B71" w:rsidP="00E06B71">
      <w:pPr>
        <w:rPr>
          <w:rFonts w:eastAsia="Helvetica Neue"/>
          <w:u w:val="single"/>
        </w:rPr>
      </w:pPr>
      <w:r w:rsidRPr="00DD711E">
        <w:rPr>
          <w:rFonts w:eastAsia="Helvetica Neue"/>
          <w:u w:val="single"/>
        </w:rPr>
        <w:t>Back-calculation and forecasting for Kenyan counties</w:t>
      </w:r>
    </w:p>
    <w:p w14:paraId="21342FDA" w14:textId="77777777" w:rsidR="00E06B71" w:rsidRPr="00DD711E" w:rsidRDefault="00E06B71" w:rsidP="00E06B71">
      <w:pPr>
        <w:rPr>
          <w:rFonts w:eastAsia="Helvetica Neue"/>
        </w:rPr>
      </w:pPr>
    </w:p>
    <w:p w14:paraId="6A1C714B" w14:textId="77777777" w:rsidR="00E06B71" w:rsidRPr="00DD711E" w:rsidRDefault="00E06B71" w:rsidP="00E06B71">
      <w:pPr>
        <w:rPr>
          <w:rFonts w:eastAsia="Helvetica Neue"/>
        </w:rPr>
      </w:pPr>
      <w:r w:rsidRPr="00DD711E">
        <w:rPr>
          <w:rFonts w:eastAsia="Helvetica Neue"/>
        </w:rPr>
        <w:t xml:space="preserve">The parameter draws from the posterior distribution defined the uncertainty in our model nowcasts and forecasts for each county, since the underlying transmission model was deterministic. Therefore, posterior distributions for epidemic quantities were created by simulating the epidemic for each </w:t>
      </w:r>
      <m:oMath>
        <m:sSup>
          <m:sSupPr>
            <m:ctrlPr>
              <w:rPr>
                <w:rFonts w:ascii="Cambria Math" w:eastAsia="Helvetica Neue" w:hAnsi="Cambria Math"/>
              </w:rPr>
            </m:ctrlPr>
          </m:sSupPr>
          <m:e>
            <m:r>
              <w:rPr>
                <w:rFonts w:ascii="Cambria Math" w:hAnsi="Cambria Math"/>
              </w:rPr>
              <m:t>θ</m:t>
            </m:r>
          </m:e>
          <m:sup>
            <m:r>
              <w:rPr>
                <w:rFonts w:ascii="Cambria Math" w:eastAsia="Helvetica Neue" w:hAnsi="Cambria Math"/>
              </w:rPr>
              <m:t>(k)</m:t>
            </m:r>
          </m:sup>
        </m:sSup>
        <m:r>
          <w:rPr>
            <w:rFonts w:ascii="Cambria Math" w:eastAsia="Helvetica Neue" w:hAnsi="Cambria Math"/>
          </w:rPr>
          <m:t>, k = 1,2,…</m:t>
        </m:r>
      </m:oMath>
      <w:r w:rsidRPr="00DD711E">
        <w:rPr>
          <w:rFonts w:eastAsia="Helvetica Neue"/>
        </w:rPr>
        <w:t xml:space="preserve"> posterior draws. We used this technique for both back-calculating estimates of quantities that were unobserved during the data collection period, such as the daily infection rate in each SES group and the seropositivity rates after round 2 of the serological survey finished, and, forecasting ahead of the data collection period by assuming that the parameters remained unchanged in May-July 2021.</w:t>
      </w:r>
    </w:p>
    <w:p w14:paraId="603345CD" w14:textId="77777777" w:rsidR="00E06B71" w:rsidRPr="00DD711E" w:rsidRDefault="00E06B71" w:rsidP="00E06B71">
      <w:pPr>
        <w:rPr>
          <w:rFonts w:eastAsia="Helvetica Neue"/>
        </w:rPr>
      </w:pPr>
    </w:p>
    <w:p w14:paraId="2A09B778" w14:textId="77777777" w:rsidR="00E06B71" w:rsidRPr="00DD711E" w:rsidRDefault="00E06B71" w:rsidP="00E06B71">
      <w:pPr>
        <w:rPr>
          <w:rFonts w:eastAsia="Helvetica Neue"/>
        </w:rPr>
      </w:pPr>
      <w:r w:rsidRPr="00DD711E">
        <w:rPr>
          <w:rFonts w:eastAsia="Helvetica Neue"/>
        </w:rPr>
        <w:lastRenderedPageBreak/>
        <w:t>When forecasting the number of positive tests that would occur on days in the future, we combined a forecast of the proportion positive expected on each day, for each posterior draw of a parameter set, with a forecast of the number of tests that would be performed on each day. We noted that the number of tests performed was not independent of the proportion positive, and for each county fitted a simple linear model</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021432B6"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1D042F2" w14:textId="77777777" w:rsidR="00E06B71" w:rsidRPr="00DD711E" w:rsidRDefault="00BD1A66" w:rsidP="00C06EDF">
            <w:pPr>
              <w:jc w:val="center"/>
              <w:rPr>
                <w:rFonts w:eastAsia="Helvetica Neue"/>
              </w:rPr>
            </w:pPr>
            <m:oMath>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m:t>
                  </m:r>
                </m:sub>
              </m:sSub>
              <m:sSub>
                <m:sSubPr>
                  <m:ctrlPr>
                    <w:rPr>
                      <w:rFonts w:ascii="Cambria Math" w:eastAsia="Helvetica Neue" w:hAnsi="Cambria Math"/>
                      <w:i/>
                    </w:rPr>
                  </m:ctrlPr>
                </m:sSubPr>
                <m:e>
                  <m:r>
                    <w:rPr>
                      <w:rFonts w:ascii="Cambria Math" w:eastAsia="Helvetica Neue" w:hAnsi="Cambria Math"/>
                    </w:rPr>
                    <m:t>=β</m:t>
                  </m:r>
                </m:e>
                <m:sub>
                  <m:r>
                    <w:rPr>
                      <w:rFonts w:ascii="Cambria Math" w:eastAsia="Helvetica Neue" w:hAnsi="Cambria Math"/>
                    </w:rPr>
                    <m:t>0</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β</m:t>
                  </m:r>
                </m:e>
                <m:sub>
                  <m:r>
                    <w:rPr>
                      <w:rFonts w:ascii="Cambria Math" w:eastAsia="Helvetica Neue" w:hAnsi="Cambria Math"/>
                    </w:rPr>
                    <m:t>prop</m:t>
                  </m:r>
                </m:sub>
              </m:sSub>
              <m:f>
                <m:fPr>
                  <m:ctrlPr>
                    <w:rPr>
                      <w:rFonts w:ascii="Cambria Math" w:eastAsia="Helvetica Neue" w:hAnsi="Cambria Math"/>
                      <w:i/>
                    </w:rPr>
                  </m:ctrlPr>
                </m:fPr>
                <m:num>
                  <m:sSub>
                    <m:sSubPr>
                      <m:ctrlPr>
                        <w:rPr>
                          <w:rFonts w:ascii="Cambria Math" w:eastAsia="Helvetica Neue" w:hAnsi="Cambria Math"/>
                          <w:i/>
                        </w:rPr>
                      </m:ctrlPr>
                    </m:sSubPr>
                    <m:e>
                      <m:d>
                        <m:dPr>
                          <m:ctrlPr>
                            <w:rPr>
                              <w:rFonts w:ascii="Cambria Math" w:eastAsia="Helvetica Neue" w:hAnsi="Cambria Math"/>
                              <w:i/>
                            </w:rPr>
                          </m:ctrlPr>
                        </m:dPr>
                        <m:e>
                          <m:r>
                            <w:rPr>
                              <w:rFonts w:ascii="Cambria Math" w:eastAsia="Helvetica Neue" w:hAnsi="Cambria Math"/>
                            </w:rPr>
                            <m:t>Obs</m:t>
                          </m:r>
                          <m:sSup>
                            <m:sSupPr>
                              <m:ctrlPr>
                                <w:rPr>
                                  <w:rFonts w:ascii="Cambria Math" w:eastAsia="Helvetica Neue" w:hAnsi="Cambria Math"/>
                                  <w:i/>
                                </w:rPr>
                              </m:ctrlPr>
                            </m:sSupPr>
                            <m:e>
                              <m:r>
                                <w:rPr>
                                  <w:rFonts w:ascii="Cambria Math" w:eastAsia="Helvetica Neue" w:hAnsi="Cambria Math"/>
                                </w:rPr>
                                <m:t>P</m:t>
                              </m:r>
                            </m:e>
                            <m:sup>
                              <m:r>
                                <w:rPr>
                                  <w:rFonts w:ascii="Cambria Math" w:eastAsia="Helvetica Neue" w:hAnsi="Cambria Math"/>
                                </w:rPr>
                                <m:t>+</m:t>
                              </m:r>
                            </m:sup>
                          </m:sSup>
                        </m:e>
                      </m:d>
                    </m:e>
                    <m:sub>
                      <m:r>
                        <w:rPr>
                          <w:rFonts w:ascii="Cambria Math" w:eastAsia="Helvetica Neue" w:hAnsi="Cambria Math"/>
                        </w:rPr>
                        <m:t>n</m:t>
                      </m:r>
                    </m:sub>
                  </m:sSub>
                </m:num>
                <m:den>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m:t>
                      </m:r>
                    </m:sub>
                  </m:sSub>
                </m:den>
              </m:f>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ϵ</m:t>
                  </m:r>
                </m:e>
                <m:sub>
                  <m:r>
                    <w:rPr>
                      <w:rFonts w:ascii="Cambria Math" w:eastAsia="Helvetica Neue" w:hAnsi="Cambria Math"/>
                    </w:rPr>
                    <m:t>n</m:t>
                  </m:r>
                </m:sub>
              </m:sSub>
            </m:oMath>
            <w:r w:rsidR="00E06B71" w:rsidRPr="00DD711E">
              <w:rPr>
                <w:rFonts w:eastAsia="Helvetica Neue"/>
              </w:rPr>
              <w:t xml:space="preserve"> .</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DA51B46" w14:textId="77777777" w:rsidR="00E06B71" w:rsidRPr="00DD711E" w:rsidRDefault="00E06B71" w:rsidP="00C06EDF">
            <w:pPr>
              <w:widowControl w:val="0"/>
              <w:jc w:val="center"/>
              <w:rPr>
                <w:rFonts w:eastAsia="Helvetica Neue"/>
              </w:rPr>
            </w:pPr>
            <w:r w:rsidRPr="00DD711E">
              <w:rPr>
                <w:rFonts w:eastAsia="Helvetica Neue"/>
              </w:rPr>
              <w:t>(17)</w:t>
            </w:r>
          </w:p>
        </w:tc>
      </w:tr>
    </w:tbl>
    <w:p w14:paraId="5BEA2145" w14:textId="77777777" w:rsidR="00E06B71" w:rsidRPr="00DD711E" w:rsidRDefault="00E06B71" w:rsidP="00E06B71">
      <w:pPr>
        <w:rPr>
          <w:rFonts w:eastAsia="Helvetica Neue"/>
        </w:rPr>
      </w:pPr>
      <w:r w:rsidRPr="00DD711E">
        <w:rPr>
          <w:rFonts w:eastAsia="Helvetica Neue"/>
        </w:rPr>
        <w:t xml:space="preserve">For days </w:t>
      </w:r>
      <m:oMath>
        <m:r>
          <w:rPr>
            <w:rFonts w:ascii="Cambria Math" w:eastAsia="Helvetica Neue" w:hAnsi="Cambria Math"/>
          </w:rPr>
          <m:t>n</m:t>
        </m:r>
      </m:oMath>
      <w:r w:rsidRPr="00DD711E">
        <w:rPr>
          <w:rFonts w:eastAsia="Helvetica Neue"/>
        </w:rPr>
        <w:t xml:space="preserve"> that cover the most recent 60 days of available test data (</w:t>
      </w:r>
      <m:oMath>
        <m:sSub>
          <m:sSubPr>
            <m:ctrlPr>
              <w:rPr>
                <w:rFonts w:ascii="Cambria Math" w:eastAsia="Helvetica Neue" w:hAnsi="Cambria Math"/>
                <w:i/>
              </w:rPr>
            </m:ctrlPr>
          </m:sSubPr>
          <m:e>
            <m:r>
              <w:rPr>
                <w:rFonts w:ascii="Cambria Math" w:eastAsia="Helvetica Neue" w:hAnsi="Cambria Math"/>
              </w:rPr>
              <m:t>ϵ</m:t>
            </m:r>
          </m:e>
          <m:sub>
            <m:r>
              <w:rPr>
                <w:rFonts w:ascii="Cambria Math" w:eastAsia="Helvetica Neue" w:hAnsi="Cambria Math"/>
              </w:rPr>
              <m:t>n</m:t>
            </m:r>
          </m:sub>
        </m:sSub>
      </m:oMath>
      <w:r w:rsidRPr="00DD711E">
        <w:rPr>
          <w:rFonts w:eastAsia="Helvetica Neue"/>
        </w:rPr>
        <w:t xml:space="preserve"> are iid normal errors).</w:t>
      </w:r>
    </w:p>
    <w:p w14:paraId="400B33E7" w14:textId="77777777" w:rsidR="00E06B71" w:rsidRPr="00DD711E" w:rsidRDefault="00E06B71" w:rsidP="00E06B71">
      <w:pPr>
        <w:rPr>
          <w:rFonts w:eastAsia="Helvetica Neue"/>
        </w:rPr>
      </w:pPr>
    </w:p>
    <w:p w14:paraId="08D2FB9D" w14:textId="77777777" w:rsidR="00E06B71" w:rsidRPr="00DD711E" w:rsidRDefault="00E06B71" w:rsidP="00E06B71">
      <w:pPr>
        <w:rPr>
          <w:u w:val="single"/>
        </w:rPr>
      </w:pPr>
      <w:r w:rsidRPr="00DD711E">
        <w:rPr>
          <w:u w:val="single"/>
        </w:rPr>
        <w:t>Inference of mortality rate per infection</w:t>
      </w:r>
    </w:p>
    <w:p w14:paraId="210B6F95" w14:textId="77777777" w:rsidR="00E06B71" w:rsidRPr="00DD711E" w:rsidRDefault="00E06B71" w:rsidP="00E06B71">
      <w:pPr>
        <w:rPr>
          <w:u w:val="single"/>
        </w:rPr>
      </w:pPr>
    </w:p>
    <w:p w14:paraId="4EC46DC9" w14:textId="0334C27D" w:rsidR="00E06B71" w:rsidRPr="00DD711E" w:rsidRDefault="00E06B71" w:rsidP="00E06B71">
      <w:pPr>
        <w:rPr>
          <w:rFonts w:eastAsia="Helvetica Neue"/>
        </w:rPr>
      </w:pPr>
      <w:r w:rsidRPr="00DD711E">
        <w:rPr>
          <w:rFonts w:eastAsia="Helvetica Neue"/>
        </w:rPr>
        <w:t xml:space="preserve">The commonly used infection fatality ratio (IFR) by age estimates from Verity et al </w:t>
      </w:r>
      <w:r w:rsidR="00E37033" w:rsidRPr="00DD711E">
        <w:fldChar w:fldCharType="begin"/>
      </w:r>
      <w:r w:rsidR="004357FA" w:rsidRPr="00DD711E">
        <w:instrText xml:space="preserve"> ADDIN PAPERS2_CITATIONS &lt;citation&gt;&lt;priority&gt;46&lt;/priority&gt;&lt;uuid&gt;BF99DC27-CD78-4739-A251-92D730224665&lt;/uuid&gt;&lt;publications&gt;&lt;publication&gt;&lt;subtype&gt;400&lt;/subtype&gt;&lt;publisher&gt;The Author(s). Published by Elsevier Ltd. This is an Open Access article under the CC BY 4.0 license&lt;/publisher&gt;&lt;title&gt;Estimates of the severity of coronavirus disease 2019: a model-based analysis&lt;/title&gt;&lt;url&gt;http://dx.doi.org/10.1016/S1473-3099(20)30243-7&lt;/url&gt;&lt;volume&gt;20&lt;/volume&gt;&lt;publication_date&gt;99202003281200000000222000&lt;/publication_date&gt;&lt;uuid&gt;7309C40D-A72F-4D1F-82E9-55220503E8CC&lt;/uuid&gt;&lt;type&gt;400&lt;/type&gt;&lt;number&gt;6&lt;/number&gt;&lt;citekey&gt;PhD:2020cu&lt;/citekey&gt;&lt;doi&gt;10.1016/S1473-3099(20)30243-7&lt;/doi&gt;&lt;startpage&gt;1&lt;/startpage&gt;&lt;endpage&gt;9&lt;/endpage&gt;&lt;bundle&gt;&lt;publication&gt;&lt;title&gt;The Lancet. Infectious diseases&lt;/title&gt;&lt;uuid&gt;BDB5C116-B413-481B-8428-0181AD18BEDE&lt;/uuid&gt;&lt;subtype&gt;-100&lt;/subtype&gt;&lt;publisher&gt;Elsevier&lt;/publisher&gt;&lt;type&gt;-100&lt;/type&gt;&lt;/publication&gt;&lt;/bundle&gt;&lt;authors&gt;&lt;author&gt;&lt;lastName&gt;Verity&lt;/lastName&gt;&lt;firstName&gt;Robert&lt;/firstName&gt;&lt;/author&gt;&lt;author&gt;&lt;lastName&gt;C Okell&lt;/lastName&gt;&lt;firstName&gt;Lucy&lt;/firstName&gt;&lt;/author&gt;&lt;author&gt;&lt;lastName&gt;Dorigatti&lt;/lastName&gt;&lt;firstName&gt;Ilaria&lt;/firstName&gt;&lt;/author&gt;&lt;author&gt;&lt;lastName&gt;Winskill&lt;/lastName&gt;&lt;firstName&gt;Peter&lt;/firstName&gt;&lt;/author&gt;&lt;author&gt;&lt;lastName&gt;Whittaker&lt;/lastName&gt;&lt;firstName&gt;Charles&lt;/firstName&gt;&lt;/author&gt;&lt;author&gt;&lt;lastName&gt;Imai&lt;/lastName&gt;&lt;firstName&gt;Natsuko&lt;/firstName&gt;&lt;/author&gt;&lt;author&gt;&lt;lastName&gt;Cuomo-Dannenburg&lt;/lastName&gt;&lt;firstName&gt;Gina&lt;/firstName&gt;&lt;/author&gt;&lt;author&gt;&lt;lastName&gt;Thompson&lt;/lastName&gt;&lt;firstName&gt;Hayley&lt;/firstName&gt;&lt;/author&gt;&lt;author&gt;&lt;lastName&gt;G T Walker&lt;/lastName&gt;&lt;firstName&gt;Patrick&lt;/firstName&gt;&lt;/author&gt;&lt;author&gt;&lt;lastName&gt;PhD&lt;/lastName&gt;&lt;firstName&gt;Han&lt;/firstName&gt;&lt;middleNames&gt;Fu&lt;/middleNames&gt;&lt;/author&gt;&lt;author&gt;&lt;lastName&gt;MRes&lt;/lastName&gt;&lt;firstName&gt;Amy&lt;/firstName&gt;&lt;middleNames&gt;Dighe&lt;/middleNames&gt;&lt;/author&gt;&lt;author&gt;&lt;lastName&gt;PhD&lt;/lastName&gt;&lt;firstName&gt;Jamie&lt;/firstName&gt;&lt;middleNames&gt;T Griffin&lt;/middleNames&gt;&lt;/author&gt;&lt;author&gt;&lt;lastName&gt;PhD&lt;/lastName&gt;&lt;firstName&gt;Marc&lt;/firstName&gt;&lt;middleNames&gt;Baguelin&lt;/middleNames&gt;&lt;/author&gt;&lt;author&gt;&lt;lastName&gt;PhD&lt;/lastName&gt;&lt;firstName&gt;Sangeeta&lt;/firstName&gt;&lt;middleNames&gt;Bhatia&lt;/middleNames&gt;&lt;/author&gt;&lt;author&gt;&lt;lastName&gt;MD&lt;/lastName&gt;&lt;firstName&gt;Adhiratha&lt;/firstName&gt;&lt;middleNames&gt;Boonyasiri&lt;/middleNames&gt;&lt;/author&gt;&lt;author&gt;&lt;lastName&gt;PhD&lt;/lastName&gt;&lt;firstName&gt;Anne&lt;/firstName&gt;&lt;middleNames&gt;Cori&lt;/middleNames&gt;&lt;/author&gt;&lt;author&gt;&lt;lastName&gt;PhD&lt;/lastName&gt;&lt;firstName&gt;Zulma&lt;/firstName&gt;&lt;middleNames&gt;CucunubÃ&lt;/middleNames&gt;&lt;/author&gt;&lt;author&gt;&lt;lastName&gt;PhD&lt;/lastName&gt;&lt;firstName&gt;Rich&lt;/firstName&gt;&lt;middleNames&gt;FitzJohn&lt;/middleNames&gt;&lt;/author&gt;&lt;author&gt;&lt;lastName&gt;PhD&lt;/lastName&gt;&lt;firstName&gt;Katy&lt;/firstName&gt;&lt;middleNames&gt;Gaythorpe&lt;/middleNames&gt;&lt;/author&gt;&lt;author&gt;&lt;lastName&gt;MSc&lt;/lastName&gt;&lt;firstName&gt;Will&lt;/firstName&gt;&lt;middleNames&gt;Green&lt;/middleNames&gt;&lt;/author&gt;&lt;author&gt;&lt;lastName&gt;MSc&lt;/lastName&gt;&lt;firstName&gt;Arran&lt;/firstName&gt;&lt;middleNames&gt;Hamlet&lt;/middleNames&gt;&lt;/author&gt;&lt;author&gt;&lt;lastName&gt;PhD&lt;/lastName&gt;&lt;firstName&gt;Wes&lt;/firstName&gt;&lt;middleNames&gt;Hinsley&lt;/middleNames&gt;&lt;/author&gt;&lt;author&gt;&lt;lastName&gt;PhD&lt;/lastName&gt;&lt;firstName&gt;Daniel&lt;/firstName&gt;&lt;middleNames&gt;Laydon&lt;/middleNames&gt;&lt;/author&gt;&lt;author&gt;&lt;lastName&gt;PhD&lt;/lastName&gt;&lt;firstName&gt;Gemma&lt;/firstName&gt;&lt;middleNames&gt;Nedjati-Gilani&lt;/middleNames&gt;&lt;/author&gt;&lt;author&gt;&lt;lastName&gt;DPhil&lt;/lastName&gt;&lt;firstName&gt;Prof&lt;/firstName&gt;&lt;middleNames&gt;Steven Riley&lt;/middleNames&gt;&lt;/author&gt;&lt;author&gt;&lt;lastName&gt;Elsland PhD&lt;/lastName&gt;&lt;nonDroppingParticle&gt;van&lt;/nonDroppingParticle&gt;&lt;firstName&gt;Sabine&lt;/firstName&gt;&lt;/author&gt;&lt;author&gt;&lt;lastName&gt;PhD&lt;/lastName&gt;&lt;firstName&gt;Erik&lt;/firstName&gt;&lt;middleNames&gt;Volz&lt;/middleNames&gt;&lt;/author&gt;&lt;author&gt;&lt;lastName&gt;MSc&lt;/lastName&gt;&lt;firstName&gt;Haowei&lt;/firstName&gt;&lt;middleNames&gt;Wang&lt;/middleNames&gt;&lt;/author&gt;&lt;author&gt;&lt;lastName&gt;Wang&lt;/lastName&gt;&lt;firstName&gt;Yuanrong&lt;/firstName&gt;&lt;/author&gt;&lt;author&gt;&lt;lastName&gt;MSc&lt;/lastName&gt;&lt;firstName&gt;Xiaoyue&lt;/firstName&gt;&lt;middleNames&gt;Xi&lt;/middleNames&gt;&lt;/author&gt;&lt;author&gt;&lt;lastName&gt;Donnelly&lt;/lastName&gt;&lt;firstName&gt;Christl&lt;/firstName&gt;&lt;middleNames&gt;A&lt;/middleNames&gt;&lt;/author&gt;&lt;author&gt;&lt;lastName&gt;Ghani&lt;/lastName&gt;&lt;firstName&gt;Azra&lt;/firstName&gt;&lt;middleNames&gt;C&lt;/middleNames&gt;&lt;/author&gt;&lt;author&gt;&lt;lastName&gt;Ferguson&lt;/lastName&gt;&lt;firstName&gt;Neil&lt;/firstName&gt;&lt;middleNames&gt;M&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4</w:t>
      </w:r>
      <w:r w:rsidR="004357FA" w:rsidRPr="00DD711E">
        <w:rPr>
          <w:rFonts w:eastAsia="Arial"/>
        </w:rPr>
        <w:t>)</w:t>
      </w:r>
      <w:r w:rsidR="00E37033" w:rsidRPr="00DD711E">
        <w:fldChar w:fldCharType="end"/>
      </w:r>
      <w:r w:rsidRPr="00DD711E">
        <w:rPr>
          <w:rFonts w:eastAsia="Helvetica Neue"/>
        </w:rPr>
        <w:t xml:space="preserve">, weighted by the Kenyan population distribution given by the 2019 census, implied a basic IFR prediction in Kenya of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verity</m:t>
            </m:r>
          </m:sub>
        </m:sSub>
        <m:r>
          <w:rPr>
            <w:rFonts w:ascii="Cambria Math" w:eastAsia="Helvetica Neue" w:hAnsi="Cambria Math"/>
          </w:rPr>
          <m:t xml:space="preserve"> = 0.264%</m:t>
        </m:r>
      </m:oMath>
      <w:r w:rsidRPr="00DD711E">
        <w:rPr>
          <w:rFonts w:eastAsia="Helvetica Neue"/>
        </w:rPr>
        <w:t xml:space="preserve">; that is 264 deaths per 10,000 infections. This assumed a uniform attack rate across age-groups in Kenya. </w:t>
      </w:r>
    </w:p>
    <w:p w14:paraId="60B49CDF" w14:textId="77777777" w:rsidR="00E06B71" w:rsidRPr="00DD711E" w:rsidRDefault="00E06B71" w:rsidP="00E06B71">
      <w:pPr>
        <w:rPr>
          <w:rFonts w:eastAsia="Helvetica Neue"/>
        </w:rPr>
      </w:pPr>
    </w:p>
    <w:p w14:paraId="0BF30396" w14:textId="77777777" w:rsidR="00E06B71" w:rsidRPr="00DD711E" w:rsidRDefault="00E06B71" w:rsidP="00E06B71">
      <w:pPr>
        <w:rPr>
          <w:rFonts w:eastAsia="Helvetica Neue"/>
        </w:rPr>
      </w:pPr>
      <w:r w:rsidRPr="00DD711E">
        <w:rPr>
          <w:rFonts w:eastAsia="Helvetica Neue"/>
        </w:rPr>
        <w:t>We used the posterior predictions of the underlying daily infections in Kenya counties to infer a crude infection fatality ratio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oMath>
      <w:r w:rsidRPr="00DD711E">
        <w:rPr>
          <w:rFonts w:eastAsia="Helvetica Neue"/>
        </w:rPr>
        <w:t>) for each Kenyan county. The lag between infection and death, for those infected individuals who die, was defined as the convolution of three time duration distributions:</w:t>
      </w:r>
    </w:p>
    <w:p w14:paraId="04DD4C8A" w14:textId="4A987E3D" w:rsidR="00E06B71" w:rsidRPr="00DD711E" w:rsidRDefault="00E06B71" w:rsidP="00E06B71">
      <w:pPr>
        <w:numPr>
          <w:ilvl w:val="0"/>
          <w:numId w:val="25"/>
        </w:numPr>
        <w:rPr>
          <w:rFonts w:eastAsia="Helvetica Neue"/>
        </w:rPr>
      </w:pPr>
      <w:r w:rsidRPr="00DD711E">
        <w:rPr>
          <w:rFonts w:eastAsia="Helvetica Neue"/>
        </w:rPr>
        <w:t xml:space="preserve">The duration of time between infection and symptoms (days), which we assumed was distributed </w:t>
      </w:r>
      <m:oMath>
        <m:r>
          <w:rPr>
            <w:rFonts w:ascii="Cambria Math" w:eastAsia="Helvetica Neue" w:hAnsi="Cambria Math"/>
          </w:rPr>
          <m:t>LogNormal(</m:t>
        </m:r>
        <m:acc>
          <m:accPr>
            <m:ctrlPr>
              <w:rPr>
                <w:rFonts w:ascii="Cambria Math" w:eastAsia="Helvetica Neue" w:hAnsi="Cambria Math"/>
                <w:i/>
              </w:rPr>
            </m:ctrlPr>
          </m:accPr>
          <m:e>
            <m:r>
              <w:rPr>
                <w:rFonts w:ascii="Cambria Math" w:eastAsia="Helvetica Neue" w:hAnsi="Cambria Math"/>
              </w:rPr>
              <m:t>logμ</m:t>
            </m:r>
          </m:e>
        </m:acc>
        <m:r>
          <w:rPr>
            <w:rFonts w:ascii="Cambria Math" w:eastAsia="Helvetica Neue" w:hAnsi="Cambria Math"/>
          </w:rPr>
          <m:t>=1.64,</m:t>
        </m:r>
        <m:acc>
          <m:accPr>
            <m:ctrlPr>
              <w:rPr>
                <w:rFonts w:ascii="Cambria Math" w:eastAsia="Helvetica Neue" w:hAnsi="Cambria Math"/>
                <w:i/>
              </w:rPr>
            </m:ctrlPr>
          </m:accPr>
          <m:e>
            <m:r>
              <w:rPr>
                <w:rFonts w:ascii="Cambria Math" w:eastAsia="Helvetica Neue" w:hAnsi="Cambria Math"/>
              </w:rPr>
              <m:t>logstd</m:t>
            </m:r>
          </m:e>
        </m:acc>
        <m:r>
          <w:rPr>
            <w:rFonts w:ascii="Cambria Math" w:eastAsia="Helvetica Neue" w:hAnsi="Cambria Math"/>
          </w:rPr>
          <m:t xml:space="preserve"> =0.36)</m:t>
        </m:r>
      </m:oMath>
      <w:r w:rsidRPr="00DD711E">
        <w:rPr>
          <w:rFonts w:eastAsia="Helvetica Neue"/>
        </w:rPr>
        <w:t xml:space="preserve"> </w:t>
      </w:r>
      <w:r w:rsidR="00E37033" w:rsidRPr="00DD711E">
        <w:fldChar w:fldCharType="begin"/>
      </w:r>
      <w:r w:rsidR="004357FA" w:rsidRPr="00DD711E">
        <w:instrText xml:space="preserve"> ADDIN PAPERS2_CITATIONS &lt;citation&gt;&lt;priority&gt;47&lt;/priority&gt;&lt;uuid&gt;CFF65403-6E8E-43CA-8368-315DDB84F075&lt;/uuid&gt;&lt;publications&gt;&lt;publication&gt;&lt;subtype&gt;400&lt;/subtype&gt;&lt;title&gt;The Incubation Period of Coronavirus Disease 2019 (COVID-19) From Publicly Reported Confirmed Cases: Estimation and Application&lt;/title&gt;&lt;url&gt;https://www.acpjournals.org/doi/10.7326/M20-0504&lt;/url&gt;&lt;volume&gt;172&lt;/volume&gt;&lt;publication_date&gt;99202005051200000000222000&lt;/publication_date&gt;&lt;uuid&gt;09F3AAB5-8918-43A4-B6EF-F26C12A8F304&lt;/uuid&gt;&lt;type&gt;400&lt;/type&gt;&lt;number&gt;9&lt;/number&gt;&lt;citekey&gt;Lauer:2020fk&lt;/citekey&gt;&lt;doi&gt;10.7326/M20-0504&lt;/doi&gt;&lt;startpage&gt;577&lt;/startpage&gt;&lt;endpage&gt;582&lt;/endpage&gt;&lt;bundle&gt;&lt;publication&gt;&lt;title&gt;Annals of Internal Medicine&lt;/title&gt;&lt;uuid&gt;F44B06DB-A3C6-43FF-88FD-E6C83149E411&lt;/uuid&gt;&lt;subtype&gt;-100&lt;/subtype&gt;&lt;type&gt;-100&lt;/type&gt;&lt;/publication&gt;&lt;/bundle&gt;&lt;authors&gt;&lt;author&gt;&lt;lastName&gt;Lauer&lt;/lastName&gt;&lt;firstName&gt;Stephen&lt;/firstName&gt;&lt;middleNames&gt;A&lt;/middleNames&gt;&lt;/author&gt;&lt;author&gt;&lt;lastName&gt;Grantz&lt;/lastName&gt;&lt;firstName&gt;Kyra&lt;/firstName&gt;&lt;middleNames&gt;H&lt;/middleNames&gt;&lt;/author&gt;&lt;author&gt;&lt;lastName&gt;Bi&lt;/lastName&gt;&lt;firstName&gt;Qifang&lt;/firstName&gt;&lt;/author&gt;&lt;author&gt;&lt;lastName&gt;Jones&lt;/lastName&gt;&lt;firstName&gt;Forrest&lt;/firstName&gt;&lt;middleNames&gt;K&lt;/middleNames&gt;&lt;/author&gt;&lt;author&gt;&lt;lastName&gt;Zheng&lt;/lastName&gt;&lt;firstName&gt;Qulu&lt;/firstName&gt;&lt;/author&gt;&lt;author&gt;&lt;lastName&gt;Meredith&lt;/lastName&gt;&lt;firstName&gt;Hannah&lt;/firstName&gt;&lt;middleNames&gt;R&lt;/middleNames&gt;&lt;/author&gt;&lt;author&gt;&lt;lastName&gt;Azman&lt;/lastName&gt;&lt;firstName&gt;Andrew&lt;/firstName&gt;&lt;middleNames&gt;S&lt;/middleNames&gt;&lt;/author&gt;&lt;author&gt;&lt;lastName&gt;Reich&lt;/lastName&gt;&lt;firstName&gt;Nicholas&lt;/firstName&gt;&lt;middleNames&gt;G&lt;/middleNames&gt;&lt;/author&gt;&lt;author&gt;&lt;lastName&gt;Lessler&lt;/lastName&gt;&lt;firstName&gt;Justin&lt;/firstName&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38</w:t>
      </w:r>
      <w:r w:rsidR="004357FA" w:rsidRPr="00DD711E">
        <w:rPr>
          <w:rFonts w:eastAsia="Arial"/>
        </w:rPr>
        <w:t>)</w:t>
      </w:r>
      <w:r w:rsidR="00E37033" w:rsidRPr="00DD711E">
        <w:fldChar w:fldCharType="end"/>
      </w:r>
      <w:r w:rsidRPr="00DD711E">
        <w:rPr>
          <w:rFonts w:eastAsia="Helvetica Neue"/>
        </w:rPr>
        <w:t>.</w:t>
      </w:r>
    </w:p>
    <w:p w14:paraId="38CE02B4" w14:textId="3416C8CD" w:rsidR="00E06B71" w:rsidRPr="00DD711E" w:rsidRDefault="00E06B71" w:rsidP="00E06B71">
      <w:pPr>
        <w:numPr>
          <w:ilvl w:val="0"/>
          <w:numId w:val="25"/>
        </w:numPr>
        <w:rPr>
          <w:rFonts w:eastAsia="Helvetica Neue"/>
        </w:rPr>
      </w:pPr>
      <w:r w:rsidRPr="00DD711E">
        <w:rPr>
          <w:rFonts w:eastAsia="Helvetica Neue"/>
        </w:rPr>
        <w:t xml:space="preserve">The duration of time between initial symptoms and severe symptoms (days), sufficient to seek hospitalisation, which we assumed was distributed </w:t>
      </w:r>
      <m:oMath>
        <m:r>
          <w:rPr>
            <w:rFonts w:ascii="Cambria Math" w:eastAsia="Helvetica Neue" w:hAnsi="Cambria Math"/>
          </w:rPr>
          <m:t>U(1,5)</m:t>
        </m:r>
      </m:oMath>
      <w:r w:rsidRPr="00DD711E">
        <w:rPr>
          <w:rFonts w:eastAsia="Helvetica Neue"/>
        </w:rPr>
        <w:t xml:space="preserve"> </w:t>
      </w:r>
      <w:r w:rsidR="00E37033" w:rsidRPr="00DD711E">
        <w:fldChar w:fldCharType="begin"/>
      </w:r>
      <w:r w:rsidR="004357FA" w:rsidRPr="00DD711E">
        <w:instrText xml:space="preserve"> ADDIN PAPERS2_CITATIONS &lt;citation&gt;&lt;priority&gt;48&lt;/priority&gt;&lt;uuid&gt;6DA0906B-59BD-4C5C-ACC6-097AFCAB97AA&lt;/uuid&gt;&lt;publications&gt;&lt;publication&gt;&lt;subtype&gt;400&lt;/subtype&gt;&lt;title&gt;Projecting hospital utilization during the COVID-19 outbreaks in the United States&lt;/title&gt;&lt;url&gt;https://www.pnas.org/content/117/16/9122.short&lt;/url&gt;&lt;volume&gt;117&lt;/volume&gt;&lt;publication_date&gt;99202004211200000000222000&lt;/publication_date&gt;&lt;uuid&gt;E08EF413-BC01-4846-93C8-92E243408AE5&lt;/uuid&gt;&lt;type&gt;400&lt;/type&gt;&lt;number&gt;16&lt;/number&gt;&lt;citekey&gt;Moghadas:2020ih&lt;/citekey&gt;&lt;doi&gt;10.1073/pnas.2004064117/-/DCSupplemental&lt;/doi&gt;&lt;startpage&gt;9122&lt;/startpage&gt;&lt;endpage&gt;9126&lt;/endpage&gt;&lt;bundle&gt;&lt;publication&gt;&lt;title&gt;Proceedings of the National Academy of Sciences&lt;/title&gt;&lt;uuid&gt;B2B81820-62C6-4EB6-BFCF-6F7E3549DC6B&lt;/uuid&gt;&lt;subtype&gt;-100&lt;/subtype&gt;&lt;type&gt;-100&lt;/type&gt;&lt;/publication&gt;&lt;/bundle&gt;&lt;authors&gt;&lt;author&gt;&lt;lastName&gt;Moghadas&lt;/lastName&gt;&lt;firstName&gt;S&lt;/firstName&gt;&lt;middleNames&gt;M&lt;/middleNames&gt;&lt;/author&gt;&lt;author&gt;&lt;lastName&gt;Shoukat&lt;/lastName&gt;&lt;firstName&gt;A&lt;/firstName&gt;&lt;/author&gt;&lt;author&gt;&lt;lastName&gt;Lau&lt;/lastName&gt;&lt;firstName&gt;W&lt;/firstName&gt;&lt;middleNames&gt;YV&lt;/middleNames&gt;&lt;/author&gt;&lt;author&gt;&lt;lastName&gt;Wells&lt;/lastName&gt;&lt;firstName&gt;C&lt;/firstName&gt;&lt;middleNames&gt;R&lt;/middleNames&gt;&lt;/author&gt;&lt;author&gt;&lt;lastName&gt;Sah&lt;/lastName&gt;&lt;firstName&gt;P&lt;/firstName&gt;&lt;/author&gt;&lt;author&gt;&lt;lastName&gt;Pandey&lt;/lastName&gt;&lt;firstName&gt;Abhishek&lt;/firstName&gt;&lt;/author&gt;&lt;author&gt;&lt;lastName&gt;Sachs&lt;/lastName&gt;&lt;firstName&gt;J&lt;/firstName&gt;&lt;middleNames&gt;D&lt;/middleNames&gt;&lt;/author&gt;&lt;author&gt;&lt;lastName&gt;Wang&lt;/lastName&gt;&lt;firstName&gt;Z&lt;/firstName&gt;&lt;/author&gt;&lt;author&gt;&lt;lastName&gt;Meyers&lt;/lastName&gt;&lt;firstName&gt;L&lt;/firstName&gt;&lt;middleNames&gt;A&lt;/middleNames&gt;&lt;/author&gt;&lt;author&gt;&lt;lastName&gt;Singer&lt;/lastName&gt;&lt;firstName&gt;B&lt;/firstName&gt;&lt;middleNames&gt;H&lt;/middleNames&gt;&lt;/author&gt;&lt;author&gt;&lt;lastName&gt;Galvani&lt;/lastName&gt;&lt;firstName&gt;A&lt;/firstName&gt;&lt;middleNames&gt;P&lt;/middleNames&gt;&lt;/author&gt;&lt;/auth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45</w:t>
      </w:r>
      <w:r w:rsidR="004357FA" w:rsidRPr="00DD711E">
        <w:rPr>
          <w:rFonts w:eastAsia="Arial"/>
        </w:rPr>
        <w:t>)</w:t>
      </w:r>
      <w:r w:rsidR="00E37033" w:rsidRPr="00DD711E">
        <w:fldChar w:fldCharType="end"/>
      </w:r>
      <w:r w:rsidRPr="00DD711E">
        <w:rPr>
          <w:rFonts w:eastAsia="Helvetica Neue"/>
        </w:rPr>
        <w:t>.</w:t>
      </w:r>
    </w:p>
    <w:p w14:paraId="524A928C" w14:textId="3A16CBF0" w:rsidR="00E06B71" w:rsidRPr="00DD711E" w:rsidRDefault="00E06B71" w:rsidP="00E06B71">
      <w:pPr>
        <w:numPr>
          <w:ilvl w:val="0"/>
          <w:numId w:val="25"/>
        </w:numPr>
        <w:rPr>
          <w:rFonts w:eastAsia="Helvetica Neue"/>
        </w:rPr>
      </w:pPr>
      <w:r w:rsidRPr="00DD711E">
        <w:rPr>
          <w:rFonts w:eastAsia="Helvetica Neue"/>
        </w:rPr>
        <w:t>The duration of time between severe symptoms and death estimated from UK hospital data</w:t>
      </w:r>
      <w:r w:rsidR="00E676AE" w:rsidRPr="00DD711E">
        <w:rPr>
          <w:rFonts w:eastAsia="Helvetica Neue"/>
        </w:rPr>
        <w:t xml:space="preserve"> </w:t>
      </w:r>
      <w:r w:rsidR="00E37033" w:rsidRPr="00DD711E">
        <w:fldChar w:fldCharType="begin"/>
      </w:r>
      <w:r w:rsidR="004357FA" w:rsidRPr="00DD711E">
        <w:instrText xml:space="preserve"> ADDIN PAPERS2_CITATIONS &lt;citation&gt;&lt;priority&gt;49&lt;/priority&gt;&lt;uuid&gt;86E909DF-CE0C-4005-990B-4130B802F0BE&lt;/uuid&gt;&lt;publications&gt;&lt;publication&gt;&lt;subtype&gt;400&lt;/subtype&gt;&lt;publisher&gt;Public Library of Science&lt;/publisher&gt;&lt;title&gt;Predictions of COVID-19 dynamics in the UK: Short-term forecasting and analysis of potential exit strategies&lt;/title&gt;&lt;url&gt;https://dx.plos.org/10.1371/journal.pcbi.1008619&lt;/url&gt;&lt;volume&gt;17&lt;/volume&gt;&lt;publication_date&gt;99202101221200000000222000&lt;/publication_date&gt;&lt;uuid&gt;47531660-5BAF-4064-BAB1-8F5F0B8CD8E0&lt;/uuid&gt;&lt;type&gt;400&lt;/type&gt;&lt;number&gt;1&lt;/number&gt;&lt;citekey&gt;Keeling:2021hk&lt;/citekey&gt;&lt;doi&gt;10.1371/journal.pcbi.1008619&lt;/doi&gt;&lt;startpage&gt;e1008619&lt;/startpage&gt;&lt;endpage&gt;20&lt;/endpage&gt;&lt;bundle&gt;&lt;publication&gt;&lt;title&gt;PLoS Computational Biology&lt;/title&gt;&lt;uuid&gt;3EE871F4-B55F-4418-98BA-77358506121B&lt;/uuid&gt;&lt;subtype&gt;-100&lt;/subtype&gt;&lt;publisher&gt;Public Library of Science San Francisco, USA&lt;/publisher&gt;&lt;type&gt;-100&lt;/type&gt;&lt;/publication&gt;&lt;/bundle&gt;&lt;authors&gt;&lt;author&gt;&lt;lastName&gt;Keeling&lt;/lastName&gt;&lt;firstName&gt;Matt&lt;/firstName&gt;&lt;middleNames&gt;J&lt;/middleNames&gt;&lt;/author&gt;&lt;author&gt;&lt;lastName&gt;Hill&lt;/lastName&gt;&lt;firstName&gt;Edward&lt;/firstName&gt;&lt;middleNames&gt;M&lt;/middleNames&gt;&lt;/author&gt;&lt;author&gt;&lt;lastName&gt;Gorsich&lt;/lastName&gt;&lt;firstName&gt;Erin&lt;/firstName&gt;&lt;middleNames&gt;E&lt;/middleNames&gt;&lt;/author&gt;&lt;author&gt;&lt;lastName&gt;Penman&lt;/lastName&gt;&lt;firstName&gt;Bridget&lt;/firstName&gt;&lt;/author&gt;&lt;author&gt;&lt;lastName&gt;Guyver-Fletcher&lt;/lastName&gt;&lt;firstName&gt;Glen&lt;/firstName&gt;&lt;/author&gt;&lt;author&gt;&lt;lastName&gt;Holmes&lt;/lastName&gt;&lt;firstName&gt;Alex&lt;/firstName&gt;&lt;/author&gt;&lt;author&gt;&lt;lastName&gt;Leng&lt;/lastName&gt;&lt;firstName&gt;Trystan&lt;/firstName&gt;&lt;/author&gt;&lt;author&gt;&lt;lastName&gt;McKimm&lt;/lastName&gt;&lt;firstName&gt;Hector&lt;/firstName&gt;&lt;/author&gt;&lt;author&gt;&lt;lastName&gt;Tamborrino&lt;/lastName&gt;&lt;firstName&gt;Massimiliano&lt;/firstName&gt;&lt;/author&gt;&lt;author&gt;&lt;lastName&gt;Dyson&lt;/lastName&gt;&lt;firstName&gt;Louise&lt;/firstName&gt;&lt;/author&gt;&lt;author&gt;&lt;lastName&gt;Tildesley&lt;/lastName&gt;&lt;firstName&gt;Michael&lt;/firstName&gt;&lt;middleNames&gt;J&lt;/middleNames&gt;&lt;/author&gt;&lt;/authors&gt;&lt;editors&gt;&lt;author&gt;&lt;lastName&gt;Flegg&lt;/lastName&gt;&lt;firstName&gt;Jennifer&lt;/firstName&gt;&lt;middleNames&gt;A&lt;/middleNames&gt;&lt;/author&gt;&lt;/editors&gt;&lt;/publication&gt;&lt;/publications&gt;&lt;cites&gt;&lt;/cites&gt;&lt;/citation&gt;</w:instrText>
      </w:r>
      <w:r w:rsidR="00E37033" w:rsidRPr="00DD711E">
        <w:fldChar w:fldCharType="separate"/>
      </w:r>
      <w:r w:rsidR="004357FA" w:rsidRPr="00DD711E">
        <w:rPr>
          <w:rFonts w:eastAsia="Arial"/>
        </w:rPr>
        <w:t>(</w:t>
      </w:r>
      <w:r w:rsidR="004357FA" w:rsidRPr="00DD711E">
        <w:rPr>
          <w:rFonts w:eastAsia="Arial"/>
          <w:i/>
          <w:iCs/>
        </w:rPr>
        <w:t>9</w:t>
      </w:r>
      <w:r w:rsidR="004357FA" w:rsidRPr="00DD711E">
        <w:rPr>
          <w:rFonts w:eastAsia="Arial"/>
        </w:rPr>
        <w:t>)</w:t>
      </w:r>
      <w:r w:rsidR="00E37033" w:rsidRPr="00DD711E">
        <w:fldChar w:fldCharType="end"/>
      </w:r>
      <w:r w:rsidRPr="00DD711E">
        <w:rPr>
          <w:rFonts w:eastAsia="Helvetica Neue"/>
        </w:rPr>
        <w:t xml:space="preserve">. This was an empirical distribution with mass function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HD</m:t>
            </m:r>
          </m:sub>
        </m:sSub>
      </m:oMath>
      <w:r w:rsidRPr="00DD711E">
        <w:rPr>
          <w:rFonts w:eastAsia="Helvetica Neue"/>
        </w:rPr>
        <w:t>.</w:t>
      </w:r>
    </w:p>
    <w:p w14:paraId="11E4F8ED" w14:textId="77777777" w:rsidR="00E06B71" w:rsidRPr="00DD711E" w:rsidRDefault="00E06B71" w:rsidP="00E06B71">
      <w:pPr>
        <w:rPr>
          <w:rFonts w:eastAsia="Helvetica Neue"/>
        </w:rPr>
      </w:pPr>
    </w:p>
    <w:p w14:paraId="182E5D70" w14:textId="77777777" w:rsidR="00E06B71" w:rsidRPr="00DD711E" w:rsidRDefault="00E06B71" w:rsidP="00E06B71">
      <w:pPr>
        <w:rPr>
          <w:rFonts w:eastAsia="Helvetica Neue"/>
        </w:rPr>
      </w:pPr>
      <w:r w:rsidRPr="00DD711E">
        <w:rPr>
          <w:rFonts w:eastAsia="Helvetica Neue"/>
        </w:rPr>
        <w:t xml:space="preserve">We discretized the first two distributions to give probability mass functions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S</m:t>
            </m:r>
          </m:sub>
        </m:sSub>
      </m:oMath>
      <w:r w:rsidRPr="00DD711E">
        <w:rPr>
          <w:rFonts w:eastAsia="Helvetica Neue"/>
        </w:rPr>
        <w:t xml:space="preserve"> for the number of days between infection and symptoms, and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SH</m:t>
            </m:r>
          </m:sub>
        </m:sSub>
      </m:oMath>
      <w:r w:rsidRPr="00DD711E">
        <w:rPr>
          <w:rFonts w:eastAsia="Helvetica Neue"/>
        </w:rPr>
        <w:t xml:space="preserve">for the number of days between symptom onset and severe symptom onset. The probability mass function for the (discrete) number of days between infection and death, for those who died,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oMath>
      <w:r w:rsidRPr="00DD711E">
        <w:rPr>
          <w:rFonts w:eastAsia="Helvetica Neue"/>
        </w:rPr>
        <w:t>, was given as a discrete convolution over these probability mass function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E06B71" w:rsidRPr="00DD711E" w14:paraId="598E96FB" w14:textId="77777777" w:rsidTr="00C06EDF">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5C35426" w14:textId="77777777" w:rsidR="00E06B71" w:rsidRPr="00DD711E" w:rsidRDefault="00BD1A66" w:rsidP="00C06EDF">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τ)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S</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SH</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HD</m:t>
                  </m:r>
                </m:sub>
              </m:sSub>
              <m:r>
                <w:rPr>
                  <w:rFonts w:ascii="Cambria Math" w:eastAsia="Helvetica Neue" w:hAnsi="Cambria Math"/>
                </w:rPr>
                <m:t>(τ)</m:t>
              </m:r>
            </m:oMath>
            <w:r w:rsidR="00E06B71" w:rsidRPr="00DD711E">
              <w:rPr>
                <w:rFonts w:eastAsia="Helvetica Neue"/>
              </w:rPr>
              <w:t xml:space="preserve"> for the probability that death occurs </w:t>
            </w:r>
            <m:oMath>
              <m:r>
                <w:rPr>
                  <w:rFonts w:ascii="Cambria Math" w:hAnsi="Cambria Math"/>
                </w:rPr>
                <m:t>τ</m:t>
              </m:r>
            </m:oMath>
            <w:r w:rsidR="00E06B71" w:rsidRPr="00DD711E">
              <w:rPr>
                <w:rFonts w:eastAsia="Helvetica Neue"/>
              </w:rPr>
              <w:t xml:space="preserve"> days after infection.</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1801410" w14:textId="77777777" w:rsidR="00E06B71" w:rsidRPr="00DD711E" w:rsidRDefault="00E06B71" w:rsidP="00C06EDF">
            <w:pPr>
              <w:widowControl w:val="0"/>
              <w:jc w:val="center"/>
              <w:rPr>
                <w:rFonts w:eastAsia="Helvetica Neue"/>
              </w:rPr>
            </w:pPr>
            <w:r w:rsidRPr="00DD711E">
              <w:rPr>
                <w:rFonts w:eastAsia="Helvetica Neue"/>
              </w:rPr>
              <w:t>(18)</w:t>
            </w:r>
          </w:p>
        </w:tc>
      </w:tr>
    </w:tbl>
    <w:p w14:paraId="4E430E0C" w14:textId="77777777" w:rsidR="00E06B71" w:rsidRPr="00DD711E" w:rsidRDefault="00E06B71" w:rsidP="00E06B71">
      <w:r w:rsidRPr="00DD711E">
        <w:t xml:space="preserve">We didn’t use mortality data for inference of parameters; therefore, we estimate mortality detection rates from back-calculation of the underlying daily incidence rate. Because of the possibility of substantial under-reporting of mortality due to COVID-19 in Kenya, which may differ across socio-economic groups, we jointly fit a mortality-detection rate to both SES groups in each county </w:t>
      </w:r>
      <m:oMath>
        <m:r>
          <w:rPr>
            <w:rFonts w:ascii="Cambria Math" w:hAnsi="Cambria Math"/>
          </w:rPr>
          <m:t>μ=(</m:t>
        </m:r>
        <m:sSub>
          <m:sSubPr>
            <m:ctrlPr>
              <w:rPr>
                <w:rFonts w:ascii="Cambria Math" w:hAnsi="Cambria Math"/>
                <w:i/>
              </w:rPr>
            </m:ctrlPr>
          </m:sSubPr>
          <m:e>
            <m:r>
              <w:rPr>
                <w:rFonts w:ascii="Cambria Math" w:hAnsi="Cambria Math"/>
              </w:rPr>
              <m:t>μ</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U</m:t>
            </m:r>
          </m:sub>
        </m:sSub>
        <m:r>
          <w:rPr>
            <w:rFonts w:ascii="Cambria Math" w:hAnsi="Cambria Math"/>
          </w:rPr>
          <m:t>)</m:t>
        </m:r>
      </m:oMath>
      <w:r w:rsidRPr="00DD711E">
        <w:t>. We used maximum likelihood estimation to infer mortality-detection r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E06B71" w:rsidRPr="00DD711E" w14:paraId="366B5884" w14:textId="77777777" w:rsidTr="00C06EDF">
        <w:trPr>
          <w:trHeight w:val="541"/>
        </w:trPr>
        <w:tc>
          <w:tcPr>
            <w:tcW w:w="8500" w:type="dxa"/>
            <w:vAlign w:val="center"/>
          </w:tcPr>
          <w:p w14:paraId="7D7ECDA7" w14:textId="77777777" w:rsidR="00E06B71" w:rsidRPr="00DD711E" w:rsidRDefault="00BD1A66" w:rsidP="00C06EDF">
            <w:pPr>
              <w:jc w:val="center"/>
            </w:pPr>
            <m:oMath>
              <m:acc>
                <m:accPr>
                  <m:ctrlPr>
                    <w:rPr>
                      <w:rFonts w:ascii="Cambria Math" w:hAnsi="Cambria Math"/>
                      <w:i/>
                    </w:rPr>
                  </m:ctrlPr>
                </m:accPr>
                <m:e>
                  <m:r>
                    <w:rPr>
                      <w:rFonts w:ascii="Cambria Math" w:hAnsi="Cambria Math"/>
                    </w:rPr>
                    <m:t>μ</m:t>
                  </m:r>
                </m:e>
              </m:acc>
              <m:r>
                <w:rPr>
                  <w:rFonts w:ascii="Cambria Math" w:hAnsi="Cambria Math"/>
                </w:rPr>
                <m:t>=argma</m:t>
              </m:r>
              <m:sSub>
                <m:sSubPr>
                  <m:ctrlPr>
                    <w:rPr>
                      <w:rFonts w:ascii="Cambria Math" w:hAnsi="Cambria Math"/>
                      <w:i/>
                    </w:rPr>
                  </m:ctrlPr>
                </m:sSubPr>
                <m:e>
                  <m:r>
                    <w:rPr>
                      <w:rFonts w:ascii="Cambria Math" w:hAnsi="Cambria Math"/>
                    </w:rPr>
                    <m:t>x</m:t>
                  </m:r>
                </m:e>
                <m:sub>
                  <m:r>
                    <w:rPr>
                      <w:rFonts w:ascii="Cambria Math" w:hAnsi="Cambria Math"/>
                    </w:rPr>
                    <m:t>μ</m:t>
                  </m:r>
                </m:sub>
              </m:sSub>
              <m:nary>
                <m:naryPr>
                  <m:chr m:val="∑"/>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r>
                        <w:rPr>
                          <w:rFonts w:ascii="Cambria Math" w:hAnsi="Cambria Math"/>
                        </w:rPr>
                        <m:t>ln f</m:t>
                      </m:r>
                    </m:e>
                    <m:sub>
                      <m:r>
                        <w:rPr>
                          <w:rFonts w:ascii="Cambria Math" w:hAnsi="Cambria Math"/>
                        </w:rPr>
                        <m:t>poi</m:t>
                      </m:r>
                    </m:sub>
                  </m:sSub>
                  <m:r>
                    <w:rPr>
                      <w:rFonts w:ascii="Cambria Math" w:hAnsi="Cambria Math"/>
                    </w:rPr>
                    <m:t>(D(t)|</m:t>
                  </m:r>
                  <m:sSub>
                    <m:sSubPr>
                      <m:ctrlPr>
                        <w:rPr>
                          <w:rFonts w:ascii="Cambria Math" w:hAnsi="Cambria Math"/>
                          <w:i/>
                        </w:rPr>
                      </m:ctrlPr>
                    </m:sSubPr>
                    <m:e>
                      <m:r>
                        <w:rPr>
                          <w:rFonts w:ascii="Cambria Math" w:hAnsi="Cambria Math"/>
                        </w:rPr>
                        <m:t>[(μ</m:t>
                      </m:r>
                    </m:e>
                    <m:sub>
                      <m:r>
                        <w:rPr>
                          <w:rFonts w:ascii="Cambria Math" w:hAnsi="Cambria Math"/>
                        </w:rPr>
                        <m:t>L</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 xml:space="preserve"> ι</m:t>
                          </m:r>
                        </m:e>
                        <m:sub>
                          <m:r>
                            <w:rPr>
                              <w:rFonts w:ascii="Cambria Math" w:hAnsi="Cambria Math"/>
                            </w:rPr>
                            <m:t>L</m:t>
                          </m:r>
                        </m:sub>
                      </m:sSub>
                    </m:e>
                  </m:acc>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U</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 xml:space="preserve"> ι</m:t>
                          </m:r>
                        </m:e>
                        <m:sub>
                          <m:r>
                            <w:rPr>
                              <w:rFonts w:ascii="Cambria Math" w:hAnsi="Cambria Math"/>
                            </w:rPr>
                            <m:t>U</m:t>
                          </m:r>
                        </m:sub>
                      </m:sSub>
                    </m:e>
                  </m:acc>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D</m:t>
                      </m:r>
                    </m:sub>
                  </m:sSub>
                  <m:r>
                    <w:rPr>
                      <w:rFonts w:ascii="Cambria Math" w:hAnsi="Cambria Math"/>
                    </w:rPr>
                    <m:t>](t))</m:t>
                  </m:r>
                </m:e>
              </m:nary>
            </m:oMath>
            <w:r w:rsidR="00E06B71" w:rsidRPr="00DD711E">
              <w:t>.</w:t>
            </w:r>
          </w:p>
        </w:tc>
        <w:tc>
          <w:tcPr>
            <w:tcW w:w="850" w:type="dxa"/>
            <w:vAlign w:val="center"/>
          </w:tcPr>
          <w:p w14:paraId="04A48412" w14:textId="77777777" w:rsidR="00E06B71" w:rsidRPr="00DD711E" w:rsidRDefault="00E06B71" w:rsidP="00C06EDF">
            <w:pPr>
              <w:jc w:val="center"/>
            </w:pPr>
            <w:r w:rsidRPr="00DD711E">
              <w:t>(19)</w:t>
            </w:r>
          </w:p>
        </w:tc>
      </w:tr>
    </w:tbl>
    <w:p w14:paraId="4F2F9FB6" w14:textId="77777777" w:rsidR="00E06B71" w:rsidRPr="00DD711E" w:rsidRDefault="00E06B71" w:rsidP="00E06B71">
      <w:r w:rsidRPr="00DD711E">
        <w:t xml:space="preserve">Where </w:t>
      </w:r>
      <m:oMath>
        <m:r>
          <w:rPr>
            <w:rFonts w:ascii="Cambria Math" w:hAnsi="Cambria Math"/>
          </w:rPr>
          <m:t>D(t)</m:t>
        </m:r>
      </m:oMath>
      <w:r w:rsidRPr="00DD711E">
        <w:t xml:space="preserve"> were the number of deaths attributed to COVID-19 on each day </w:t>
      </w:r>
      <w:r w:rsidRPr="00DD711E">
        <w:rPr>
          <w:i/>
          <w:iCs/>
        </w:rPr>
        <w:t>t</w:t>
      </w:r>
      <w:r w:rsidRPr="00DD711E">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 xml:space="preserve"> ι</m:t>
                </m:r>
              </m:e>
              <m:sub>
                <m:r>
                  <w:rPr>
                    <w:rFonts w:ascii="Cambria Math" w:hAnsi="Cambria Math"/>
                  </w:rPr>
                  <m:t>L</m:t>
                </m:r>
              </m:sub>
            </m:sSub>
          </m:e>
        </m:acc>
      </m:oMath>
      <w:r w:rsidRPr="00DD711E">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 xml:space="preserve"> ι</m:t>
                </m:r>
              </m:e>
              <m:sub>
                <m:r>
                  <w:rPr>
                    <w:rFonts w:ascii="Cambria Math" w:hAnsi="Cambria Math"/>
                  </w:rPr>
                  <m:t>U</m:t>
                </m:r>
              </m:sub>
            </m:sSub>
          </m:e>
        </m:acc>
      </m:oMath>
      <w:r w:rsidRPr="00DD711E">
        <w:t xml:space="preserve"> were the posterior mean back-calculations for the daily rate of new infections among the lower and </w:t>
      </w:r>
      <w:r w:rsidRPr="00DD711E">
        <w:lastRenderedPageBreak/>
        <w:t xml:space="preserve">upper SES groups, which were convolved with a probability kernel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rsidRPr="00DD711E">
        <w:t xml:space="preserve"> for the lag in days between infection and death.</w:t>
      </w:r>
    </w:p>
    <w:p w14:paraId="710EE833" w14:textId="77777777" w:rsidR="00E06B71" w:rsidRPr="00DD711E" w:rsidRDefault="00E06B71" w:rsidP="00E06B71"/>
    <w:p w14:paraId="5D1F9495" w14:textId="3289489D" w:rsidR="00E06B71" w:rsidRPr="00DD711E" w:rsidRDefault="00E06B71" w:rsidP="00E06B71">
      <w:pPr>
        <w:rPr>
          <w:rFonts w:eastAsia="Helvetica Neue"/>
          <w:b/>
          <w:bCs/>
          <w:u w:val="single"/>
        </w:rPr>
      </w:pPr>
      <w:r w:rsidRPr="00DD711E">
        <w:rPr>
          <w:rFonts w:eastAsia="Helvetica Neue"/>
          <w:b/>
          <w:bCs/>
          <w:u w:val="single"/>
        </w:rPr>
        <w:t>Further evidence to support the two social group model</w:t>
      </w:r>
    </w:p>
    <w:p w14:paraId="0BE70F8D" w14:textId="41248B05" w:rsidR="00E06B71" w:rsidRPr="00DD711E" w:rsidRDefault="00E06B71" w:rsidP="00373A6B">
      <w:pPr>
        <w:pStyle w:val="NormalWeb"/>
      </w:pPr>
      <w:r w:rsidRPr="00DD711E">
        <w:rPr>
          <w:u w:val="single"/>
        </w:rPr>
        <w:t>Comparison to modelling the first wave.</w:t>
      </w:r>
      <w:r w:rsidR="007B6174" w:rsidRPr="00DD711E">
        <w:t xml:space="preserve"> A previous model for the first wave in Kenya used a similar methodology, but rather than using two SES groups each county was modelled as forming a single transmission group with an effective population size to account for heterogeneity in transmission</w:t>
      </w:r>
      <w:r w:rsidR="00373A6B" w:rsidRPr="00DD711E">
        <w:t xml:space="preserve"> and with R(t) fitted daily rather than assuming the simple parametric form used in this paper</w:t>
      </w:r>
      <w:r w:rsidR="007B6174" w:rsidRPr="00DD711E">
        <w:t xml:space="preserve"> </w:t>
      </w:r>
      <w:r w:rsidR="004357FA" w:rsidRPr="00DD711E">
        <w:rPr>
          <w:rFonts w:eastAsia="Arial"/>
        </w:rPr>
        <w:fldChar w:fldCharType="begin"/>
      </w:r>
      <w:r w:rsidR="004357FA" w:rsidRPr="00DD711E">
        <w:rPr>
          <w:rFonts w:eastAsia="Arial"/>
        </w:rPr>
        <w:instrText xml:space="preserve"> ADDIN PAPERS2_CITATIONS &lt;citation&gt;&lt;priority&gt;54&lt;/priority&gt;&lt;uuid&gt;E3819FFE-4BFA-4D24-9AC3-A1CB9114B671&lt;/uuid&gt;&lt;publications&gt;&lt;publication&gt;&lt;subtype&gt;400&lt;/subtype&gt;&lt;title&gt;Revealing the extent of the first wave of the COVID-19 pandemic in Kenya based on serological and PCR-test data&lt;/title&gt;&lt;url&gt;https://d212y8ha88k086.cloudfront.net/manuscripts/18470/e6d5567b-e3f0-4e49-a3c2-a8ed287277b4_16748_-_james_nokes.pdf?doi=10.12688/wellcomeopenres.16748.1&amp;amp;numberOfBrowsableCollections=8&amp;amp;numberOfBrowsableInstitutionalCollections=0&amp;amp;numberOfBrowsableGateways=14&lt;/url&gt;&lt;publication_date&gt;99202105251200000000222000&lt;/publication_date&gt;&lt;uuid&gt;79376D98-790C-455B-9851-7EF20A1D00A5&lt;/uuid&gt;&lt;type&gt;400&lt;/type&gt;&lt;doi&gt;10.12688/wellcomeopenres.16748.1&lt;/doi&gt;&lt;startpage&gt;1&lt;/startpage&gt;&lt;endpage&gt;11&lt;/endpage&gt;&lt;bundle&gt;&lt;publication&gt;&lt;title&gt;Wellcome Open Research&lt;/title&gt;&lt;uuid&gt;C20EB815-3BD3-47DD-921C-D98CF6DDC6BA&lt;/uuid&gt;&lt;subtype&gt;-100&lt;/subtype&gt;&lt;type&gt;-100&lt;/type&gt;&lt;/publication&gt;&lt;/bundle&gt;&lt;authors&gt;&lt;author&gt;&lt;lastName&gt;Ojal&lt;/lastName&gt;&lt;firstName&gt;John&lt;/firstName&gt;&lt;/author&gt;&lt;author&gt;&lt;lastName&gt;Brand&lt;/lastName&gt;&lt;firstName&gt;Samuel&lt;/firstName&gt;&lt;middleNames&gt;P C&lt;/middleNames&gt;&lt;/author&gt;&lt;author&gt;&lt;lastName&gt;Keeling&lt;/lastName&gt;&lt;firstName&gt;M&lt;/firstName&gt;&lt;middleNames&gt;J&lt;/middleNames&gt;&lt;/author&gt;&lt;author&gt;&lt;lastName&gt;James Nokes&lt;/lastName&gt;&lt;firstName&gt;D&lt;/firstName&gt;&lt;/author&gt;&lt;/authors&gt;&lt;/publication&gt;&lt;/publications&gt;&lt;cites&gt;&lt;/cites&gt;&lt;/citation&gt;</w:instrText>
      </w:r>
      <w:r w:rsidR="004357FA" w:rsidRPr="00DD711E">
        <w:rPr>
          <w:rFonts w:eastAsia="Arial"/>
        </w:rPr>
        <w:fldChar w:fldCharType="separate"/>
      </w:r>
      <w:r w:rsidR="004357FA" w:rsidRPr="00DD711E">
        <w:rPr>
          <w:rFonts w:eastAsia="Arial"/>
        </w:rPr>
        <w:t>(</w:t>
      </w:r>
      <w:r w:rsidR="004357FA" w:rsidRPr="00DD711E">
        <w:rPr>
          <w:rFonts w:eastAsia="Arial"/>
          <w:i/>
          <w:iCs/>
        </w:rPr>
        <w:t>6</w:t>
      </w:r>
      <w:r w:rsidR="004357FA" w:rsidRPr="00DD711E">
        <w:rPr>
          <w:rFonts w:eastAsia="Arial"/>
        </w:rPr>
        <w:t>)</w:t>
      </w:r>
      <w:r w:rsidR="004357FA" w:rsidRPr="00DD711E">
        <w:rPr>
          <w:rFonts w:eastAsia="Arial"/>
        </w:rPr>
        <w:fldChar w:fldCharType="end"/>
      </w:r>
      <w:r w:rsidR="007B6174" w:rsidRPr="00DD711E">
        <w:t xml:space="preserve">. The one-group model was successful in capturing the dynamics of the first wave in Kenya, and is </w:t>
      </w:r>
      <w:r w:rsidR="000056F3" w:rsidRPr="00DD711E">
        <w:t xml:space="preserve">close </w:t>
      </w:r>
      <w:r w:rsidR="007B6174" w:rsidRPr="00DD711E">
        <w:t>agreement with the model presented in this study over the course of the first wave in Kenya</w:t>
      </w:r>
      <w:r w:rsidR="000056F3" w:rsidRPr="00DD711E">
        <w:t>, for example, the one-group model predicted 43.3% (CI 35.3%-49.5%) by 30</w:t>
      </w:r>
      <w:r w:rsidR="000056F3" w:rsidRPr="00DD711E">
        <w:rPr>
          <w:vertAlign w:val="superscript"/>
        </w:rPr>
        <w:t>th</w:t>
      </w:r>
      <w:r w:rsidR="000056F3" w:rsidRPr="00DD711E">
        <w:t xml:space="preserve"> September </w:t>
      </w:r>
      <w:r w:rsidR="004357FA" w:rsidRPr="00DD711E">
        <w:rPr>
          <w:rFonts w:eastAsia="Arial"/>
        </w:rPr>
        <w:fldChar w:fldCharType="begin"/>
      </w:r>
      <w:r w:rsidR="004357FA" w:rsidRPr="00DD711E">
        <w:rPr>
          <w:rFonts w:eastAsia="Arial"/>
        </w:rPr>
        <w:instrText xml:space="preserve"> ADDIN PAPERS2_CITATIONS &lt;citation&gt;&lt;priority&gt;55&lt;/priority&gt;&lt;uuid&gt;E9C4DAD7-50DF-47B7-9160-A4AEA49C52CA&lt;/uuid&gt;&lt;publications&gt;&lt;publication&gt;&lt;subtype&gt;400&lt;/subtype&gt;&lt;title&gt;Revealing the extent of the first wave of the COVID-19 pandemic in Kenya based on serological and PCR-test data&lt;/title&gt;&lt;url&gt;https://d212y8ha88k086.cloudfront.net/manuscripts/18470/e6d5567b-e3f0-4e49-a3c2-a8ed287277b4_16748_-_james_nokes.pdf?doi=10.12688/wellcomeopenres.16748.1&amp;amp;numberOfBrowsableCollections=8&amp;amp;numberOfBrowsableInstitutionalCollections=0&amp;amp;numberOfBrowsableGateways=14&lt;/url&gt;&lt;publication_date&gt;99202105251200000000222000&lt;/publication_date&gt;&lt;uuid&gt;79376D98-790C-455B-9851-7EF20A1D00A5&lt;/uuid&gt;&lt;type&gt;400&lt;/type&gt;&lt;doi&gt;10.12688/wellcomeopenres.16748.1&lt;/doi&gt;&lt;startpage&gt;1&lt;/startpage&gt;&lt;endpage&gt;11&lt;/endpage&gt;&lt;bundle&gt;&lt;publication&gt;&lt;title&gt;Wellcome Open Research&lt;/title&gt;&lt;uuid&gt;C20EB815-3BD3-47DD-921C-D98CF6DDC6BA&lt;/uuid&gt;&lt;subtype&gt;-100&lt;/subtype&gt;&lt;type&gt;-100&lt;/type&gt;&lt;/publication&gt;&lt;/bundle&gt;&lt;authors&gt;&lt;author&gt;&lt;lastName&gt;Ojal&lt;/lastName&gt;&lt;firstName&gt;John&lt;/firstName&gt;&lt;/author&gt;&lt;author&gt;&lt;lastName&gt;Brand&lt;/lastName&gt;&lt;firstName&gt;Samuel&lt;/firstName&gt;&lt;middleNames&gt;P C&lt;/middleNames&gt;&lt;/author&gt;&lt;author&gt;&lt;lastName&gt;Keeling&lt;/lastName&gt;&lt;firstName&gt;M&lt;/firstName&gt;&lt;middleNames&gt;J&lt;/middleNames&gt;&lt;/author&gt;&lt;author&gt;&lt;lastName&gt;James Nokes&lt;/lastName&gt;&lt;firstName&gt;D&lt;/firstName&gt;&lt;/author&gt;&lt;/authors&gt;&lt;/publication&gt;&lt;/publications&gt;&lt;cites&gt;&lt;/cites&gt;&lt;/citation&gt;</w:instrText>
      </w:r>
      <w:r w:rsidR="004357FA" w:rsidRPr="00DD711E">
        <w:rPr>
          <w:rFonts w:eastAsia="Arial"/>
        </w:rPr>
        <w:fldChar w:fldCharType="separate"/>
      </w:r>
      <w:r w:rsidR="004357FA" w:rsidRPr="00DD711E">
        <w:rPr>
          <w:rFonts w:eastAsia="Arial"/>
        </w:rPr>
        <w:t>(</w:t>
      </w:r>
      <w:r w:rsidR="004357FA" w:rsidRPr="00DD711E">
        <w:rPr>
          <w:rFonts w:eastAsia="Arial"/>
          <w:i/>
          <w:iCs/>
        </w:rPr>
        <w:t>6</w:t>
      </w:r>
      <w:r w:rsidR="004357FA" w:rsidRPr="00DD711E">
        <w:rPr>
          <w:rFonts w:eastAsia="Arial"/>
        </w:rPr>
        <w:t>)</w:t>
      </w:r>
      <w:r w:rsidR="004357FA" w:rsidRPr="00DD711E">
        <w:rPr>
          <w:rFonts w:eastAsia="Arial"/>
        </w:rPr>
        <w:fldChar w:fldCharType="end"/>
      </w:r>
      <w:r w:rsidR="000056F3" w:rsidRPr="00DD711E">
        <w:t xml:space="preserve"> whereas the posterior mean estimate for overall exposure in Nairobi for the two group model was 40.0%.</w:t>
      </w:r>
      <w:r w:rsidR="00373A6B" w:rsidRPr="00DD711E">
        <w:t xml:space="preserve"> However, the one-group model failed to explain the second wave in Kenya without large increasing in R(t) relative to the February 2020 estimates, with these increases starting months before VOCs like B.1.1.7 were first detected in Kenya (Fig S</w:t>
      </w:r>
      <w:r w:rsidR="0096012A">
        <w:t>6</w:t>
      </w:r>
      <w:r w:rsidR="00373A6B" w:rsidRPr="00DD711E">
        <w:t>). These large increases in R(t) for the one-group model derived from the model having a single detection rate for all infecteds, whereas the two-group model favours an explanation where infections in the lower SES group are detected at lower rates than infections in the upper SES group.</w:t>
      </w:r>
    </w:p>
    <w:p w14:paraId="32609429" w14:textId="77777777" w:rsidR="00765777" w:rsidRDefault="00D545E9" w:rsidP="004717C1">
      <w:pPr>
        <w:rPr>
          <w:color w:val="000000"/>
        </w:rPr>
      </w:pPr>
      <w:r w:rsidRPr="00DD711E">
        <w:rPr>
          <w:u w:val="single"/>
        </w:rPr>
        <w:t>Randomised</w:t>
      </w:r>
      <w:r w:rsidR="00373A6B" w:rsidRPr="00DD711E">
        <w:rPr>
          <w:u w:val="single"/>
        </w:rPr>
        <w:t xml:space="preserve"> </w:t>
      </w:r>
      <w:r w:rsidR="009B6414" w:rsidRPr="00DD711E">
        <w:rPr>
          <w:u w:val="single"/>
        </w:rPr>
        <w:t>seroprevalence survey in</w:t>
      </w:r>
      <w:r w:rsidR="00373A6B" w:rsidRPr="00DD711E">
        <w:rPr>
          <w:u w:val="single"/>
        </w:rPr>
        <w:t xml:space="preserve"> Nairobi.</w:t>
      </w:r>
      <w:r w:rsidR="00373A6B" w:rsidRPr="00DD711E">
        <w:t xml:space="preserve"> </w:t>
      </w:r>
      <w:r w:rsidR="00373A6B" w:rsidRPr="00DD711E">
        <w:rPr>
          <w:rFonts w:eastAsia="Calibri"/>
        </w:rPr>
        <w:t>The model that we present in our current paper proposes separate SES groups with infections in the upper SES group being both delayed and more densely sampled compared to the lower SES group. An obvious alternative explanation is that the serology data used to fit the model was an over-estimate of exposure</w:t>
      </w:r>
      <w:r w:rsidR="006E2CA3" w:rsidRPr="00DD711E">
        <w:rPr>
          <w:rFonts w:eastAsia="Calibri"/>
        </w:rPr>
        <w:t xml:space="preserve">, possibly due to the underlying blood donor serology data being heavily biased in favour of the detection of seropositive individuals. </w:t>
      </w:r>
      <w:r w:rsidR="00373A6B" w:rsidRPr="00DD711E">
        <w:rPr>
          <w:rFonts w:eastAsia="Calibri"/>
        </w:rPr>
        <w:t xml:space="preserve">However, </w:t>
      </w:r>
      <w:r w:rsidR="006E2CA3" w:rsidRPr="00DD711E">
        <w:rPr>
          <w:rFonts w:eastAsia="Calibri"/>
        </w:rPr>
        <w:t xml:space="preserve">the </w:t>
      </w:r>
      <w:r w:rsidR="004155F4">
        <w:rPr>
          <w:rFonts w:eastAsia="Calibri"/>
        </w:rPr>
        <w:t xml:space="preserve">overall </w:t>
      </w:r>
      <w:r w:rsidR="006E2CA3" w:rsidRPr="00DD711E">
        <w:rPr>
          <w:rFonts w:eastAsia="Calibri"/>
        </w:rPr>
        <w:t>model</w:t>
      </w:r>
      <w:r w:rsidR="00373A6B" w:rsidRPr="00DD711E">
        <w:rPr>
          <w:rFonts w:eastAsia="Calibri"/>
        </w:rPr>
        <w:t xml:space="preserve"> prediction of seropositivity in Nairobi </w:t>
      </w:r>
      <w:r w:rsidR="004155F4">
        <w:rPr>
          <w:rFonts w:eastAsia="Calibri"/>
        </w:rPr>
        <w:t>was</w:t>
      </w:r>
      <w:r w:rsidR="006E2CA3" w:rsidRPr="00DD711E">
        <w:rPr>
          <w:rFonts w:eastAsia="Calibri"/>
        </w:rPr>
        <w:t xml:space="preserve"> in </w:t>
      </w:r>
      <w:r w:rsidR="004155F4">
        <w:rPr>
          <w:rFonts w:eastAsia="Calibri"/>
        </w:rPr>
        <w:t>reasonable</w:t>
      </w:r>
      <w:r w:rsidR="006E2CA3" w:rsidRPr="00DD711E">
        <w:rPr>
          <w:rFonts w:eastAsia="Calibri"/>
        </w:rPr>
        <w:t xml:space="preserve"> agreement with</w:t>
      </w:r>
      <w:r w:rsidR="00036639" w:rsidRPr="00DD711E">
        <w:rPr>
          <w:rFonts w:eastAsia="Calibri"/>
        </w:rPr>
        <w:t xml:space="preserve"> </w:t>
      </w:r>
      <w:r w:rsidR="004155F4">
        <w:rPr>
          <w:rFonts w:eastAsia="Calibri"/>
        </w:rPr>
        <w:t xml:space="preserve">the overall </w:t>
      </w:r>
      <w:r w:rsidR="009B6414" w:rsidRPr="00DD711E">
        <w:rPr>
          <w:rFonts w:eastAsia="Calibri"/>
        </w:rPr>
        <w:t xml:space="preserve">seroprevalence </w:t>
      </w:r>
      <w:r w:rsidR="00373A6B" w:rsidRPr="00DD711E">
        <w:rPr>
          <w:rFonts w:eastAsia="Calibri"/>
        </w:rPr>
        <w:t xml:space="preserve">random selection of the </w:t>
      </w:r>
      <w:r w:rsidR="00870D3D">
        <w:rPr>
          <w:rFonts w:eastAsia="Calibri"/>
        </w:rPr>
        <w:t xml:space="preserve">Nairobi </w:t>
      </w:r>
      <w:r w:rsidR="00373A6B" w:rsidRPr="00DD711E">
        <w:rPr>
          <w:rFonts w:eastAsia="Calibri"/>
        </w:rPr>
        <w:t xml:space="preserve">population </w:t>
      </w:r>
      <w:r w:rsidR="00870D3D">
        <w:rPr>
          <w:rFonts w:eastAsia="Calibri"/>
        </w:rPr>
        <w:t xml:space="preserve">performed </w:t>
      </w:r>
      <w:r w:rsidR="00373A6B" w:rsidRPr="00DD711E">
        <w:rPr>
          <w:rFonts w:eastAsia="Calibri"/>
        </w:rPr>
        <w:t xml:space="preserve">in the first half of November 2020 </w:t>
      </w:r>
      <w:r w:rsidR="004357FA" w:rsidRPr="00DD711E">
        <w:rPr>
          <w:rFonts w:eastAsia="Arial"/>
        </w:rPr>
        <w:fldChar w:fldCharType="begin"/>
      </w:r>
      <w:r w:rsidR="004357FA" w:rsidRPr="00DD711E">
        <w:rPr>
          <w:rFonts w:eastAsia="Arial"/>
        </w:rPr>
        <w:instrText xml:space="preserve"> ADDIN PAPERS2_CITATIONS &lt;citation&gt;&lt;priority&gt;56&lt;/priority&gt;&lt;uuid&gt;0E8D3905-4363-434F-9096-7F5A3C735848&lt;/uuid&gt;&lt;publications&gt;&lt;publication&gt;&lt;subtype&gt;400&lt;/subtype&gt;&lt;title&gt;High seroprevalence of SARS-CoV-2 eight months after introduction in Nairobi, Kenya&lt;/title&gt;&lt;url&gt;https://papers.ssrn.com/&lt;/url&gt;&lt;publication_date&gt;99202105071200000000222000&lt;/publication_date&gt;&lt;uuid&gt;BD23640A-D7A9-47AB-8DFD-C123D28AD34D&lt;/uuid&gt;&lt;type&gt;400&lt;/type&gt;&lt;citekey&gt;Ngere:vSNkCtep&lt;/citekey&gt;&lt;startpage&gt;1&lt;/startpage&gt;&lt;endpage&gt;26&lt;/endpage&gt;&lt;authors&gt;&lt;author&gt;&lt;lastName&gt;Ngere&lt;/lastName&gt;&lt;firstName&gt;I&lt;/firstName&gt;&lt;/author&gt;&lt;/authors&gt;&lt;/publication&gt;&lt;/publications&gt;&lt;cites&gt;&lt;/cites&gt;&lt;/citation&gt;</w:instrText>
      </w:r>
      <w:r w:rsidR="004357FA" w:rsidRPr="00DD711E">
        <w:rPr>
          <w:rFonts w:eastAsia="Arial"/>
        </w:rPr>
        <w:fldChar w:fldCharType="separate"/>
      </w:r>
      <w:r w:rsidR="004357FA" w:rsidRPr="00DD711E">
        <w:rPr>
          <w:rFonts w:eastAsia="Arial"/>
        </w:rPr>
        <w:t>(</w:t>
      </w:r>
      <w:r w:rsidR="004357FA" w:rsidRPr="00DD711E">
        <w:rPr>
          <w:rFonts w:eastAsia="Arial"/>
          <w:i/>
          <w:iCs/>
        </w:rPr>
        <w:t>46</w:t>
      </w:r>
      <w:r w:rsidR="004357FA" w:rsidRPr="00DD711E">
        <w:rPr>
          <w:rFonts w:eastAsia="Arial"/>
        </w:rPr>
        <w:t>)</w:t>
      </w:r>
      <w:r w:rsidR="004357FA" w:rsidRPr="00DD711E">
        <w:rPr>
          <w:rFonts w:eastAsia="Arial"/>
        </w:rPr>
        <w:fldChar w:fldCharType="end"/>
      </w:r>
      <w:r w:rsidR="00036639" w:rsidRPr="00DD711E">
        <w:rPr>
          <w:rFonts w:eastAsia="Calibri"/>
        </w:rPr>
        <w:t>.</w:t>
      </w:r>
      <w:r w:rsidR="00036639" w:rsidRPr="00DD711E">
        <w:rPr>
          <w:color w:val="000000"/>
        </w:rPr>
        <w:t xml:space="preserve"> </w:t>
      </w:r>
      <w:r w:rsidR="007F6DBC" w:rsidRPr="00DD711E">
        <w:rPr>
          <w:color w:val="000000"/>
        </w:rPr>
        <w:t xml:space="preserve">The agreement between the model prediction and the randomized serological surveys </w:t>
      </w:r>
      <w:r w:rsidR="00765777">
        <w:rPr>
          <w:color w:val="000000"/>
        </w:rPr>
        <w:t>was</w:t>
      </w:r>
      <w:r w:rsidR="007F6DBC" w:rsidRPr="00DD711E">
        <w:rPr>
          <w:color w:val="000000"/>
        </w:rPr>
        <w:t xml:space="preserve"> even better </w:t>
      </w:r>
      <w:r w:rsidR="001B40E0" w:rsidRPr="00DD711E">
        <w:rPr>
          <w:color w:val="000000"/>
        </w:rPr>
        <w:t>for the central age groups (ages 10-60), whereas the overall seropositivity (including &lt;10 year olds and &gt; 60 year olds) was lower. This may reflect model bias in that we calibrate to blood donor serology, which limits to donors in the 15-65 age interval. However, first, the predictive error was not substantial (&lt; 10% seropositivity prediction error), and, second, it is not clear if this bias will persist after general reopening of schools in Kenya</w:t>
      </w:r>
      <w:r w:rsidR="009F1505" w:rsidRPr="00DD711E">
        <w:rPr>
          <w:color w:val="000000"/>
        </w:rPr>
        <w:t xml:space="preserve"> (Fig S</w:t>
      </w:r>
      <w:r w:rsidR="00036639" w:rsidRPr="00DD711E">
        <w:rPr>
          <w:color w:val="000000"/>
        </w:rPr>
        <w:t>7</w:t>
      </w:r>
      <w:r w:rsidR="009F1505" w:rsidRPr="00DD711E">
        <w:rPr>
          <w:color w:val="000000"/>
        </w:rPr>
        <w:t>)</w:t>
      </w:r>
      <w:r w:rsidR="001B40E0" w:rsidRPr="00DD711E">
        <w:rPr>
          <w:color w:val="000000"/>
        </w:rPr>
        <w:t>.</w:t>
      </w:r>
      <w:r w:rsidR="00765777">
        <w:rPr>
          <w:color w:val="000000"/>
        </w:rPr>
        <w:t xml:space="preserve"> </w:t>
      </w:r>
    </w:p>
    <w:p w14:paraId="0AC44D7F" w14:textId="77777777" w:rsidR="00765777" w:rsidRDefault="00765777" w:rsidP="004717C1">
      <w:pPr>
        <w:rPr>
          <w:color w:val="000000"/>
        </w:rPr>
      </w:pPr>
    </w:p>
    <w:p w14:paraId="6B625349" w14:textId="4952718F" w:rsidR="001B40E0" w:rsidRPr="00954F32" w:rsidRDefault="00765777" w:rsidP="004717C1">
      <w:pPr>
        <w:rPr>
          <w:color w:val="000000"/>
        </w:rPr>
      </w:pPr>
      <w:r>
        <w:rPr>
          <w:color w:val="000000"/>
        </w:rPr>
        <w:t xml:space="preserve">The randomised seroprevalence survey also reported a breakdown by subcounty </w:t>
      </w:r>
      <w:r>
        <w:rPr>
          <w:i/>
          <w:iCs/>
          <w:color w:val="000000"/>
        </w:rPr>
        <w:t>(46).</w:t>
      </w:r>
      <w:r>
        <w:rPr>
          <w:color w:val="000000"/>
        </w:rPr>
        <w:t xml:space="preserve"> For comparison to model predictions we compared some exemplar sub-counties to predictions for lower and SES group model predictions of seroprevalence. The Kibera sub-county, containing the Kibera slum area, ranked highest out of 17 Nairobi sub-counties for both poverty and density of informal settlement and we used the seroprevalence of this county as an exemplar of the lower SES group. No Nairobi sub-county was lowest ranked for both poverty and informal settlement density so</w:t>
      </w:r>
      <w:r w:rsidR="00954F32">
        <w:rPr>
          <w:color w:val="000000"/>
        </w:rPr>
        <w:t xml:space="preserve"> as the upper SES group exemplar</w:t>
      </w:r>
      <w:r>
        <w:rPr>
          <w:color w:val="000000"/>
        </w:rPr>
        <w:t xml:space="preserve"> we used the seroprevalence over</w:t>
      </w:r>
      <w:r w:rsidR="00954F32">
        <w:rPr>
          <w:color w:val="000000"/>
        </w:rPr>
        <w:t xml:space="preserve"> three sub-counties:</w:t>
      </w:r>
      <w:r>
        <w:rPr>
          <w:color w:val="000000"/>
        </w:rPr>
        <w:t xml:space="preserve"> Dagoretti South (12</w:t>
      </w:r>
      <w:r w:rsidRPr="00765777">
        <w:rPr>
          <w:color w:val="000000"/>
          <w:vertAlign w:val="superscript"/>
        </w:rPr>
        <w:t>th</w:t>
      </w:r>
      <w:r>
        <w:rPr>
          <w:color w:val="000000"/>
        </w:rPr>
        <w:t xml:space="preserve"> for poverty, </w:t>
      </w:r>
      <w:r w:rsidR="002A19D5">
        <w:rPr>
          <w:color w:val="000000"/>
        </w:rPr>
        <w:t>15</w:t>
      </w:r>
      <w:r w:rsidR="002A19D5" w:rsidRPr="002A19D5">
        <w:rPr>
          <w:color w:val="000000"/>
          <w:vertAlign w:val="superscript"/>
        </w:rPr>
        <w:t>th</w:t>
      </w:r>
      <w:r w:rsidR="002A19D5">
        <w:rPr>
          <w:color w:val="000000"/>
        </w:rPr>
        <w:t>-17</w:t>
      </w:r>
      <w:r w:rsidR="002A19D5" w:rsidRPr="002A19D5">
        <w:rPr>
          <w:color w:val="000000"/>
          <w:vertAlign w:val="superscript"/>
        </w:rPr>
        <w:t>th</w:t>
      </w:r>
      <w:r w:rsidR="002A19D5">
        <w:rPr>
          <w:color w:val="000000"/>
        </w:rPr>
        <w:t xml:space="preserve"> </w:t>
      </w:r>
      <w:r>
        <w:rPr>
          <w:color w:val="000000"/>
        </w:rPr>
        <w:t>for informal settlement</w:t>
      </w:r>
      <w:r w:rsidR="002A19D5">
        <w:rPr>
          <w:color w:val="000000"/>
        </w:rPr>
        <w:t>), Embakasi East (15</w:t>
      </w:r>
      <w:r w:rsidR="002A19D5" w:rsidRPr="002A19D5">
        <w:rPr>
          <w:color w:val="000000"/>
          <w:vertAlign w:val="superscript"/>
        </w:rPr>
        <w:t>th</w:t>
      </w:r>
      <w:r w:rsidR="002A19D5">
        <w:rPr>
          <w:color w:val="000000"/>
        </w:rPr>
        <w:t>-17</w:t>
      </w:r>
      <w:r w:rsidR="002A19D5" w:rsidRPr="002A19D5">
        <w:rPr>
          <w:color w:val="000000"/>
          <w:vertAlign w:val="superscript"/>
        </w:rPr>
        <w:t>th</w:t>
      </w:r>
      <w:r w:rsidR="002A19D5">
        <w:rPr>
          <w:color w:val="000000"/>
        </w:rPr>
        <w:t xml:space="preserve"> for poverty, 12</w:t>
      </w:r>
      <w:r w:rsidR="002A19D5" w:rsidRPr="002A19D5">
        <w:rPr>
          <w:color w:val="000000"/>
          <w:vertAlign w:val="superscript"/>
        </w:rPr>
        <w:t>th</w:t>
      </w:r>
      <w:r w:rsidR="002A19D5">
        <w:rPr>
          <w:color w:val="000000"/>
        </w:rPr>
        <w:t xml:space="preserve"> for informal settlement) and Roysambu (14</w:t>
      </w:r>
      <w:r w:rsidR="002A19D5" w:rsidRPr="002A19D5">
        <w:rPr>
          <w:color w:val="000000"/>
          <w:vertAlign w:val="superscript"/>
        </w:rPr>
        <w:t>th</w:t>
      </w:r>
      <w:r w:rsidR="002A19D5">
        <w:rPr>
          <w:color w:val="000000"/>
        </w:rPr>
        <w:t xml:space="preserve"> for poverty, 13</w:t>
      </w:r>
      <w:r w:rsidR="002A19D5" w:rsidRPr="002A19D5">
        <w:rPr>
          <w:color w:val="000000"/>
          <w:vertAlign w:val="superscript"/>
        </w:rPr>
        <w:t>th</w:t>
      </w:r>
      <w:r w:rsidR="002A19D5">
        <w:rPr>
          <w:color w:val="000000"/>
        </w:rPr>
        <w:t xml:space="preserve"> for informal settlement). Poverty and informal settlement density data was sourced from Macharia et al </w:t>
      </w:r>
      <w:r w:rsidR="002A19D5">
        <w:rPr>
          <w:i/>
          <w:iCs/>
          <w:color w:val="000000"/>
        </w:rPr>
        <w:t>(27)</w:t>
      </w:r>
      <w:r w:rsidR="002A19D5">
        <w:rPr>
          <w:color w:val="000000"/>
        </w:rPr>
        <w:t>.</w:t>
      </w:r>
      <w:r w:rsidR="00954F32">
        <w:rPr>
          <w:color w:val="000000"/>
        </w:rPr>
        <w:t xml:space="preserve"> </w:t>
      </w:r>
      <w:r w:rsidR="00954F32">
        <w:rPr>
          <w:color w:val="000000"/>
        </w:rPr>
        <w:lastRenderedPageBreak/>
        <w:t xml:space="preserve">The agreement between the exemplar sub-county unadjusted seroprevalences and the model predictions were also reasonable, which suggested that segregating the population by SES status was a reasonable approach to capturing the wide disparity in seroprevalence between Nairobi sub-counties reported in </w:t>
      </w:r>
      <w:r w:rsidR="00954F32">
        <w:rPr>
          <w:i/>
          <w:iCs/>
          <w:color w:val="000000"/>
        </w:rPr>
        <w:t>(46)</w:t>
      </w:r>
      <w:r w:rsidR="00954F32">
        <w:rPr>
          <w:color w:val="000000"/>
        </w:rPr>
        <w:t>.</w:t>
      </w:r>
    </w:p>
    <w:p w14:paraId="5B2129CF" w14:textId="224DC5FD" w:rsidR="003A198B" w:rsidRPr="00DD711E" w:rsidRDefault="003A198B" w:rsidP="004717C1">
      <w:pPr>
        <w:rPr>
          <w:color w:val="000000"/>
        </w:rPr>
      </w:pPr>
    </w:p>
    <w:p w14:paraId="2C4B7F46" w14:textId="4D799EBB" w:rsidR="002308C7" w:rsidRPr="00DD711E" w:rsidRDefault="002308C7" w:rsidP="002308C7">
      <w:pPr>
        <w:spacing w:line="257" w:lineRule="auto"/>
        <w:rPr>
          <w:rFonts w:eastAsia="Calibri"/>
        </w:rPr>
      </w:pPr>
      <w:r w:rsidRPr="00DD711E">
        <w:rPr>
          <w:u w:val="single"/>
        </w:rPr>
        <w:t>Data on public and private hospital admissions.</w:t>
      </w:r>
      <w:r w:rsidRPr="00DD711E">
        <w:t xml:space="preserve"> </w:t>
      </w:r>
      <w:r w:rsidRPr="00DD711E">
        <w:rPr>
          <w:rFonts w:eastAsia="Calibri"/>
        </w:rPr>
        <w:t xml:space="preserve">We had imperfect data on hospital admissions in Nairobi, derived from the Kenyan national linelist, and did not use admissions to fit the model. However, in the Kenyan capital Nairobi we had a subset of cases with PCR swab test confirmation </w:t>
      </w:r>
      <w:r w:rsidRPr="00DD711E">
        <w:rPr>
          <w:rFonts w:eastAsia="Calibri"/>
          <w:i/>
          <w:iCs/>
        </w:rPr>
        <w:t>and</w:t>
      </w:r>
      <w:r w:rsidRPr="00DD711E">
        <w:rPr>
          <w:rFonts w:eastAsia="Calibri"/>
        </w:rPr>
        <w:t xml:space="preserve"> with metadata on admission to a named health facility. During the first wave we note that most of the identified admissions occurred in public hospitals, which would be selected by people in the lower SES group, whereas in the second wave private health facilities were more frequently reporting admissions (Fig S</w:t>
      </w:r>
      <w:r w:rsidR="00906853" w:rsidRPr="00DD711E">
        <w:rPr>
          <w:rFonts w:eastAsia="Calibri"/>
        </w:rPr>
        <w:t>8</w:t>
      </w:r>
      <w:r w:rsidRPr="00DD711E">
        <w:rPr>
          <w:rFonts w:eastAsia="Calibri"/>
        </w:rPr>
        <w:t>).</w:t>
      </w:r>
    </w:p>
    <w:p w14:paraId="1CB141F2" w14:textId="1D45B078" w:rsidR="003A198B" w:rsidRPr="00DD711E" w:rsidRDefault="003A198B" w:rsidP="004717C1">
      <w:pPr>
        <w:rPr>
          <w:color w:val="000000"/>
        </w:rPr>
      </w:pPr>
    </w:p>
    <w:p w14:paraId="150074FF" w14:textId="77777777" w:rsidR="00E06B71" w:rsidRPr="00DD711E" w:rsidRDefault="00E06B71" w:rsidP="00E06B71">
      <w:pPr>
        <w:pStyle w:val="SMHeading"/>
      </w:pPr>
      <w:r w:rsidRPr="00DD711E">
        <w:t>Supplementary Text</w:t>
      </w:r>
    </w:p>
    <w:p w14:paraId="4D9511DC" w14:textId="77777777" w:rsidR="00E06B71" w:rsidRPr="00DD711E" w:rsidRDefault="00E06B71" w:rsidP="00E06B71">
      <w:pPr>
        <w:rPr>
          <w:rFonts w:eastAsia="Helvetica Neue"/>
          <w:sz w:val="21"/>
          <w:szCs w:val="21"/>
          <w:u w:val="single"/>
        </w:rPr>
      </w:pPr>
      <w:r w:rsidRPr="00DD711E">
        <w:rPr>
          <w:rFonts w:eastAsia="Helvetica Neue"/>
          <w:sz w:val="21"/>
          <w:szCs w:val="21"/>
          <w:u w:val="single"/>
        </w:rPr>
        <w:t>Notation for distributions used in this study</w:t>
      </w:r>
    </w:p>
    <w:p w14:paraId="6ADAF9BD" w14:textId="77777777" w:rsidR="00E06B71" w:rsidRPr="00DD711E" w:rsidRDefault="00E06B71" w:rsidP="00E06B71">
      <w:pPr>
        <w:rPr>
          <w:rFonts w:eastAsia="Helvetica Neue"/>
          <w:sz w:val="21"/>
          <w:szCs w:val="21"/>
          <w:u w:val="single"/>
        </w:rPr>
      </w:pPr>
    </w:p>
    <w:p w14:paraId="6DABB92D" w14:textId="77777777" w:rsidR="00E06B71" w:rsidRPr="00DD711E" w:rsidRDefault="00E06B71" w:rsidP="00E06B71">
      <w:pPr>
        <w:rPr>
          <w:rFonts w:eastAsia="Helvetica Neue"/>
          <w:sz w:val="21"/>
          <w:szCs w:val="21"/>
        </w:rPr>
      </w:pPr>
      <w:r w:rsidRPr="00DD711E">
        <w:rPr>
          <w:rFonts w:eastAsia="Helvetica Neue"/>
          <w:sz w:val="21"/>
          <w:szCs w:val="21"/>
        </w:rPr>
        <w:t>In this study, we have used a number of parameter symbols that are also the most commonly used symbols for various common parametric distributions. Moreover, these parametric distributions are used in the underlying analysis frequently with their distribution parameters defined as functions of underlying transmission model states. To reduce misunderstanding reserve symbols with “hats” as referring to the parameters of a parametric distribution and use “=” to refer to the value of the parameter. Find below the choice of parametrization for the parametric distributions used in the study:</w:t>
      </w:r>
    </w:p>
    <w:p w14:paraId="6FEBD461" w14:textId="77777777" w:rsidR="00E06B71" w:rsidRPr="00DD711E" w:rsidRDefault="00E06B71" w:rsidP="00E06B71">
      <w:pPr>
        <w:pStyle w:val="ListParagraph"/>
        <w:numPr>
          <w:ilvl w:val="0"/>
          <w:numId w:val="29"/>
        </w:numPr>
        <w:spacing w:line="240" w:lineRule="auto"/>
        <w:rPr>
          <w:rFonts w:ascii="Times New Roman" w:eastAsia="Helvetica Neue" w:hAnsi="Times New Roman" w:cs="Times New Roman"/>
          <w:sz w:val="21"/>
          <w:szCs w:val="21"/>
        </w:rPr>
      </w:pPr>
      <w:r w:rsidRPr="00DD711E">
        <w:rPr>
          <w:rFonts w:ascii="Times New Roman" w:eastAsia="Helvetica Neue" w:hAnsi="Times New Roman" w:cs="Times New Roman"/>
          <w:sz w:val="21"/>
          <w:szCs w:val="21"/>
          <w:u w:val="single"/>
        </w:rPr>
        <w:t>Exponential distribution.</w:t>
      </w:r>
      <w:r w:rsidRPr="00DD711E">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Exp(</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oMath>
      <w:r w:rsidRPr="00DD711E">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DD711E">
        <w:rPr>
          <w:rFonts w:ascii="Times New Roman" w:eastAsia="Helvetica Neue" w:hAnsi="Times New Roman" w:cs="Times New Roman"/>
          <w:sz w:val="21"/>
          <w:szCs w:val="21"/>
        </w:rPr>
        <w:t>.</w:t>
      </w:r>
    </w:p>
    <w:p w14:paraId="453F6FC5" w14:textId="77777777" w:rsidR="00E06B71" w:rsidRPr="00DD711E" w:rsidRDefault="00E06B71" w:rsidP="00E06B71">
      <w:pPr>
        <w:pStyle w:val="ListParagraph"/>
        <w:numPr>
          <w:ilvl w:val="0"/>
          <w:numId w:val="29"/>
        </w:numPr>
        <w:spacing w:line="240" w:lineRule="auto"/>
        <w:rPr>
          <w:rFonts w:ascii="Times New Roman" w:eastAsia="Helvetica Neue" w:hAnsi="Times New Roman" w:cs="Times New Roman"/>
          <w:sz w:val="21"/>
          <w:szCs w:val="21"/>
        </w:rPr>
      </w:pPr>
      <w:r w:rsidRPr="00DD711E">
        <w:rPr>
          <w:rFonts w:ascii="Times New Roman" w:eastAsia="Helvetica Neue" w:hAnsi="Times New Roman" w:cs="Times New Roman"/>
          <w:sz w:val="21"/>
          <w:szCs w:val="21"/>
          <w:u w:val="single"/>
        </w:rPr>
        <w:t>Gamma distribution.</w:t>
      </w:r>
      <w:r w:rsidRPr="00DD711E">
        <w:rPr>
          <w:rFonts w:ascii="Times New Roman" w:eastAsia="Helvetica Neue" w:hAnsi="Times New Roman" w:cs="Times New Roman"/>
          <w:sz w:val="21"/>
          <w:szCs w:val="21"/>
        </w:rPr>
        <w:t xml:space="preserve"> </w:t>
      </w:r>
      <m:oMath>
        <m:r>
          <m:rPr>
            <m:sty m:val="p"/>
          </m:rPr>
          <w:rPr>
            <w:rFonts w:ascii="Cambria Math" w:eastAsia="Helvetica Neue" w:hAnsi="Cambria Math" w:cs="Times New Roman"/>
            <w:sz w:val="21"/>
            <w:szCs w:val="21"/>
          </w:rPr>
          <m:t>Γ</m:t>
        </m:r>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k</m:t>
            </m:r>
          </m:e>
        </m:acc>
        <m:r>
          <w:rPr>
            <w:rFonts w:ascii="Cambria Math" w:eastAsia="Helvetica Neue" w:hAnsi="Cambria Math" w:cs="Times New Roman"/>
            <w:sz w:val="21"/>
            <w:szCs w:val="21"/>
          </w:rPr>
          <m:t>=k,</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θ</m:t>
            </m:r>
          </m:e>
        </m:acc>
        <m:r>
          <w:rPr>
            <w:rFonts w:ascii="Cambria Math" w:eastAsia="Helvetica Neue" w:hAnsi="Cambria Math" w:cs="Times New Roman"/>
            <w:sz w:val="21"/>
            <w:szCs w:val="21"/>
          </w:rPr>
          <m:t>=θ)</m:t>
        </m:r>
      </m:oMath>
      <w:r w:rsidRPr="00DD711E">
        <w:rPr>
          <w:rFonts w:ascii="Times New Roman" w:eastAsia="Helvetica Neue" w:hAnsi="Times New Roman" w:cs="Times New Roman"/>
          <w:sz w:val="21"/>
          <w:szCs w:val="21"/>
        </w:rPr>
        <w:t xml:space="preserve">, with shape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k</m:t>
            </m:r>
          </m:e>
        </m:acc>
      </m:oMath>
      <w:r w:rsidRPr="00DD711E">
        <w:rPr>
          <w:rFonts w:ascii="Times New Roman" w:eastAsia="Helvetica Neue" w:hAnsi="Times New Roman" w:cs="Times New Roman"/>
          <w:sz w:val="21"/>
          <w:szCs w:val="21"/>
        </w:rPr>
        <w:t xml:space="preserve"> and scale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θ</m:t>
            </m:r>
          </m:e>
        </m:acc>
      </m:oMath>
      <w:r w:rsidRPr="00DD711E">
        <w:rPr>
          <w:rFonts w:ascii="Times New Roman" w:eastAsia="Helvetica Neue" w:hAnsi="Times New Roman" w:cs="Times New Roman"/>
          <w:sz w:val="21"/>
          <w:szCs w:val="21"/>
        </w:rPr>
        <w:t>.</w:t>
      </w:r>
    </w:p>
    <w:p w14:paraId="2DAFAD03" w14:textId="77777777" w:rsidR="00E06B71" w:rsidRPr="00DD711E" w:rsidRDefault="00E06B71" w:rsidP="00E06B71">
      <w:pPr>
        <w:pStyle w:val="ListParagraph"/>
        <w:numPr>
          <w:ilvl w:val="0"/>
          <w:numId w:val="29"/>
        </w:numPr>
        <w:spacing w:line="240" w:lineRule="auto"/>
        <w:rPr>
          <w:rFonts w:ascii="Times New Roman" w:eastAsia="Helvetica Neue" w:hAnsi="Times New Roman" w:cs="Times New Roman"/>
          <w:sz w:val="21"/>
          <w:szCs w:val="21"/>
        </w:rPr>
      </w:pPr>
      <w:r w:rsidRPr="00DD711E">
        <w:rPr>
          <w:rFonts w:ascii="Times New Roman" w:eastAsia="Helvetica Neue" w:hAnsi="Times New Roman" w:cs="Times New Roman"/>
          <w:sz w:val="21"/>
          <w:szCs w:val="21"/>
          <w:u w:val="single"/>
        </w:rPr>
        <w:t>LogNormal distribution.</w:t>
      </w:r>
      <w:r w:rsidRPr="00DD711E">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LogNormal(</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logmean</m:t>
            </m:r>
          </m:e>
        </m:acc>
        <m:r>
          <w:rPr>
            <w:rFonts w:ascii="Cambria Math" w:eastAsia="Helvetica Neue" w:hAnsi="Cambria Math" w:cs="Times New Roman"/>
            <w:sz w:val="21"/>
            <w:szCs w:val="21"/>
          </w:rPr>
          <m:t>=logmea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logstd</m:t>
            </m:r>
          </m:e>
        </m:acc>
        <m:r>
          <w:rPr>
            <w:rFonts w:ascii="Cambria Math" w:eastAsia="Helvetica Neue" w:hAnsi="Cambria Math" w:cs="Times New Roman"/>
            <w:sz w:val="21"/>
            <w:szCs w:val="21"/>
          </w:rPr>
          <m:t>=logstd)</m:t>
        </m:r>
      </m:oMath>
      <w:r w:rsidRPr="00DD711E">
        <w:rPr>
          <w:rFonts w:ascii="Times New Roman" w:eastAsia="Helvetica Neue" w:hAnsi="Times New Roman" w:cs="Times New Roman"/>
          <w:sz w:val="21"/>
          <w:szCs w:val="21"/>
        </w:rPr>
        <w:t xml:space="preserve">, with log-mean parameter </w:t>
      </w:r>
      <m:oMath>
        <m:r>
          <w:rPr>
            <w:rFonts w:ascii="Cambria Math" w:eastAsia="Helvetica Neue" w:hAnsi="Cambria Math" w:cs="Times New Roman"/>
            <w:sz w:val="21"/>
            <w:szCs w:val="21"/>
          </w:rPr>
          <m:t>logmean</m:t>
        </m:r>
      </m:oMath>
      <w:r w:rsidRPr="00DD711E">
        <w:rPr>
          <w:rFonts w:ascii="Times New Roman" w:eastAsia="Helvetica Neue" w:hAnsi="Times New Roman" w:cs="Times New Roman"/>
          <w:sz w:val="21"/>
          <w:szCs w:val="21"/>
        </w:rPr>
        <w:t xml:space="preserve"> and log-standard deviation </w:t>
      </w:r>
      <m:oMath>
        <m:r>
          <w:rPr>
            <w:rFonts w:ascii="Cambria Math" w:eastAsia="Helvetica Neue" w:hAnsi="Cambria Math" w:cs="Times New Roman"/>
            <w:sz w:val="21"/>
            <w:szCs w:val="21"/>
          </w:rPr>
          <m:t>logstd</m:t>
        </m:r>
      </m:oMath>
      <w:r w:rsidRPr="00DD711E">
        <w:rPr>
          <w:rFonts w:ascii="Times New Roman" w:eastAsia="Helvetica Neue" w:hAnsi="Times New Roman" w:cs="Times New Roman"/>
          <w:sz w:val="21"/>
          <w:szCs w:val="21"/>
        </w:rPr>
        <w:t>.</w:t>
      </w:r>
    </w:p>
    <w:p w14:paraId="478D1AC4" w14:textId="77777777" w:rsidR="00E06B71" w:rsidRPr="00DD711E" w:rsidRDefault="00E06B71" w:rsidP="00E06B71">
      <w:pPr>
        <w:pStyle w:val="ListParagraph"/>
        <w:numPr>
          <w:ilvl w:val="0"/>
          <w:numId w:val="29"/>
        </w:numPr>
        <w:spacing w:line="240" w:lineRule="auto"/>
        <w:rPr>
          <w:rFonts w:ascii="Times New Roman" w:eastAsia="Helvetica Neue" w:hAnsi="Times New Roman" w:cs="Times New Roman"/>
          <w:sz w:val="21"/>
          <w:szCs w:val="21"/>
        </w:rPr>
      </w:pPr>
      <w:r w:rsidRPr="00DD711E">
        <w:rPr>
          <w:rFonts w:ascii="Times New Roman" w:eastAsia="Helvetica Neue" w:hAnsi="Times New Roman" w:cs="Times New Roman"/>
          <w:sz w:val="21"/>
          <w:szCs w:val="21"/>
          <w:u w:val="single"/>
        </w:rPr>
        <w:t>Negative binomial distribution.</w:t>
      </w:r>
      <w:r w:rsidRPr="00DD711E">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NegBi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α)</m:t>
        </m:r>
      </m:oMath>
      <w:r w:rsidRPr="00DD711E">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DD711E">
        <w:rPr>
          <w:rFonts w:ascii="Times New Roman" w:eastAsia="Helvetica Neue" w:hAnsi="Times New Roman" w:cs="Times New Roman"/>
          <w:sz w:val="21"/>
          <w:szCs w:val="21"/>
        </w:rPr>
        <w:t xml:space="preserve"> and clustering factor (inverse dispersion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oMath>
      <w:r w:rsidRPr="00DD711E">
        <w:rPr>
          <w:rFonts w:ascii="Times New Roman" w:eastAsia="Helvetica Neue" w:hAnsi="Times New Roman" w:cs="Times New Roman"/>
          <w:sz w:val="21"/>
          <w:szCs w:val="21"/>
        </w:rPr>
        <w:t>.</w:t>
      </w:r>
    </w:p>
    <w:p w14:paraId="0B48A068" w14:textId="77777777" w:rsidR="00E06B71" w:rsidRPr="00DD711E" w:rsidRDefault="00E06B71" w:rsidP="00E06B71">
      <w:pPr>
        <w:pStyle w:val="ListParagraph"/>
        <w:numPr>
          <w:ilvl w:val="0"/>
          <w:numId w:val="29"/>
        </w:numPr>
        <w:spacing w:line="240" w:lineRule="auto"/>
        <w:rPr>
          <w:rFonts w:ascii="Times New Roman" w:eastAsia="Helvetica Neue" w:hAnsi="Times New Roman" w:cs="Times New Roman"/>
          <w:sz w:val="21"/>
          <w:szCs w:val="21"/>
        </w:rPr>
      </w:pPr>
      <w:r w:rsidRPr="00DD711E">
        <w:rPr>
          <w:rFonts w:ascii="Times New Roman" w:eastAsia="Helvetica Neue" w:hAnsi="Times New Roman" w:cs="Times New Roman"/>
          <w:sz w:val="21"/>
          <w:szCs w:val="21"/>
          <w:u w:val="single"/>
        </w:rPr>
        <w:t>Beta distribution.</w:t>
      </w:r>
      <w:r w:rsidRPr="00DD711E">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Beta(</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α,</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r>
          <w:rPr>
            <w:rFonts w:ascii="Cambria Math" w:eastAsia="Helvetica Neue" w:hAnsi="Cambria Math" w:cs="Times New Roman"/>
            <w:sz w:val="21"/>
            <w:szCs w:val="21"/>
          </w:rPr>
          <m:t>=β)</m:t>
        </m:r>
      </m:oMath>
      <w:r w:rsidRPr="00DD711E">
        <w:rPr>
          <w:rFonts w:ascii="Times New Roman" w:eastAsia="Helvetica Neue" w:hAnsi="Times New Roman" w:cs="Times New Roman"/>
          <w:sz w:val="21"/>
          <w:szCs w:val="21"/>
        </w:rPr>
        <w:t xml:space="preserve">, with shape parameters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 xml:space="preserve">, </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oMath>
      <w:r w:rsidRPr="00DD711E">
        <w:rPr>
          <w:rFonts w:ascii="Times New Roman" w:eastAsia="Helvetica Neue" w:hAnsi="Times New Roman" w:cs="Times New Roman"/>
          <w:sz w:val="21"/>
          <w:szCs w:val="21"/>
        </w:rPr>
        <w:t xml:space="preserve">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r>
          <w:rPr>
            <w:rFonts w:ascii="Cambria Math" w:eastAsia="Helvetica Neue" w:hAnsi="Cambria Math" w:cs="Times New Roman"/>
            <w:sz w:val="21"/>
            <w:szCs w:val="21"/>
          </w:rPr>
          <m:t>)</m:t>
        </m:r>
      </m:oMath>
      <w:r w:rsidRPr="00DD711E">
        <w:rPr>
          <w:rFonts w:ascii="Times New Roman" w:eastAsia="Helvetica Neue" w:hAnsi="Times New Roman" w:cs="Times New Roman"/>
          <w:sz w:val="21"/>
          <w:szCs w:val="21"/>
        </w:rPr>
        <w:t>).</w:t>
      </w:r>
    </w:p>
    <w:p w14:paraId="7C3E6907" w14:textId="77777777" w:rsidR="00E06B71" w:rsidRPr="00DD711E" w:rsidRDefault="00E06B71" w:rsidP="00E06B71">
      <w:pPr>
        <w:pStyle w:val="ListParagraph"/>
        <w:numPr>
          <w:ilvl w:val="0"/>
          <w:numId w:val="29"/>
        </w:numPr>
        <w:spacing w:line="240" w:lineRule="auto"/>
        <w:rPr>
          <w:rFonts w:ascii="Times New Roman" w:eastAsia="Helvetica Neue" w:hAnsi="Times New Roman" w:cs="Times New Roman"/>
          <w:sz w:val="21"/>
          <w:szCs w:val="21"/>
        </w:rPr>
      </w:pPr>
      <w:r w:rsidRPr="00DD711E">
        <w:rPr>
          <w:rFonts w:ascii="Times New Roman" w:eastAsia="Helvetica Neue" w:hAnsi="Times New Roman" w:cs="Times New Roman"/>
          <w:sz w:val="21"/>
          <w:szCs w:val="21"/>
          <w:u w:val="single"/>
        </w:rPr>
        <w:t>Beta-binomial distribution.</w:t>
      </w:r>
      <w:r w:rsidRPr="00DD711E">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BetaBin(</m:t>
        </m:r>
        <m:acc>
          <m:accPr>
            <m:ctrlPr>
              <w:rPr>
                <w:rFonts w:ascii="Cambria Math" w:eastAsia="Helvetica Neue" w:hAnsi="Cambria Math" w:cs="Times New Roman"/>
                <w:i/>
                <w:sz w:val="21"/>
                <w:szCs w:val="21"/>
              </w:rPr>
            </m:ctrlPr>
          </m:accPr>
          <m:e>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e>
        </m:acc>
        <m:r>
          <w:rPr>
            <w:rFonts w:ascii="Cambria Math" w:eastAsia="Helvetica Neue" w:hAnsi="Cambria Math" w:cs="Times New Roman"/>
            <w:sz w:val="21"/>
            <w:szCs w:val="21"/>
          </w:rPr>
          <m:t>=</m:t>
        </m:r>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p</m:t>
            </m:r>
          </m:e>
        </m:acc>
        <m:r>
          <w:rPr>
            <w:rFonts w:ascii="Cambria Math" w:eastAsia="Helvetica Neue" w:hAnsi="Cambria Math" w:cs="Times New Roman"/>
            <w:sz w:val="21"/>
            <w:szCs w:val="21"/>
          </w:rPr>
          <m:t xml:space="preserve">=μ, </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M</m:t>
            </m:r>
          </m:e>
        </m:acc>
        <m:r>
          <w:rPr>
            <w:rFonts w:ascii="Cambria Math" w:eastAsia="Helvetica Neue" w:hAnsi="Cambria Math" w:cs="Times New Roman"/>
            <w:sz w:val="21"/>
            <w:szCs w:val="21"/>
          </w:rPr>
          <m:t>=M)</m:t>
        </m:r>
      </m:oMath>
      <w:r w:rsidRPr="00DD711E">
        <w:rPr>
          <w:rFonts w:ascii="Times New Roman" w:eastAsia="Helvetica Neue" w:hAnsi="Times New Roman" w:cs="Times New Roman"/>
          <w:sz w:val="21"/>
          <w:szCs w:val="21"/>
        </w:rPr>
        <w:t xml:space="preserve">, with number of samples </w:t>
      </w:r>
      <m:oMath>
        <m:acc>
          <m:accPr>
            <m:ctrlPr>
              <w:rPr>
                <w:rFonts w:ascii="Cambria Math" w:eastAsia="Helvetica Neue" w:hAnsi="Cambria Math" w:cs="Times New Roman"/>
                <w:i/>
                <w:sz w:val="21"/>
                <w:szCs w:val="21"/>
              </w:rPr>
            </m:ctrlPr>
          </m:accPr>
          <m:e>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e>
        </m:acc>
      </m:oMath>
      <w:r w:rsidRPr="00DD711E">
        <w:rPr>
          <w:rFonts w:ascii="Times New Roman" w:eastAsia="Helvetica Neue" w:hAnsi="Times New Roman" w:cs="Times New Roman"/>
          <w:sz w:val="21"/>
          <w:szCs w:val="21"/>
        </w:rPr>
        <w:t xml:space="preserve">, marginal probability per draw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p</m:t>
            </m:r>
          </m:e>
        </m:acc>
      </m:oMath>
      <w:r w:rsidRPr="00DD711E">
        <w:rPr>
          <w:rFonts w:ascii="Times New Roman" w:eastAsia="Helvetica Neue" w:hAnsi="Times New Roman" w:cs="Times New Roman"/>
          <w:sz w:val="21"/>
          <w:szCs w:val="21"/>
        </w:rPr>
        <w:t xml:space="preserve">, and effective sample size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M</m:t>
            </m:r>
          </m:e>
        </m:acc>
      </m:oMath>
      <w:r w:rsidRPr="00DD711E">
        <w:rPr>
          <w:rFonts w:ascii="Times New Roman" w:eastAsia="Helvetica Neue" w:hAnsi="Times New Roman" w:cs="Times New Roman"/>
          <w:sz w:val="21"/>
          <w:szCs w:val="21"/>
        </w:rPr>
        <w:t xml:space="preserve"> (see for details of this slightly unusual parameterization).</w:t>
      </w:r>
    </w:p>
    <w:p w14:paraId="01503B0A" w14:textId="77777777" w:rsidR="00E06B71" w:rsidRPr="00DD711E" w:rsidRDefault="00E06B71" w:rsidP="00E06B71">
      <w:pPr>
        <w:pStyle w:val="ListParagraph"/>
        <w:numPr>
          <w:ilvl w:val="0"/>
          <w:numId w:val="29"/>
        </w:numPr>
        <w:spacing w:line="240" w:lineRule="auto"/>
        <w:rPr>
          <w:rFonts w:ascii="Times New Roman" w:eastAsia="Helvetica Neue" w:hAnsi="Times New Roman" w:cs="Times New Roman"/>
          <w:sz w:val="21"/>
          <w:szCs w:val="21"/>
        </w:rPr>
      </w:pPr>
      <w:r w:rsidRPr="00DD711E">
        <w:rPr>
          <w:rFonts w:ascii="Times New Roman" w:eastAsia="Helvetica Neue" w:hAnsi="Times New Roman" w:cs="Times New Roman"/>
          <w:sz w:val="21"/>
          <w:szCs w:val="21"/>
          <w:u w:val="single"/>
        </w:rPr>
        <w:t>Poisson distribution</w:t>
      </w:r>
      <w:r w:rsidRPr="00DD711E">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Poisso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oMath>
      <w:r w:rsidRPr="00DD711E">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DD711E">
        <w:rPr>
          <w:rFonts w:ascii="Times New Roman" w:eastAsia="Helvetica Neue" w:hAnsi="Times New Roman" w:cs="Times New Roman"/>
          <w:sz w:val="21"/>
          <w:szCs w:val="21"/>
        </w:rPr>
        <w:t>.</w:t>
      </w:r>
    </w:p>
    <w:p w14:paraId="7DF5AE18" w14:textId="77777777" w:rsidR="00E06B71" w:rsidRPr="00DD711E" w:rsidRDefault="00E06B71" w:rsidP="00E06B71">
      <w:pPr>
        <w:rPr>
          <w:rFonts w:eastAsia="Helvetica Neue"/>
          <w:b/>
          <w:sz w:val="21"/>
          <w:szCs w:val="21"/>
        </w:rPr>
      </w:pPr>
    </w:p>
    <w:p w14:paraId="5524C927" w14:textId="77777777" w:rsidR="00E06B71" w:rsidRPr="00DD711E" w:rsidRDefault="00E06B71" w:rsidP="00E06B71">
      <w:pPr>
        <w:rPr>
          <w:rFonts w:eastAsia="Helvetica Neue"/>
          <w:b/>
          <w:sz w:val="21"/>
          <w:szCs w:val="21"/>
        </w:rPr>
      </w:pPr>
    </w:p>
    <w:p w14:paraId="7F45BAE6" w14:textId="77777777" w:rsidR="00E06B71" w:rsidRPr="00DD711E" w:rsidRDefault="00E06B71" w:rsidP="00E06B71">
      <w:pPr>
        <w:pStyle w:val="SMText"/>
      </w:pPr>
    </w:p>
    <w:p w14:paraId="312012AD" w14:textId="77777777" w:rsidR="00E06B71" w:rsidRPr="00DD711E" w:rsidRDefault="00E06B71" w:rsidP="00E06B71">
      <w:pPr>
        <w:pStyle w:val="SMText"/>
      </w:pPr>
    </w:p>
    <w:p w14:paraId="367939E9" w14:textId="77777777" w:rsidR="00E06B71" w:rsidRPr="00DD711E" w:rsidRDefault="00E06B71" w:rsidP="00E06B71">
      <w:pPr>
        <w:pStyle w:val="SMHeading"/>
      </w:pPr>
      <w:r w:rsidRPr="00DD711E">
        <w:lastRenderedPageBreak/>
        <w:t>Fig. S1.</w:t>
      </w:r>
    </w:p>
    <w:p w14:paraId="63AF68EC" w14:textId="77777777" w:rsidR="00E06B71" w:rsidRPr="00DD711E" w:rsidRDefault="00E06B71" w:rsidP="00E06B71">
      <w:pPr>
        <w:pStyle w:val="SMHeading"/>
        <w:jc w:val="center"/>
      </w:pPr>
      <w:r w:rsidRPr="00DD711E">
        <w:rPr>
          <w:noProof/>
          <w:lang w:eastAsia="en-US"/>
        </w:rPr>
        <w:drawing>
          <wp:inline distT="0" distB="0" distL="0" distR="0" wp14:anchorId="601F0C25" wp14:editId="2221DC7B">
            <wp:extent cx="4876800" cy="36576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1"/>
                    <a:stretch>
                      <a:fillRect/>
                    </a:stretch>
                  </pic:blipFill>
                  <pic:spPr>
                    <a:xfrm>
                      <a:off x="0" y="0"/>
                      <a:ext cx="4876800" cy="3657600"/>
                    </a:xfrm>
                    <a:prstGeom prst="rect">
                      <a:avLst/>
                    </a:prstGeom>
                  </pic:spPr>
                </pic:pic>
              </a:graphicData>
            </a:graphic>
          </wp:inline>
        </w:drawing>
      </w:r>
    </w:p>
    <w:p w14:paraId="04061167" w14:textId="48BAB87F" w:rsidR="00E06B71" w:rsidRPr="00DD711E" w:rsidRDefault="00E06B71" w:rsidP="00DB3B78">
      <w:pPr>
        <w:pStyle w:val="SMcaption"/>
        <w:spacing w:line="480" w:lineRule="auto"/>
        <w:rPr>
          <w:rFonts w:eastAsia="Helvetica Neue"/>
          <w:szCs w:val="24"/>
        </w:rPr>
      </w:pPr>
      <w:r w:rsidRPr="00DD711E">
        <w:rPr>
          <w:rFonts w:eastAsia="Helvetica Neue"/>
          <w:szCs w:val="24"/>
        </w:rPr>
        <w:t xml:space="preserve">Fig S1: </w:t>
      </w:r>
      <w:r w:rsidRPr="00DD711E">
        <w:rPr>
          <w:rFonts w:eastAsia="Helvetica Neue"/>
          <w:b/>
          <w:szCs w:val="24"/>
        </w:rPr>
        <w:t>Google mobility trends</w:t>
      </w:r>
      <w:r w:rsidR="00DB49ED" w:rsidRPr="00DD711E">
        <w:rPr>
          <w:rFonts w:eastAsia="Helvetica Neue"/>
          <w:b/>
          <w:szCs w:val="24"/>
        </w:rPr>
        <w:t xml:space="preserve"> for Kenya</w:t>
      </w:r>
      <w:r w:rsidRPr="00DD711E">
        <w:rPr>
          <w:rFonts w:eastAsia="Helvetica Neue"/>
          <w:szCs w:val="24"/>
        </w:rPr>
        <w:t>. The curves show</w:t>
      </w:r>
      <w:r w:rsidR="00DB49ED" w:rsidRPr="00DD711E">
        <w:rPr>
          <w:rFonts w:eastAsia="Helvetica Neue"/>
          <w:szCs w:val="24"/>
        </w:rPr>
        <w:t xml:space="preserve"> </w:t>
      </w:r>
      <w:r w:rsidR="00EF2668" w:rsidRPr="00DD711E">
        <w:rPr>
          <w:rFonts w:eastAsia="Helvetica Neue"/>
          <w:szCs w:val="24"/>
        </w:rPr>
        <w:t xml:space="preserve">mobility rates of smartphone users to </w:t>
      </w:r>
      <w:r w:rsidRPr="00DD711E">
        <w:rPr>
          <w:rFonts w:eastAsia="Helvetica Neue"/>
          <w:szCs w:val="24"/>
        </w:rPr>
        <w:t>Google defined setting categories, “retail and recreation”, “grocery and pharmacy”, “transit stations”, and, “workplaces”</w:t>
      </w:r>
      <w:r w:rsidR="00EF2668" w:rsidRPr="00DD711E">
        <w:rPr>
          <w:rFonts w:eastAsia="Helvetica Neue"/>
          <w:szCs w:val="24"/>
        </w:rPr>
        <w:t>. Also, shown is the 7-day moving average of the mean over these settings (</w:t>
      </w:r>
      <w:r w:rsidR="00EF2668" w:rsidRPr="00DD711E">
        <w:rPr>
          <w:rFonts w:eastAsia="Helvetica Neue"/>
          <w:i/>
          <w:iCs/>
          <w:szCs w:val="24"/>
        </w:rPr>
        <w:t>black curve</w:t>
      </w:r>
      <w:r w:rsidR="008737B0" w:rsidRPr="00DD711E">
        <w:rPr>
          <w:rFonts w:eastAsia="Helvetica Neue"/>
          <w:i/>
          <w:iCs/>
          <w:szCs w:val="24"/>
        </w:rPr>
        <w:t>)</w:t>
      </w:r>
      <w:r w:rsidR="00DB3B78" w:rsidRPr="00DD711E">
        <w:rPr>
          <w:rFonts w:eastAsia="Helvetica Neue"/>
          <w:szCs w:val="24"/>
        </w:rPr>
        <w:t xml:space="preserve"> and the approximation for the contact rate used for the upper SES group in this paper (</w:t>
      </w:r>
      <w:r w:rsidR="00DB3B78" w:rsidRPr="00DD711E">
        <w:rPr>
          <w:rFonts w:eastAsia="Helvetica Neue"/>
          <w:i/>
          <w:iCs/>
          <w:szCs w:val="24"/>
        </w:rPr>
        <w:t>red curve</w:t>
      </w:r>
      <w:r w:rsidR="00DB3B78" w:rsidRPr="00DD711E">
        <w:rPr>
          <w:b/>
          <w:bCs/>
          <w:i/>
          <w:iCs/>
        </w:rPr>
        <w:t>).</w:t>
      </w:r>
      <w:r w:rsidRPr="00DD711E">
        <w:rPr>
          <w:b/>
          <w:bCs/>
        </w:rPr>
        <w:br w:type="page"/>
      </w:r>
    </w:p>
    <w:p w14:paraId="77D63E35" w14:textId="77777777" w:rsidR="00E06B71" w:rsidRPr="00DD711E" w:rsidRDefault="00E06B71" w:rsidP="00E06B71">
      <w:pPr>
        <w:pStyle w:val="SMHeading"/>
      </w:pPr>
      <w:r w:rsidRPr="00DD711E">
        <w:lastRenderedPageBreak/>
        <w:t>Fig. S2.</w:t>
      </w:r>
    </w:p>
    <w:p w14:paraId="711D7462" w14:textId="77777777" w:rsidR="00E06B71" w:rsidRPr="00DD711E" w:rsidRDefault="00E06B71" w:rsidP="00E06B71">
      <w:pPr>
        <w:pStyle w:val="SMHeading"/>
      </w:pPr>
      <w:r w:rsidRPr="00DD711E">
        <w:rPr>
          <w:noProof/>
          <w:color w:val="FF0000"/>
        </w:rPr>
        <w:drawing>
          <wp:inline distT="114300" distB="114300" distL="114300" distR="114300" wp14:anchorId="081429E3" wp14:editId="08979CB8">
            <wp:extent cx="2652665" cy="1775517"/>
            <wp:effectExtent l="0" t="0" r="1905" b="2540"/>
            <wp:docPr id="11" name="image1.png"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Chart, line chart&#10;&#10;Description automatically generated"/>
                    <pic:cNvPicPr preferRelativeResize="0"/>
                  </pic:nvPicPr>
                  <pic:blipFill>
                    <a:blip r:embed="rId12"/>
                    <a:srcRect/>
                    <a:stretch>
                      <a:fillRect/>
                    </a:stretch>
                  </pic:blipFill>
                  <pic:spPr>
                    <a:xfrm>
                      <a:off x="0" y="0"/>
                      <a:ext cx="2670937" cy="1787747"/>
                    </a:xfrm>
                    <a:prstGeom prst="rect">
                      <a:avLst/>
                    </a:prstGeom>
                    <a:ln/>
                  </pic:spPr>
                </pic:pic>
              </a:graphicData>
            </a:graphic>
          </wp:inline>
        </w:drawing>
      </w:r>
      <w:r w:rsidRPr="00DD711E">
        <w:rPr>
          <w:noProof/>
        </w:rPr>
        <w:drawing>
          <wp:inline distT="0" distB="0" distL="0" distR="0" wp14:anchorId="3B63FB9C" wp14:editId="05B8756E">
            <wp:extent cx="2893509" cy="1808443"/>
            <wp:effectExtent l="0" t="0" r="254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3"/>
                    <a:stretch>
                      <a:fillRect/>
                    </a:stretch>
                  </pic:blipFill>
                  <pic:spPr>
                    <a:xfrm>
                      <a:off x="0" y="0"/>
                      <a:ext cx="2893509" cy="1808443"/>
                    </a:xfrm>
                    <a:prstGeom prst="rect">
                      <a:avLst/>
                    </a:prstGeom>
                  </pic:spPr>
                </pic:pic>
              </a:graphicData>
            </a:graphic>
          </wp:inline>
        </w:drawing>
      </w:r>
    </w:p>
    <w:p w14:paraId="1206BAA2" w14:textId="77777777" w:rsidR="00E06B71" w:rsidRPr="00DD711E" w:rsidRDefault="00E06B71" w:rsidP="00E06B71">
      <w:pPr>
        <w:pStyle w:val="SMHeading"/>
      </w:pPr>
    </w:p>
    <w:p w14:paraId="2732830A" w14:textId="5AEF7394" w:rsidR="00E06B71" w:rsidRPr="00DD711E" w:rsidRDefault="00E06B71" w:rsidP="00E06B71">
      <w:pPr>
        <w:pStyle w:val="SMcaption"/>
        <w:spacing w:line="480" w:lineRule="auto"/>
        <w:rPr>
          <w:rFonts w:eastAsia="Helvetica Neue"/>
          <w:b/>
          <w:szCs w:val="24"/>
        </w:rPr>
      </w:pPr>
      <w:r w:rsidRPr="00DD711E">
        <w:rPr>
          <w:rFonts w:eastAsia="Helvetica Neue"/>
          <w:szCs w:val="24"/>
        </w:rPr>
        <w:t>Fig S2:</w:t>
      </w:r>
      <w:r w:rsidRPr="00DD711E">
        <w:rPr>
          <w:rFonts w:eastAsia="Helvetica Neue"/>
          <w:b/>
          <w:szCs w:val="24"/>
        </w:rPr>
        <w:t xml:space="preserve"> Comparisons between model structure and SARS-CoV-2 observation: relationship between exponential growth rate and reproductive number, and, duration of protection against natural infection. </w:t>
      </w:r>
      <w:r w:rsidR="006611A6" w:rsidRPr="00DD711E">
        <w:rPr>
          <w:rFonts w:eastAsia="Helvetica Neue"/>
          <w:bCs/>
          <w:i/>
          <w:iCs/>
          <w:szCs w:val="24"/>
        </w:rPr>
        <w:t>Left:</w:t>
      </w:r>
      <w:r w:rsidR="006611A6" w:rsidRPr="00DD711E">
        <w:rPr>
          <w:rFonts w:eastAsia="Helvetica Neue"/>
          <w:bCs/>
          <w:szCs w:val="24"/>
        </w:rPr>
        <w:t xml:space="preserve"> </w:t>
      </w:r>
      <w:r w:rsidRPr="00DD711E">
        <w:rPr>
          <w:rFonts w:eastAsia="Helvetica Neue"/>
          <w:bCs/>
          <w:szCs w:val="24"/>
        </w:rPr>
        <w:t>Comparison of relationship between doubling time and R</w:t>
      </w:r>
      <w:r w:rsidRPr="00DD711E">
        <w:rPr>
          <w:rFonts w:eastAsia="Helvetica Neue"/>
          <w:bCs/>
          <w:szCs w:val="24"/>
          <w:vertAlign w:val="subscript"/>
        </w:rPr>
        <w:t>0</w:t>
      </w:r>
      <w:r w:rsidRPr="00DD711E">
        <w:rPr>
          <w:rFonts w:eastAsia="Helvetica Neue"/>
          <w:bCs/>
          <w:szCs w:val="24"/>
        </w:rPr>
        <w:t xml:space="preserve"> for the model used in this paper and a data-derived generation distribution for SARS-CoV-2</w:t>
      </w:r>
      <w:r w:rsidR="006611A6" w:rsidRPr="00DD711E">
        <w:rPr>
          <w:rFonts w:eastAsia="Helvetica Neue"/>
          <w:bCs/>
          <w:szCs w:val="24"/>
        </w:rPr>
        <w:t xml:space="preserve"> </w:t>
      </w:r>
      <w:r w:rsidR="006611A6" w:rsidRPr="00DD711E">
        <w:rPr>
          <w:rFonts w:eastAsia="Helvetica Neue"/>
          <w:bCs/>
          <w:i/>
          <w:iCs/>
          <w:szCs w:val="24"/>
        </w:rPr>
        <w:t>(3</w:t>
      </w:r>
      <w:r w:rsidR="00A20255">
        <w:rPr>
          <w:rFonts w:eastAsia="Helvetica Neue"/>
          <w:bCs/>
          <w:i/>
          <w:iCs/>
          <w:szCs w:val="24"/>
        </w:rPr>
        <w:t>6</w:t>
      </w:r>
      <w:r w:rsidR="006611A6" w:rsidRPr="00DD711E">
        <w:rPr>
          <w:rFonts w:eastAsia="Helvetica Neue"/>
          <w:bCs/>
          <w:i/>
          <w:iCs/>
          <w:szCs w:val="24"/>
        </w:rPr>
        <w:t>)</w:t>
      </w:r>
      <w:r w:rsidRPr="00DD711E">
        <w:rPr>
          <w:rFonts w:eastAsia="Helvetica Neue"/>
          <w:bCs/>
          <w:szCs w:val="24"/>
        </w:rPr>
        <w:t>.</w:t>
      </w:r>
      <w:r w:rsidRPr="00DD711E">
        <w:rPr>
          <w:rFonts w:eastAsia="Helvetica Neue"/>
          <w:bCs/>
        </w:rPr>
        <w:t xml:space="preserve"> The relationship between the exponential growth rate </w:t>
      </w:r>
      <w:r w:rsidRPr="00DD711E">
        <w:rPr>
          <w:rFonts w:eastAsia="Helvetica Neue"/>
          <w:bCs/>
          <w:i/>
          <w:iCs/>
        </w:rPr>
        <w:t>r</w:t>
      </w:r>
      <w:r w:rsidRPr="00DD711E">
        <w:rPr>
          <w:rFonts w:eastAsia="Helvetica Neue"/>
          <w:bCs/>
        </w:rPr>
        <w:t xml:space="preserve"> and the reproductive number</w:t>
      </w:r>
      <w:r w:rsidR="006611A6" w:rsidRPr="00DD711E">
        <w:rPr>
          <w:rFonts w:eastAsia="Helvetica Neue"/>
          <w:bCs/>
        </w:rPr>
        <w:t xml:space="preserve"> was, </w:t>
      </w:r>
      <m:oMath>
        <m:sSub>
          <m:sSubPr>
            <m:ctrlPr>
              <w:rPr>
                <w:rFonts w:ascii="Cambria Math" w:eastAsia="Helvetica Neue" w:hAnsi="Cambria Math"/>
                <w:bCs/>
                <w:i/>
              </w:rPr>
            </m:ctrlPr>
          </m:sSubPr>
          <m:e>
            <m:r>
              <w:rPr>
                <w:rFonts w:ascii="Cambria Math" w:eastAsia="Helvetica Neue" w:hAnsi="Cambria Math"/>
              </w:rPr>
              <m:t>R</m:t>
            </m:r>
          </m:e>
          <m:sub>
            <m:r>
              <w:rPr>
                <w:rFonts w:ascii="Cambria Math" w:eastAsia="Helvetica Neue" w:hAnsi="Cambria Math"/>
              </w:rPr>
              <m:t>0</m:t>
            </m:r>
          </m:sub>
        </m:sSub>
        <m:r>
          <w:rPr>
            <w:rFonts w:ascii="Cambria Math" w:eastAsia="Helvetica Neue" w:hAnsi="Cambria Math"/>
          </w:rPr>
          <m:t>=</m:t>
        </m:r>
        <m:f>
          <m:fPr>
            <m:ctrlPr>
              <w:rPr>
                <w:rFonts w:ascii="Cambria Math" w:eastAsia="Helvetica Neue" w:hAnsi="Cambria Math"/>
                <w:bCs/>
                <w:i/>
              </w:rPr>
            </m:ctrlPr>
          </m:fPr>
          <m:num>
            <m:r>
              <w:rPr>
                <w:rFonts w:ascii="Cambria Math" w:eastAsia="Helvetica Neue" w:hAnsi="Cambria Math"/>
              </w:rPr>
              <m:t>1</m:t>
            </m:r>
          </m:num>
          <m:den>
            <m:acc>
              <m:accPr>
                <m:ctrlPr>
                  <w:rPr>
                    <w:rFonts w:ascii="Cambria Math" w:eastAsia="Helvetica Neue" w:hAnsi="Cambria Math"/>
                    <w:bCs/>
                    <w:i/>
                  </w:rPr>
                </m:ctrlPr>
              </m:accPr>
              <m:e>
                <m:r>
                  <w:rPr>
                    <w:rFonts w:ascii="Cambria Math" w:eastAsia="Helvetica Neue" w:hAnsi="Cambria Math"/>
                  </w:rPr>
                  <m:t>W</m:t>
                </m:r>
              </m:e>
            </m:acc>
            <m:r>
              <w:rPr>
                <w:rFonts w:ascii="Cambria Math" w:eastAsia="Helvetica Neue" w:hAnsi="Cambria Math"/>
              </w:rPr>
              <m:t>(r)</m:t>
            </m:r>
          </m:den>
        </m:f>
      </m:oMath>
      <w:r w:rsidR="006611A6" w:rsidRPr="00DD711E">
        <w:rPr>
          <w:rFonts w:eastAsia="Helvetica Neue"/>
          <w:bCs/>
          <w:szCs w:val="24"/>
        </w:rPr>
        <w:t xml:space="preserve"> , where  </w:t>
      </w:r>
      <m:oMath>
        <m:acc>
          <m:accPr>
            <m:ctrlPr>
              <w:rPr>
                <w:rFonts w:ascii="Cambria Math" w:eastAsia="Helvetica Neue" w:hAnsi="Cambria Math"/>
                <w:bCs/>
                <w:i/>
                <w:szCs w:val="24"/>
              </w:rPr>
            </m:ctrlPr>
          </m:accPr>
          <m:e>
            <m:r>
              <w:rPr>
                <w:rFonts w:ascii="Cambria Math" w:eastAsia="Helvetica Neue" w:hAnsi="Cambria Math"/>
                <w:szCs w:val="24"/>
              </w:rPr>
              <m:t>W</m:t>
            </m:r>
          </m:e>
        </m:acc>
        <m:r>
          <w:rPr>
            <w:rFonts w:ascii="Cambria Math" w:eastAsia="Helvetica Neue" w:hAnsi="Cambria Math"/>
            <w:szCs w:val="24"/>
          </w:rPr>
          <m:t>(r)</m:t>
        </m:r>
      </m:oMath>
      <w:r w:rsidR="006611A6" w:rsidRPr="00DD711E">
        <w:rPr>
          <w:rFonts w:eastAsia="Helvetica Neue"/>
          <w:bCs/>
          <w:szCs w:val="24"/>
        </w:rPr>
        <w:t xml:space="preserve"> was the moment generating function of the generation time distribution evaluated at </w:t>
      </w:r>
      <w:r w:rsidR="006611A6" w:rsidRPr="00DD711E">
        <w:rPr>
          <w:rFonts w:eastAsia="Helvetica Neue"/>
          <w:bCs/>
          <w:i/>
          <w:iCs/>
          <w:szCs w:val="24"/>
        </w:rPr>
        <w:t>r</w:t>
      </w:r>
      <w:r w:rsidR="006611A6" w:rsidRPr="00DD711E">
        <w:rPr>
          <w:rFonts w:eastAsia="Helvetica Neue"/>
          <w:bCs/>
          <w:szCs w:val="24"/>
        </w:rPr>
        <w:t xml:space="preserve">. </w:t>
      </w:r>
      <w:r w:rsidR="006611A6" w:rsidRPr="00DD711E">
        <w:rPr>
          <w:rFonts w:eastAsia="Helvetica Neue"/>
          <w:bCs/>
          <w:i/>
          <w:iCs/>
          <w:szCs w:val="24"/>
        </w:rPr>
        <w:t>Right</w:t>
      </w:r>
      <w:r w:rsidR="006611A6" w:rsidRPr="00DD711E">
        <w:rPr>
          <w:rFonts w:eastAsia="Helvetica Neue"/>
          <w:bCs/>
          <w:szCs w:val="24"/>
        </w:rPr>
        <w:t xml:space="preserve">: The model prediction for relative protection </w:t>
      </w:r>
      <w:r w:rsidR="006B2074" w:rsidRPr="00DD711E">
        <w:rPr>
          <w:rFonts w:eastAsia="Helvetica Neue"/>
          <w:bCs/>
          <w:szCs w:val="24"/>
        </w:rPr>
        <w:t xml:space="preserve">from reinfection due to a natural compared to a fully naïve individual (reduction in probability of infection per challenge) as a function of time since infection. Colored bars are levels of protection reported by four studies </w:t>
      </w:r>
      <w:r w:rsidR="006B2074" w:rsidRPr="00DD711E">
        <w:rPr>
          <w:rFonts w:eastAsia="Helvetica Neue"/>
          <w:bCs/>
          <w:i/>
          <w:iCs/>
          <w:szCs w:val="24"/>
        </w:rPr>
        <w:t>(13-16)</w:t>
      </w:r>
      <w:r w:rsidR="006B2074" w:rsidRPr="00DD711E">
        <w:rPr>
          <w:rFonts w:eastAsia="Helvetica Neue"/>
          <w:bCs/>
          <w:szCs w:val="24"/>
        </w:rPr>
        <w:t>, horizon</w:t>
      </w:r>
      <w:r w:rsidR="00E4608D">
        <w:rPr>
          <w:rFonts w:eastAsia="Helvetica Neue"/>
          <w:bCs/>
          <w:szCs w:val="24"/>
        </w:rPr>
        <w:t>t</w:t>
      </w:r>
      <w:r w:rsidR="006B2074" w:rsidRPr="00DD711E">
        <w:rPr>
          <w:rFonts w:eastAsia="Helvetica Neue"/>
          <w:bCs/>
          <w:szCs w:val="24"/>
        </w:rPr>
        <w:t>al width indicates the period after infection that the study reports this level of protection.</w:t>
      </w:r>
    </w:p>
    <w:p w14:paraId="57D9D439" w14:textId="77777777" w:rsidR="00E06B71" w:rsidRPr="00DD711E" w:rsidRDefault="00E06B71" w:rsidP="00E06B71">
      <w:pPr>
        <w:rPr>
          <w:b/>
          <w:bCs/>
        </w:rPr>
      </w:pPr>
      <w:r w:rsidRPr="00DD711E">
        <w:rPr>
          <w:b/>
          <w:bCs/>
        </w:rPr>
        <w:br w:type="page"/>
      </w:r>
    </w:p>
    <w:p w14:paraId="53EDD3D8" w14:textId="77777777" w:rsidR="002C7408" w:rsidRPr="00DD711E" w:rsidRDefault="002C7408" w:rsidP="002C7408">
      <w:pPr>
        <w:pStyle w:val="SMHeading"/>
      </w:pPr>
      <w:r w:rsidRPr="00DD711E">
        <w:lastRenderedPageBreak/>
        <w:t>Fig. S3.</w:t>
      </w:r>
    </w:p>
    <w:p w14:paraId="65E4D5DD" w14:textId="77777777" w:rsidR="002C7408" w:rsidRPr="00DD711E" w:rsidRDefault="002C7408" w:rsidP="002C7408">
      <w:pPr>
        <w:pStyle w:val="SMHeading"/>
        <w:jc w:val="center"/>
      </w:pPr>
      <w:r w:rsidRPr="00DD711E">
        <w:rPr>
          <w:noProof/>
          <w:lang w:eastAsia="en-US"/>
        </w:rPr>
        <w:drawing>
          <wp:inline distT="0" distB="0" distL="0" distR="0" wp14:anchorId="548100CB" wp14:editId="740852C5">
            <wp:extent cx="2970000" cy="1980000"/>
            <wp:effectExtent l="0" t="0" r="1905" b="1270"/>
            <wp:docPr id="13" name="Picture 12">
              <a:extLst xmlns:a="http://schemas.openxmlformats.org/drawingml/2006/main">
                <a:ext uri="{FF2B5EF4-FFF2-40B4-BE49-F238E27FC236}">
                  <a16:creationId xmlns:a16="http://schemas.microsoft.com/office/drawing/2014/main" id="{FCBD6BD4-1551-9141-98DF-2E05D1B0A1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CBD6BD4-1551-9141-98DF-2E05D1B0A1DC}"/>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r w:rsidRPr="00DD711E">
        <w:rPr>
          <w:noProof/>
          <w:lang w:eastAsia="en-US"/>
        </w:rPr>
        <w:drawing>
          <wp:inline distT="0" distB="0" distL="0" distR="0" wp14:anchorId="7E5C4666" wp14:editId="3505BA8E">
            <wp:extent cx="2970000" cy="1980000"/>
            <wp:effectExtent l="0" t="0" r="1905" b="1270"/>
            <wp:docPr id="15" name="Picture 14">
              <a:extLst xmlns:a="http://schemas.openxmlformats.org/drawingml/2006/main">
                <a:ext uri="{FF2B5EF4-FFF2-40B4-BE49-F238E27FC236}">
                  <a16:creationId xmlns:a16="http://schemas.microsoft.com/office/drawing/2014/main" id="{B3B069C2-C474-1E48-9B7C-034D85427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3B069C2-C474-1E48-9B7C-034D854275E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r w:rsidRPr="00DD711E">
        <w:rPr>
          <w:b w:val="0"/>
          <w:bCs w:val="0"/>
          <w:noProof/>
          <w:kern w:val="0"/>
          <w:lang w:eastAsia="en-US"/>
        </w:rPr>
        <w:drawing>
          <wp:inline distT="0" distB="0" distL="0" distR="0" wp14:anchorId="37D2AB09" wp14:editId="27F83CC1">
            <wp:extent cx="2970000" cy="1980000"/>
            <wp:effectExtent l="0" t="0" r="1905" b="1270"/>
            <wp:docPr id="18" name="Picture 17">
              <a:extLst xmlns:a="http://schemas.openxmlformats.org/drawingml/2006/main">
                <a:ext uri="{FF2B5EF4-FFF2-40B4-BE49-F238E27FC236}">
                  <a16:creationId xmlns:a16="http://schemas.microsoft.com/office/drawing/2014/main" id="{B0E972F1-F8D7-8246-823D-2C7AED8089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0E972F1-F8D7-8246-823D-2C7AED8089D6}"/>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p>
    <w:p w14:paraId="16ED7BAB" w14:textId="77777777" w:rsidR="002C7408" w:rsidRPr="00DD711E" w:rsidRDefault="002C7408" w:rsidP="002C7408">
      <w:pPr>
        <w:pStyle w:val="SMcaption"/>
        <w:spacing w:line="480" w:lineRule="auto"/>
        <w:rPr>
          <w:rFonts w:eastAsia="Helvetica Neue"/>
          <w:bCs/>
          <w:szCs w:val="24"/>
        </w:rPr>
      </w:pPr>
      <w:r w:rsidRPr="00DD711E">
        <w:rPr>
          <w:rFonts w:eastAsia="Helvetica Neue"/>
          <w:szCs w:val="24"/>
        </w:rPr>
        <w:t xml:space="preserve">Fig S3: </w:t>
      </w:r>
      <w:r w:rsidRPr="00DD711E">
        <w:rPr>
          <w:rFonts w:eastAsia="Helvetica Neue"/>
          <w:b/>
          <w:szCs w:val="24"/>
        </w:rPr>
        <w:t>Distributions of time between infection and observable events for those infected.</w:t>
      </w:r>
      <w:r w:rsidRPr="00DD711E">
        <w:rPr>
          <w:rFonts w:eastAsia="Helvetica Neue"/>
          <w:bCs/>
          <w:szCs w:val="24"/>
        </w:rPr>
        <w:t xml:space="preserve"> The time-since-infection dependent probability of being detectable by a PCR test </w:t>
      </w:r>
      <w:r w:rsidRPr="00DD711E">
        <w:rPr>
          <w:rFonts w:eastAsia="Helvetica Neue"/>
          <w:bCs/>
          <w:i/>
          <w:iCs/>
          <w:szCs w:val="24"/>
        </w:rPr>
        <w:t>(top left</w:t>
      </w:r>
      <w:r w:rsidRPr="00DD711E">
        <w:rPr>
          <w:rFonts w:eastAsia="Helvetica Neue"/>
          <w:bCs/>
          <w:szCs w:val="24"/>
        </w:rPr>
        <w:t xml:space="preserve">) or serology test </w:t>
      </w:r>
      <w:r w:rsidRPr="00DD711E">
        <w:rPr>
          <w:rFonts w:eastAsia="Helvetica Neue"/>
          <w:bCs/>
          <w:i/>
          <w:iCs/>
          <w:szCs w:val="24"/>
        </w:rPr>
        <w:t>(top right)</w:t>
      </w:r>
      <w:r w:rsidRPr="00DD711E">
        <w:rPr>
          <w:rFonts w:eastAsia="Helvetica Neue"/>
          <w:bCs/>
          <w:szCs w:val="24"/>
        </w:rPr>
        <w:t xml:space="preserve"> used in this paper.  The distribution of time between infection and death, conditional on a death outcome </w:t>
      </w:r>
      <w:r w:rsidRPr="00DD711E">
        <w:rPr>
          <w:rFonts w:eastAsia="Helvetica Neue"/>
          <w:bCs/>
          <w:i/>
          <w:iCs/>
          <w:szCs w:val="24"/>
        </w:rPr>
        <w:t>(bottom)</w:t>
      </w:r>
      <w:r w:rsidRPr="00DD711E">
        <w:rPr>
          <w:rFonts w:eastAsia="Helvetica Neue"/>
          <w:bCs/>
          <w:szCs w:val="24"/>
        </w:rPr>
        <w:t xml:space="preserve"> used in this paper.</w:t>
      </w:r>
    </w:p>
    <w:p w14:paraId="2FAE16AE" w14:textId="77777777" w:rsidR="002C7408" w:rsidRPr="00DD711E" w:rsidRDefault="002C7408" w:rsidP="002C7408">
      <w:pPr>
        <w:pStyle w:val="SMHeading"/>
      </w:pPr>
    </w:p>
    <w:p w14:paraId="44A8D698" w14:textId="77777777" w:rsidR="002C7408" w:rsidRPr="00DD711E" w:rsidRDefault="002C7408" w:rsidP="002C7408">
      <w:pPr>
        <w:pStyle w:val="SMHeading"/>
      </w:pPr>
      <w:r w:rsidRPr="00DD711E">
        <w:t>Fig. S4.</w:t>
      </w:r>
    </w:p>
    <w:p w14:paraId="1C3D66B4" w14:textId="77777777" w:rsidR="002C7408" w:rsidRPr="00DD711E" w:rsidRDefault="002C7408" w:rsidP="002C7408">
      <w:pPr>
        <w:pStyle w:val="SMHeading"/>
      </w:pPr>
      <w:r w:rsidRPr="00DD711E">
        <w:rPr>
          <w:noProof/>
        </w:rPr>
        <w:drawing>
          <wp:inline distT="0" distB="0" distL="0" distR="0" wp14:anchorId="793F92B3" wp14:editId="16EBCE06">
            <wp:extent cx="5727700" cy="3580130"/>
            <wp:effectExtent l="0" t="0" r="0" b="127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7"/>
                    <a:stretch>
                      <a:fillRect/>
                    </a:stretch>
                  </pic:blipFill>
                  <pic:spPr>
                    <a:xfrm>
                      <a:off x="0" y="0"/>
                      <a:ext cx="5727700" cy="3580130"/>
                    </a:xfrm>
                    <a:prstGeom prst="rect">
                      <a:avLst/>
                    </a:prstGeom>
                  </pic:spPr>
                </pic:pic>
              </a:graphicData>
            </a:graphic>
          </wp:inline>
        </w:drawing>
      </w:r>
    </w:p>
    <w:p w14:paraId="7A99C6ED" w14:textId="77777777" w:rsidR="002C7408" w:rsidRPr="00DD711E" w:rsidRDefault="002C7408" w:rsidP="002C7408">
      <w:pPr>
        <w:pStyle w:val="SMcaption"/>
        <w:spacing w:line="480" w:lineRule="auto"/>
        <w:rPr>
          <w:bCs/>
          <w:szCs w:val="24"/>
        </w:rPr>
      </w:pPr>
      <w:r w:rsidRPr="00DD711E">
        <w:rPr>
          <w:rFonts w:eastAsia="Helvetica Neue"/>
          <w:szCs w:val="24"/>
        </w:rPr>
        <w:t xml:space="preserve">Fig S4: </w:t>
      </w:r>
      <w:r w:rsidRPr="00DD711E">
        <w:rPr>
          <w:rFonts w:eastAsia="Helvetica Neue"/>
          <w:b/>
          <w:szCs w:val="24"/>
        </w:rPr>
        <w:t xml:space="preserve">Trend in daily testing in Kenya March 2020-March 2021. </w:t>
      </w:r>
      <w:r w:rsidRPr="00DD711E">
        <w:rPr>
          <w:rFonts w:eastAsia="Helvetica Neue"/>
          <w:bCs/>
          <w:szCs w:val="24"/>
        </w:rPr>
        <w:t xml:space="preserve">The number of negative tests was not available for every county in this period; therefore, we default to Kenya Ministry of Health tweets of national testing rates (collated by ourworldindata.org). </w:t>
      </w:r>
      <w:r w:rsidRPr="00DD711E">
        <w:rPr>
          <w:rFonts w:eastAsia="Helvetica Neue"/>
          <w:bCs/>
          <w:i/>
          <w:iCs/>
          <w:szCs w:val="24"/>
        </w:rPr>
        <w:t>Left axis</w:t>
      </w:r>
      <w:r w:rsidRPr="00DD711E">
        <w:rPr>
          <w:rFonts w:eastAsia="Helvetica Neue"/>
          <w:bCs/>
          <w:szCs w:val="24"/>
        </w:rPr>
        <w:t xml:space="preserve">: The rolling 7-day average positivity rate per test. </w:t>
      </w:r>
      <w:r w:rsidRPr="00DD711E">
        <w:rPr>
          <w:rFonts w:eastAsia="Helvetica Neue"/>
          <w:bCs/>
          <w:i/>
          <w:iCs/>
          <w:szCs w:val="24"/>
        </w:rPr>
        <w:t>Right axis</w:t>
      </w:r>
      <w:r w:rsidRPr="00DD711E">
        <w:rPr>
          <w:rFonts w:eastAsia="Helvetica Neue"/>
          <w:bCs/>
          <w:szCs w:val="24"/>
        </w:rPr>
        <w:t>: The rolling 7-day average daily number of tests performed.</w:t>
      </w:r>
    </w:p>
    <w:p w14:paraId="7871737F" w14:textId="77777777" w:rsidR="002C7408" w:rsidRPr="00DD711E" w:rsidRDefault="002C7408" w:rsidP="002C7408">
      <w:pPr>
        <w:jc w:val="center"/>
      </w:pPr>
    </w:p>
    <w:p w14:paraId="3368C3A7" w14:textId="77777777" w:rsidR="002C7408" w:rsidRPr="00DD711E" w:rsidRDefault="002C7408" w:rsidP="002C7408">
      <w:pPr>
        <w:jc w:val="center"/>
      </w:pPr>
    </w:p>
    <w:p w14:paraId="5526A287" w14:textId="77777777" w:rsidR="002C7408" w:rsidRPr="00DD711E" w:rsidRDefault="002C7408" w:rsidP="002C7408">
      <w:pPr>
        <w:jc w:val="center"/>
      </w:pPr>
    </w:p>
    <w:p w14:paraId="4635EC1C" w14:textId="77777777" w:rsidR="002C7408" w:rsidRPr="00DD711E" w:rsidRDefault="002C7408" w:rsidP="002C7408">
      <w:pPr>
        <w:jc w:val="center"/>
      </w:pPr>
    </w:p>
    <w:p w14:paraId="1DAFCA90" w14:textId="77777777" w:rsidR="002C7408" w:rsidRPr="00DD711E" w:rsidRDefault="002C7408" w:rsidP="002C7408">
      <w:pPr>
        <w:jc w:val="center"/>
      </w:pPr>
    </w:p>
    <w:p w14:paraId="7BFAA85C" w14:textId="77777777" w:rsidR="002C7408" w:rsidRPr="00DD711E" w:rsidRDefault="002C7408" w:rsidP="002C7408">
      <w:pPr>
        <w:jc w:val="center"/>
      </w:pPr>
    </w:p>
    <w:p w14:paraId="5A19DE83" w14:textId="77777777" w:rsidR="002C7408" w:rsidRPr="00DD711E" w:rsidRDefault="002C7408" w:rsidP="002C7408">
      <w:pPr>
        <w:jc w:val="center"/>
      </w:pPr>
    </w:p>
    <w:p w14:paraId="2D7A22A1" w14:textId="77777777" w:rsidR="002C7408" w:rsidRPr="00DD711E" w:rsidRDefault="002C7408" w:rsidP="002C7408">
      <w:pPr>
        <w:jc w:val="center"/>
      </w:pPr>
    </w:p>
    <w:p w14:paraId="418F4890" w14:textId="77777777" w:rsidR="002C7408" w:rsidRPr="00DD711E" w:rsidRDefault="002C7408" w:rsidP="002C7408">
      <w:pPr>
        <w:rPr>
          <w:rFonts w:eastAsia="Helvetica Neue"/>
          <w:bCs/>
        </w:rPr>
      </w:pPr>
      <w:r w:rsidRPr="00DD711E">
        <w:rPr>
          <w:rFonts w:eastAsia="Helvetica Neue"/>
          <w:bCs/>
        </w:rPr>
        <w:br w:type="page"/>
      </w:r>
    </w:p>
    <w:p w14:paraId="30DFA07E" w14:textId="77777777" w:rsidR="002C7408" w:rsidRPr="00DD711E" w:rsidRDefault="002C7408" w:rsidP="002C7408">
      <w:pPr>
        <w:pStyle w:val="SMHeading"/>
      </w:pPr>
      <w:r w:rsidRPr="00DD711E">
        <w:lastRenderedPageBreak/>
        <w:t>Fig. S5.</w:t>
      </w:r>
    </w:p>
    <w:p w14:paraId="0E1CD5FF" w14:textId="77777777" w:rsidR="002C7408" w:rsidRPr="00DD711E" w:rsidRDefault="002C7408" w:rsidP="002C7408">
      <w:pPr>
        <w:pStyle w:val="SMcaption"/>
        <w:spacing w:line="480" w:lineRule="auto"/>
        <w:rPr>
          <w:szCs w:val="24"/>
        </w:rPr>
      </w:pPr>
      <w:r w:rsidRPr="00DD711E">
        <w:rPr>
          <w:noProof/>
          <w:szCs w:val="24"/>
        </w:rPr>
        <w:drawing>
          <wp:inline distT="0" distB="0" distL="0" distR="0" wp14:anchorId="6F4B6C5B" wp14:editId="3B88D765">
            <wp:extent cx="2173878" cy="2899064"/>
            <wp:effectExtent l="0" t="0" r="0" b="190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8"/>
                    <a:stretch>
                      <a:fillRect/>
                    </a:stretch>
                  </pic:blipFill>
                  <pic:spPr>
                    <a:xfrm>
                      <a:off x="0" y="0"/>
                      <a:ext cx="2173878" cy="2899064"/>
                    </a:xfrm>
                    <a:prstGeom prst="rect">
                      <a:avLst/>
                    </a:prstGeom>
                  </pic:spPr>
                </pic:pic>
              </a:graphicData>
            </a:graphic>
          </wp:inline>
        </w:drawing>
      </w:r>
      <w:r w:rsidRPr="00DD711E">
        <w:rPr>
          <w:noProof/>
          <w:szCs w:val="24"/>
        </w:rPr>
        <w:drawing>
          <wp:inline distT="0" distB="0" distL="0" distR="0" wp14:anchorId="0BBC0CBF" wp14:editId="4841A0B3">
            <wp:extent cx="3688253" cy="3926726"/>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9"/>
                    <a:stretch>
                      <a:fillRect/>
                    </a:stretch>
                  </pic:blipFill>
                  <pic:spPr>
                    <a:xfrm>
                      <a:off x="0" y="0"/>
                      <a:ext cx="3706517" cy="3946171"/>
                    </a:xfrm>
                    <a:prstGeom prst="rect">
                      <a:avLst/>
                    </a:prstGeom>
                  </pic:spPr>
                </pic:pic>
              </a:graphicData>
            </a:graphic>
          </wp:inline>
        </w:drawing>
      </w:r>
    </w:p>
    <w:p w14:paraId="034A5169" w14:textId="77777777" w:rsidR="002C7408" w:rsidRPr="00DD711E" w:rsidRDefault="002C7408" w:rsidP="002C7408">
      <w:pPr>
        <w:pStyle w:val="SMcaption"/>
        <w:spacing w:line="480" w:lineRule="auto"/>
        <w:rPr>
          <w:bCs/>
          <w:i/>
          <w:iCs/>
          <w:szCs w:val="24"/>
        </w:rPr>
      </w:pPr>
      <w:r w:rsidRPr="00DD711E">
        <w:rPr>
          <w:rFonts w:eastAsia="Helvetica Neue"/>
          <w:szCs w:val="24"/>
        </w:rPr>
        <w:t xml:space="preserve">Fig S5: </w:t>
      </w:r>
      <w:r w:rsidRPr="00DD711E">
        <w:rPr>
          <w:rFonts w:eastAsia="Helvetica Neue"/>
          <w:b/>
          <w:szCs w:val="24"/>
        </w:rPr>
        <w:t xml:space="preserve">Grouping variables for Kenya counties. </w:t>
      </w:r>
      <w:r w:rsidRPr="00DD711E">
        <w:rPr>
          <w:rFonts w:eastAsia="Helvetica Neue"/>
          <w:bCs/>
          <w:i/>
          <w:iCs/>
          <w:szCs w:val="24"/>
        </w:rPr>
        <w:t>Left:</w:t>
      </w:r>
      <w:r w:rsidRPr="00DD711E">
        <w:rPr>
          <w:rFonts w:eastAsia="Helvetica Neue"/>
          <w:b/>
          <w:szCs w:val="24"/>
        </w:rPr>
        <w:t xml:space="preserve"> </w:t>
      </w:r>
      <w:r w:rsidRPr="00DD711E">
        <w:rPr>
          <w:rFonts w:eastAsia="Helvetica Neue"/>
          <w:bCs/>
          <w:szCs w:val="24"/>
        </w:rPr>
        <w:t xml:space="preserve">The number of serology tests available by county up until September 2020. Counties with as many serology tests as Nyeri county or more used moderately informative priors for detection rate parameters, counties with less serology tests used fitted priors for detection rate parameters.  </w:t>
      </w:r>
      <w:r w:rsidRPr="00DD711E">
        <w:rPr>
          <w:rFonts w:eastAsia="Helvetica Neue"/>
          <w:bCs/>
          <w:i/>
          <w:iCs/>
          <w:szCs w:val="24"/>
        </w:rPr>
        <w:t>Right</w:t>
      </w:r>
      <w:r w:rsidRPr="00DD711E">
        <w:rPr>
          <w:rFonts w:eastAsia="Helvetica Neue"/>
          <w:bCs/>
          <w:szCs w:val="24"/>
        </w:rPr>
        <w:t xml:space="preserve">: Distance matrix (normalized </w:t>
      </w:r>
      <m:oMath>
        <m:sSub>
          <m:sSubPr>
            <m:ctrlPr>
              <w:rPr>
                <w:rFonts w:ascii="Cambria Math" w:eastAsia="Helvetica Neue" w:hAnsi="Cambria Math"/>
                <w:bCs/>
                <w:i/>
                <w:szCs w:val="24"/>
              </w:rPr>
            </m:ctrlPr>
          </m:sSubPr>
          <m:e>
            <m:r>
              <w:rPr>
                <w:rFonts w:ascii="Cambria Math" w:eastAsia="Helvetica Neue" w:hAnsi="Cambria Math"/>
                <w:szCs w:val="24"/>
              </w:rPr>
              <m:t>L</m:t>
            </m:r>
          </m:e>
          <m:sub>
            <m:r>
              <w:rPr>
                <w:rFonts w:ascii="Cambria Math" w:eastAsia="Helvetica Neue" w:hAnsi="Cambria Math"/>
                <w:szCs w:val="24"/>
              </w:rPr>
              <m:t>1</m:t>
            </m:r>
          </m:sub>
        </m:sSub>
      </m:oMath>
      <w:r w:rsidRPr="00DD711E">
        <w:rPr>
          <w:rFonts w:eastAsia="Helvetica Neue"/>
          <w:bCs/>
          <w:szCs w:val="24"/>
        </w:rPr>
        <w:t xml:space="preserve"> distance) used to group counties into four categories: Nairobi, Mombasa, semi-urban/semi-rural and rural.</w:t>
      </w:r>
    </w:p>
    <w:p w14:paraId="5521DE58" w14:textId="77777777" w:rsidR="002C7408" w:rsidRPr="00DD711E" w:rsidRDefault="002C7408" w:rsidP="002C7408">
      <w:pPr>
        <w:pStyle w:val="SMcaption"/>
        <w:spacing w:line="480" w:lineRule="auto"/>
        <w:rPr>
          <w:szCs w:val="24"/>
        </w:rPr>
      </w:pPr>
    </w:p>
    <w:p w14:paraId="0F5BAE77" w14:textId="77777777" w:rsidR="002C7408" w:rsidRPr="00DD711E" w:rsidRDefault="002C7408" w:rsidP="002C7408">
      <w:pPr>
        <w:pStyle w:val="SMcaption"/>
        <w:spacing w:line="480" w:lineRule="auto"/>
        <w:rPr>
          <w:szCs w:val="24"/>
        </w:rPr>
      </w:pPr>
    </w:p>
    <w:p w14:paraId="4B40C334" w14:textId="77777777" w:rsidR="002C7408" w:rsidRPr="00DD711E" w:rsidRDefault="002C7408" w:rsidP="002C7408">
      <w:pPr>
        <w:spacing w:line="276" w:lineRule="auto"/>
        <w:rPr>
          <w:lang w:val="en-US" w:eastAsia="en-US"/>
        </w:rPr>
      </w:pPr>
      <w:r w:rsidRPr="00DD711E">
        <w:br w:type="page"/>
      </w:r>
    </w:p>
    <w:p w14:paraId="0E8D6FAB" w14:textId="77777777" w:rsidR="002C7408" w:rsidRPr="00DD711E" w:rsidRDefault="002C7408" w:rsidP="002C7408">
      <w:pPr>
        <w:pStyle w:val="SMHeading"/>
      </w:pPr>
      <w:r w:rsidRPr="00DD711E">
        <w:lastRenderedPageBreak/>
        <w:t>Fig. S6.</w:t>
      </w:r>
    </w:p>
    <w:p w14:paraId="6301BB6D" w14:textId="77777777" w:rsidR="002C7408" w:rsidRPr="00DD711E" w:rsidRDefault="002C7408" w:rsidP="002C7408">
      <w:pPr>
        <w:pStyle w:val="SMcaption"/>
        <w:spacing w:line="480" w:lineRule="auto"/>
        <w:jc w:val="center"/>
        <w:rPr>
          <w:szCs w:val="24"/>
        </w:rPr>
      </w:pPr>
      <w:r w:rsidRPr="00DD711E">
        <w:rPr>
          <w:noProof/>
          <w:szCs w:val="24"/>
        </w:rPr>
        <w:drawing>
          <wp:inline distT="0" distB="0" distL="0" distR="0" wp14:anchorId="18BEDE67" wp14:editId="1591C2CA">
            <wp:extent cx="4561294" cy="325820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819" cy="3266440"/>
                    </a:xfrm>
                    <a:prstGeom prst="rect">
                      <a:avLst/>
                    </a:prstGeom>
                  </pic:spPr>
                </pic:pic>
              </a:graphicData>
            </a:graphic>
          </wp:inline>
        </w:drawing>
      </w:r>
    </w:p>
    <w:p w14:paraId="5480294D" w14:textId="77777777" w:rsidR="002C7408" w:rsidRPr="00DD711E" w:rsidRDefault="002C7408" w:rsidP="002C7408">
      <w:pPr>
        <w:pStyle w:val="SMcaption"/>
        <w:spacing w:line="480" w:lineRule="auto"/>
        <w:rPr>
          <w:bCs/>
          <w:szCs w:val="24"/>
        </w:rPr>
      </w:pPr>
      <w:r w:rsidRPr="00DD711E">
        <w:rPr>
          <w:rFonts w:eastAsia="Helvetica Neue"/>
          <w:szCs w:val="24"/>
        </w:rPr>
        <w:t xml:space="preserve">Fig S6: </w:t>
      </w:r>
      <w:r w:rsidRPr="00DD711E">
        <w:rPr>
          <w:rFonts w:eastAsia="Helvetica Neue"/>
          <w:b/>
          <w:szCs w:val="24"/>
        </w:rPr>
        <w:t xml:space="preserve">Fitted R(t) from a one-group county-based transmission model. </w:t>
      </w:r>
      <w:r w:rsidRPr="00DD711E">
        <w:rPr>
          <w:rFonts w:eastAsia="Helvetica Neue"/>
          <w:bCs/>
          <w:szCs w:val="24"/>
        </w:rPr>
        <w:t xml:space="preserve">The estimated R(t) values for all 47 counties fitted using a one-group per county model for SARS-CoV-2 transmission in Kenya </w:t>
      </w:r>
      <w:r w:rsidRPr="00DD711E">
        <w:rPr>
          <w:rFonts w:eastAsia="Helvetica Neue"/>
          <w:bCs/>
          <w:i/>
          <w:iCs/>
          <w:szCs w:val="24"/>
        </w:rPr>
        <w:t>(6)</w:t>
      </w:r>
      <w:r w:rsidRPr="00DD711E">
        <w:rPr>
          <w:rFonts w:eastAsia="Helvetica Neue"/>
          <w:bCs/>
          <w:szCs w:val="24"/>
        </w:rPr>
        <w:t>. The one-group model can only fit the available data in 2020 by postulating big increases in R(t) above baseline estimates from September 2020 (before the detection of any VOCs in Kenya). The model presented in this paper favoured an explanation where the lower SES group transitioned to high population exposure, then the upper SES group combined with under-sampling among the lower SES group.</w:t>
      </w:r>
    </w:p>
    <w:p w14:paraId="53BD4D9B" w14:textId="77777777" w:rsidR="002C7408" w:rsidRPr="00DD711E" w:rsidRDefault="002C7408" w:rsidP="002C7408">
      <w:pPr>
        <w:pStyle w:val="SMcaption"/>
        <w:spacing w:line="480" w:lineRule="auto"/>
        <w:rPr>
          <w:szCs w:val="24"/>
        </w:rPr>
      </w:pPr>
    </w:p>
    <w:p w14:paraId="20571CF6" w14:textId="77777777" w:rsidR="002C7408" w:rsidRPr="00DD711E" w:rsidRDefault="002C7408" w:rsidP="002C7408">
      <w:pPr>
        <w:pStyle w:val="SMcaption"/>
        <w:spacing w:line="480" w:lineRule="auto"/>
        <w:rPr>
          <w:szCs w:val="24"/>
        </w:rPr>
      </w:pPr>
    </w:p>
    <w:p w14:paraId="48FEC130" w14:textId="77777777" w:rsidR="002C7408" w:rsidRPr="00DD711E" w:rsidRDefault="002C7408" w:rsidP="002C7408">
      <w:pPr>
        <w:pStyle w:val="SMcaption"/>
        <w:spacing w:line="480" w:lineRule="auto"/>
        <w:rPr>
          <w:szCs w:val="24"/>
        </w:rPr>
      </w:pPr>
    </w:p>
    <w:p w14:paraId="704634A3" w14:textId="77777777" w:rsidR="002C7408" w:rsidRPr="00DD711E" w:rsidRDefault="002C7408" w:rsidP="002C7408">
      <w:pPr>
        <w:pStyle w:val="SMcaption"/>
        <w:spacing w:line="480" w:lineRule="auto"/>
        <w:rPr>
          <w:szCs w:val="24"/>
        </w:rPr>
      </w:pPr>
    </w:p>
    <w:p w14:paraId="505E4820" w14:textId="77777777" w:rsidR="002C7408" w:rsidRPr="00DD711E" w:rsidRDefault="002C7408" w:rsidP="002C7408">
      <w:pPr>
        <w:pStyle w:val="SMcaption"/>
        <w:spacing w:line="480" w:lineRule="auto"/>
        <w:rPr>
          <w:szCs w:val="24"/>
        </w:rPr>
      </w:pPr>
    </w:p>
    <w:p w14:paraId="7DBB0E50" w14:textId="77777777" w:rsidR="002C7408" w:rsidRPr="00DD711E" w:rsidRDefault="002C7408" w:rsidP="002C7408">
      <w:pPr>
        <w:spacing w:line="276" w:lineRule="auto"/>
        <w:rPr>
          <w:lang w:val="en-US" w:eastAsia="en-US"/>
        </w:rPr>
      </w:pPr>
    </w:p>
    <w:p w14:paraId="0C20FB71" w14:textId="77777777" w:rsidR="002C7408" w:rsidRPr="00DD711E" w:rsidRDefault="002C7408" w:rsidP="002C7408">
      <w:pPr>
        <w:pStyle w:val="SMHeading"/>
      </w:pPr>
      <w:r w:rsidRPr="00DD711E">
        <w:lastRenderedPageBreak/>
        <w:t>Fig. S7.</w:t>
      </w:r>
    </w:p>
    <w:p w14:paraId="685AD293" w14:textId="77777777" w:rsidR="002C7408" w:rsidRPr="00DD711E" w:rsidRDefault="002C7408" w:rsidP="002C7408">
      <w:pPr>
        <w:pStyle w:val="SMcaption"/>
        <w:spacing w:line="480" w:lineRule="auto"/>
        <w:jc w:val="center"/>
        <w:rPr>
          <w:szCs w:val="24"/>
        </w:rPr>
      </w:pPr>
      <w:r w:rsidRPr="00DD711E">
        <w:rPr>
          <w:noProof/>
          <w:szCs w:val="24"/>
        </w:rPr>
        <w:drawing>
          <wp:inline distT="0" distB="0" distL="0" distR="0" wp14:anchorId="1CE21799" wp14:editId="117F6E68">
            <wp:extent cx="4803227" cy="3056599"/>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12424" cy="3062452"/>
                    </a:xfrm>
                    <a:prstGeom prst="rect">
                      <a:avLst/>
                    </a:prstGeom>
                  </pic:spPr>
                </pic:pic>
              </a:graphicData>
            </a:graphic>
          </wp:inline>
        </w:drawing>
      </w:r>
    </w:p>
    <w:p w14:paraId="50668557" w14:textId="0B97B138" w:rsidR="002C7408" w:rsidRPr="002417FB" w:rsidRDefault="002C7408" w:rsidP="002417FB">
      <w:pPr>
        <w:pStyle w:val="SMcaption"/>
        <w:spacing w:line="480" w:lineRule="auto"/>
        <w:rPr>
          <w:rFonts w:eastAsia="Helvetica Neue"/>
          <w:bCs/>
          <w:szCs w:val="24"/>
        </w:rPr>
      </w:pPr>
      <w:r w:rsidRPr="00DD711E">
        <w:rPr>
          <w:rFonts w:eastAsia="Helvetica Neue"/>
          <w:szCs w:val="24"/>
        </w:rPr>
        <w:t xml:space="preserve">Fig S7: </w:t>
      </w:r>
      <w:r w:rsidRPr="00DD711E">
        <w:rPr>
          <w:rFonts w:eastAsia="Helvetica Neue"/>
          <w:b/>
          <w:szCs w:val="24"/>
        </w:rPr>
        <w:t>Additional seroprevalence surveys for SES group dynamics in Nairobi.</w:t>
      </w:r>
      <w:r w:rsidRPr="00DD711E">
        <w:rPr>
          <w:rFonts w:eastAsia="Helvetica Neue"/>
          <w:bCs/>
          <w:szCs w:val="24"/>
        </w:rPr>
        <w:t xml:space="preserve"> The SES specific, and overall, seropositivity prediction from the model (</w:t>
      </w:r>
      <w:r w:rsidRPr="00DD711E">
        <w:rPr>
          <w:rFonts w:eastAsia="Helvetica Neue"/>
          <w:bCs/>
          <w:i/>
          <w:iCs/>
          <w:szCs w:val="24"/>
        </w:rPr>
        <w:t>curves</w:t>
      </w:r>
      <w:r w:rsidRPr="00DD711E">
        <w:rPr>
          <w:rFonts w:eastAsia="Helvetica Neue"/>
          <w:bCs/>
          <w:szCs w:val="24"/>
        </w:rPr>
        <w:t>) with round one and two KNBTS blood donor weekly seroprevalence (</w:t>
      </w:r>
      <w:r w:rsidRPr="00DD711E">
        <w:rPr>
          <w:rFonts w:eastAsia="Helvetica Neue"/>
          <w:bCs/>
          <w:i/>
          <w:iCs/>
          <w:szCs w:val="24"/>
        </w:rPr>
        <w:t>purple dots</w:t>
      </w:r>
      <w:r w:rsidRPr="00DD711E">
        <w:rPr>
          <w:rFonts w:eastAsia="Helvetica Neue"/>
          <w:bCs/>
          <w:szCs w:val="24"/>
        </w:rPr>
        <w:t>) which was used to fit the model for Nairobi. Also shown are data the following seroprevalence surveys, not used to fit the model and displayed for comparison and model validation: 1) Round three KNBTS blood donor weekly seroprevalence (</w:t>
      </w:r>
      <w:r w:rsidRPr="00DD711E">
        <w:rPr>
          <w:rFonts w:eastAsia="Helvetica Neue"/>
          <w:bCs/>
          <w:i/>
          <w:iCs/>
          <w:szCs w:val="24"/>
        </w:rPr>
        <w:t>brown dots</w:t>
      </w:r>
      <w:r w:rsidRPr="00DD711E">
        <w:rPr>
          <w:rFonts w:eastAsia="Helvetica Neue"/>
          <w:bCs/>
          <w:szCs w:val="24"/>
        </w:rPr>
        <w:t>),</w:t>
      </w:r>
      <w:r w:rsidR="00154191">
        <w:rPr>
          <w:rFonts w:eastAsia="Helvetica Neue"/>
          <w:bCs/>
          <w:szCs w:val="24"/>
        </w:rPr>
        <w:t xml:space="preserve"> and</w:t>
      </w:r>
      <w:r w:rsidRPr="00DD711E">
        <w:rPr>
          <w:rFonts w:eastAsia="Helvetica Neue"/>
          <w:bCs/>
          <w:szCs w:val="24"/>
        </w:rPr>
        <w:t xml:space="preserve"> 2) a randomized survey of all Nairobi households </w:t>
      </w:r>
      <w:r w:rsidRPr="00DD711E">
        <w:rPr>
          <w:rFonts w:eastAsia="Helvetica Neue"/>
          <w:bCs/>
          <w:i/>
          <w:iCs/>
          <w:szCs w:val="24"/>
        </w:rPr>
        <w:t>(4</w:t>
      </w:r>
      <w:r w:rsidR="00C9378A">
        <w:rPr>
          <w:rFonts w:eastAsia="Helvetica Neue"/>
          <w:bCs/>
          <w:i/>
          <w:iCs/>
          <w:szCs w:val="24"/>
        </w:rPr>
        <w:t>6)</w:t>
      </w:r>
      <w:r w:rsidR="00154191">
        <w:rPr>
          <w:rFonts w:eastAsia="Helvetica Neue"/>
          <w:bCs/>
          <w:szCs w:val="24"/>
        </w:rPr>
        <w:t xml:space="preserve">. </w:t>
      </w:r>
      <w:r w:rsidRPr="00DD711E">
        <w:rPr>
          <w:rFonts w:eastAsia="Helvetica Neue"/>
          <w:bCs/>
          <w:szCs w:val="24"/>
        </w:rPr>
        <w:t>The randomized household surveys are presented as over all age groups (</w:t>
      </w:r>
      <w:r w:rsidRPr="00DD711E">
        <w:rPr>
          <w:rFonts w:eastAsia="Helvetica Neue"/>
          <w:bCs/>
          <w:i/>
          <w:iCs/>
          <w:szCs w:val="24"/>
        </w:rPr>
        <w:t>squares</w:t>
      </w:r>
      <w:r w:rsidRPr="00DD711E">
        <w:rPr>
          <w:rFonts w:eastAsia="Helvetica Neue"/>
          <w:bCs/>
          <w:szCs w:val="24"/>
        </w:rPr>
        <w:t>) and over 10–60-year-olds (</w:t>
      </w:r>
      <w:r w:rsidRPr="00DD711E">
        <w:rPr>
          <w:rFonts w:eastAsia="Helvetica Neue"/>
          <w:bCs/>
          <w:i/>
          <w:iCs/>
          <w:szCs w:val="24"/>
        </w:rPr>
        <w:t>diamonds</w:t>
      </w:r>
      <w:r w:rsidRPr="00DD711E">
        <w:rPr>
          <w:rFonts w:eastAsia="Helvetica Neue"/>
          <w:bCs/>
          <w:szCs w:val="24"/>
        </w:rPr>
        <w:t xml:space="preserve">). </w:t>
      </w:r>
      <w:r w:rsidR="00154191">
        <w:rPr>
          <w:rFonts w:eastAsia="Helvetica Neue"/>
          <w:bCs/>
          <w:szCs w:val="24"/>
        </w:rPr>
        <w:t xml:space="preserve">Also shown the seroprevalence for the Kibera sub-county, the Nairobi sub-county with the highest rates for poverty </w:t>
      </w:r>
      <w:r w:rsidR="00154191">
        <w:rPr>
          <w:rFonts w:eastAsia="Helvetica Neue"/>
          <w:bCs/>
          <w:i/>
          <w:iCs/>
          <w:szCs w:val="24"/>
        </w:rPr>
        <w:t>and</w:t>
      </w:r>
      <w:r w:rsidR="00154191">
        <w:rPr>
          <w:rFonts w:eastAsia="Helvetica Neue"/>
          <w:bCs/>
          <w:szCs w:val="24"/>
        </w:rPr>
        <w:t xml:space="preserve"> informal settlement density (</w:t>
      </w:r>
      <w:r w:rsidR="00154191">
        <w:rPr>
          <w:rFonts w:eastAsia="Helvetica Neue"/>
          <w:bCs/>
          <w:i/>
          <w:iCs/>
          <w:szCs w:val="24"/>
        </w:rPr>
        <w:t>blue square</w:t>
      </w:r>
      <w:r w:rsidR="000C0F55">
        <w:rPr>
          <w:rFonts w:eastAsia="Helvetica Neue"/>
          <w:bCs/>
          <w:i/>
          <w:iCs/>
          <w:szCs w:val="24"/>
        </w:rPr>
        <w:t>; 27</w:t>
      </w:r>
      <w:r w:rsidR="00154191">
        <w:rPr>
          <w:rFonts w:eastAsia="Helvetica Neue"/>
          <w:bCs/>
          <w:szCs w:val="24"/>
        </w:rPr>
        <w:t>), and, the combined seroprevalence for Dagoretti South, Embakasi East and Roysambu sub-counties, which are among the</w:t>
      </w:r>
      <w:r w:rsidR="00045A68">
        <w:rPr>
          <w:rFonts w:eastAsia="Helvetica Neue"/>
          <w:bCs/>
          <w:szCs w:val="24"/>
        </w:rPr>
        <w:t xml:space="preserve"> Nairobi sub-counties with</w:t>
      </w:r>
      <w:r w:rsidR="00154191">
        <w:rPr>
          <w:rFonts w:eastAsia="Helvetica Neue"/>
          <w:bCs/>
          <w:szCs w:val="24"/>
        </w:rPr>
        <w:t xml:space="preserve"> lowest rates for</w:t>
      </w:r>
      <w:r w:rsidR="00045A68">
        <w:rPr>
          <w:rFonts w:eastAsia="Helvetica Neue"/>
          <w:bCs/>
          <w:szCs w:val="24"/>
        </w:rPr>
        <w:t xml:space="preserve"> poverty </w:t>
      </w:r>
      <w:r w:rsidR="00045A68">
        <w:rPr>
          <w:rFonts w:eastAsia="Helvetica Neue"/>
          <w:bCs/>
          <w:i/>
          <w:iCs/>
          <w:szCs w:val="24"/>
        </w:rPr>
        <w:t>and</w:t>
      </w:r>
      <w:r w:rsidR="00045A68">
        <w:rPr>
          <w:rFonts w:eastAsia="Helvetica Neue"/>
          <w:bCs/>
          <w:szCs w:val="24"/>
        </w:rPr>
        <w:t xml:space="preserve"> informal settlement density (</w:t>
      </w:r>
      <w:r w:rsidR="00045A68">
        <w:rPr>
          <w:rFonts w:eastAsia="Helvetica Neue"/>
          <w:bCs/>
          <w:i/>
          <w:iCs/>
          <w:szCs w:val="24"/>
        </w:rPr>
        <w:t>red square; 27</w:t>
      </w:r>
      <w:r w:rsidR="00045A68">
        <w:rPr>
          <w:rFonts w:eastAsia="Helvetica Neue"/>
          <w:bCs/>
          <w:szCs w:val="24"/>
        </w:rPr>
        <w:t xml:space="preserve">). </w:t>
      </w:r>
      <w:r w:rsidRPr="00DD711E">
        <w:rPr>
          <w:rFonts w:eastAsia="Helvetica Neue"/>
          <w:bCs/>
          <w:szCs w:val="24"/>
        </w:rPr>
        <w:t>Bars represent either 95% Jeffery’s confidence intervals (vertical bars) or the duration of the survey (horizon</w:t>
      </w:r>
      <w:r w:rsidR="00835368">
        <w:rPr>
          <w:rFonts w:eastAsia="Helvetica Neue"/>
          <w:bCs/>
          <w:szCs w:val="24"/>
        </w:rPr>
        <w:t>t</w:t>
      </w:r>
      <w:r w:rsidRPr="00DD711E">
        <w:rPr>
          <w:rFonts w:eastAsia="Helvetica Neue"/>
          <w:bCs/>
          <w:szCs w:val="24"/>
        </w:rPr>
        <w:t>al bars). Background shading indicates 95% confidence intervals from the posterior distribution of parameters.</w:t>
      </w:r>
      <w:r w:rsidRPr="00DD711E">
        <w:br w:type="page"/>
      </w:r>
    </w:p>
    <w:p w14:paraId="08162E27" w14:textId="77777777" w:rsidR="002C7408" w:rsidRPr="00DD711E" w:rsidRDefault="002C7408" w:rsidP="002C7408">
      <w:pPr>
        <w:pStyle w:val="SMHeading"/>
      </w:pPr>
      <w:r w:rsidRPr="00DD711E">
        <w:lastRenderedPageBreak/>
        <w:t>Fig. S8.</w:t>
      </w:r>
    </w:p>
    <w:p w14:paraId="55F555F3" w14:textId="77777777" w:rsidR="002C7408" w:rsidRPr="00DD711E" w:rsidRDefault="002C7408" w:rsidP="002C7408">
      <w:pPr>
        <w:spacing w:line="276" w:lineRule="auto"/>
        <w:jc w:val="center"/>
      </w:pPr>
      <w:r w:rsidRPr="00DD711E">
        <w:rPr>
          <w:noProof/>
        </w:rPr>
        <w:drawing>
          <wp:inline distT="0" distB="0" distL="0" distR="0" wp14:anchorId="024E9E29" wp14:editId="0EAE107E">
            <wp:extent cx="4750676" cy="3563007"/>
            <wp:effectExtent l="0" t="0" r="0" b="5715"/>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2"/>
                    <a:stretch>
                      <a:fillRect/>
                    </a:stretch>
                  </pic:blipFill>
                  <pic:spPr>
                    <a:xfrm>
                      <a:off x="0" y="0"/>
                      <a:ext cx="4800427" cy="3600320"/>
                    </a:xfrm>
                    <a:prstGeom prst="rect">
                      <a:avLst/>
                    </a:prstGeom>
                  </pic:spPr>
                </pic:pic>
              </a:graphicData>
            </a:graphic>
          </wp:inline>
        </w:drawing>
      </w:r>
    </w:p>
    <w:p w14:paraId="3FEF2591" w14:textId="77777777" w:rsidR="002C7408" w:rsidRPr="00DD711E" w:rsidRDefault="002C7408" w:rsidP="002C7408">
      <w:pPr>
        <w:pStyle w:val="SMcaption"/>
        <w:spacing w:line="480" w:lineRule="auto"/>
        <w:rPr>
          <w:rFonts w:eastAsia="Helvetica Neue"/>
          <w:bCs/>
          <w:szCs w:val="24"/>
        </w:rPr>
      </w:pPr>
      <w:r w:rsidRPr="00DD711E">
        <w:rPr>
          <w:rFonts w:eastAsia="Helvetica Neue"/>
          <w:szCs w:val="24"/>
        </w:rPr>
        <w:t xml:space="preserve">Fig S8: </w:t>
      </w:r>
      <w:r w:rsidRPr="00DD711E">
        <w:rPr>
          <w:rFonts w:eastAsia="Helvetica Neue"/>
          <w:b/>
          <w:szCs w:val="24"/>
        </w:rPr>
        <w:t>Confirmed cases in Nairobi by public vs private health facility during first two waves.</w:t>
      </w:r>
      <w:r w:rsidRPr="00DD711E">
        <w:rPr>
          <w:rFonts w:eastAsia="Helvetica Neue"/>
          <w:b/>
          <w:i/>
          <w:iCs/>
          <w:szCs w:val="24"/>
        </w:rPr>
        <w:t xml:space="preserve"> </w:t>
      </w:r>
      <w:r w:rsidRPr="00DD711E">
        <w:rPr>
          <w:rFonts w:eastAsia="Helvetica Neue"/>
          <w:bCs/>
          <w:szCs w:val="24"/>
        </w:rPr>
        <w:t>Daily confirmed positive swab tests in Nairobi with metadata about admission to a health facility grouped by public hospital (</w:t>
      </w:r>
      <w:r w:rsidRPr="00DD711E">
        <w:rPr>
          <w:rFonts w:eastAsia="Helvetica Neue"/>
          <w:bCs/>
          <w:i/>
          <w:iCs/>
          <w:szCs w:val="24"/>
        </w:rPr>
        <w:t>blue dots; blue curve</w:t>
      </w:r>
      <w:r w:rsidRPr="00DD711E">
        <w:rPr>
          <w:rFonts w:eastAsia="Helvetica Neue"/>
          <w:bCs/>
          <w:szCs w:val="24"/>
        </w:rPr>
        <w:t xml:space="preserve"> is 7-day moving average) and private hospitals/health facilities (</w:t>
      </w:r>
      <w:r w:rsidRPr="00DD711E">
        <w:rPr>
          <w:rFonts w:eastAsia="Helvetica Neue"/>
          <w:bCs/>
          <w:i/>
          <w:iCs/>
          <w:szCs w:val="24"/>
        </w:rPr>
        <w:t xml:space="preserve">red dots; red curve </w:t>
      </w:r>
      <w:r w:rsidRPr="00DD711E">
        <w:rPr>
          <w:rFonts w:eastAsia="Helvetica Neue"/>
          <w:bCs/>
          <w:szCs w:val="24"/>
        </w:rPr>
        <w:t xml:space="preserve">is 7-day moving average). </w:t>
      </w:r>
    </w:p>
    <w:p w14:paraId="60DAFFD3" w14:textId="55FB4CE1" w:rsidR="00800D2C" w:rsidRPr="00DD711E" w:rsidRDefault="00800D2C" w:rsidP="00742EF2">
      <w:pPr>
        <w:spacing w:line="276" w:lineRule="auto"/>
      </w:pPr>
    </w:p>
    <w:p w14:paraId="24C14136" w14:textId="24EF768E" w:rsidR="00800D2C" w:rsidRPr="00DD711E" w:rsidRDefault="00800D2C">
      <w:pPr>
        <w:spacing w:line="276" w:lineRule="auto"/>
      </w:pPr>
      <w:r w:rsidRPr="00DD711E">
        <w:br w:type="page"/>
      </w:r>
    </w:p>
    <w:p w14:paraId="11A3F96F" w14:textId="77777777" w:rsidR="00800D2C" w:rsidRPr="00DD711E" w:rsidRDefault="00800D2C" w:rsidP="00742EF2">
      <w:pPr>
        <w:spacing w:line="276" w:lineRule="auto"/>
        <w:rPr>
          <w:lang w:val="en-US" w:eastAsia="en-US"/>
        </w:rPr>
      </w:pPr>
    </w:p>
    <w:p w14:paraId="70B02513" w14:textId="77777777" w:rsidR="00E06B71" w:rsidRPr="00DD711E" w:rsidRDefault="00E06B71" w:rsidP="00E06B71">
      <w:pPr>
        <w:pStyle w:val="SMHeading"/>
      </w:pPr>
      <w:r w:rsidRPr="00DD711E">
        <w:t>Table S1.</w:t>
      </w:r>
    </w:p>
    <w:tbl>
      <w:tblPr>
        <w:tblW w:w="9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25"/>
        <w:gridCol w:w="3975"/>
      </w:tblGrid>
      <w:tr w:rsidR="00E06B71" w:rsidRPr="00DD711E" w14:paraId="08B34C29" w14:textId="77777777" w:rsidTr="00C06EDF">
        <w:trPr>
          <w:trHeight w:val="555"/>
        </w:trPr>
        <w:tc>
          <w:tcPr>
            <w:tcW w:w="5025" w:type="dxa"/>
            <w:vAlign w:val="center"/>
          </w:tcPr>
          <w:p w14:paraId="308B3B92" w14:textId="77777777" w:rsidR="00E06B71" w:rsidRPr="00DD711E" w:rsidRDefault="00E06B71" w:rsidP="00C06EDF">
            <w:pPr>
              <w:jc w:val="center"/>
              <w:rPr>
                <w:rFonts w:eastAsia="Helvetica Neue"/>
                <w:b/>
                <w:sz w:val="18"/>
                <w:szCs w:val="18"/>
              </w:rPr>
            </w:pPr>
            <w:r w:rsidRPr="00DD711E">
              <w:rPr>
                <w:rFonts w:eastAsia="Helvetica Neue"/>
                <w:b/>
                <w:sz w:val="18"/>
                <w:szCs w:val="18"/>
              </w:rPr>
              <w:t>Parameters and variables</w:t>
            </w:r>
          </w:p>
        </w:tc>
        <w:tc>
          <w:tcPr>
            <w:tcW w:w="3975" w:type="dxa"/>
            <w:vAlign w:val="center"/>
          </w:tcPr>
          <w:p w14:paraId="687918A4" w14:textId="77777777" w:rsidR="00E06B71" w:rsidRPr="00DD711E" w:rsidRDefault="00E06B71" w:rsidP="00C06EDF">
            <w:pPr>
              <w:jc w:val="center"/>
              <w:rPr>
                <w:rFonts w:eastAsia="Helvetica Neue"/>
                <w:b/>
                <w:sz w:val="18"/>
                <w:szCs w:val="18"/>
              </w:rPr>
            </w:pPr>
            <w:r w:rsidRPr="00DD711E">
              <w:rPr>
                <w:rFonts w:eastAsia="Helvetica Neue"/>
                <w:b/>
                <w:sz w:val="18"/>
                <w:szCs w:val="18"/>
              </w:rPr>
              <w:t>Value</w:t>
            </w:r>
          </w:p>
        </w:tc>
      </w:tr>
      <w:tr w:rsidR="00E06B71" w:rsidRPr="00DD711E" w14:paraId="2325C65C" w14:textId="77777777" w:rsidTr="00C06EDF">
        <w:trPr>
          <w:trHeight w:val="480"/>
        </w:trPr>
        <w:tc>
          <w:tcPr>
            <w:tcW w:w="9000" w:type="dxa"/>
            <w:gridSpan w:val="2"/>
            <w:vAlign w:val="center"/>
          </w:tcPr>
          <w:p w14:paraId="617D68AE" w14:textId="5D8165C9" w:rsidR="00E06B71" w:rsidRPr="00DD711E" w:rsidRDefault="009F7859" w:rsidP="00C06EDF">
            <w:pPr>
              <w:jc w:val="center"/>
              <w:rPr>
                <w:rFonts w:eastAsia="Helvetica Neue"/>
                <w:b/>
                <w:sz w:val="18"/>
                <w:szCs w:val="18"/>
              </w:rPr>
            </w:pPr>
            <w:r>
              <w:rPr>
                <w:rFonts w:eastAsia="Helvetica Neue"/>
                <w:b/>
                <w:sz w:val="18"/>
                <w:szCs w:val="18"/>
              </w:rPr>
              <w:t>County specific t</w:t>
            </w:r>
            <w:r w:rsidR="00E06B71" w:rsidRPr="00DD711E">
              <w:rPr>
                <w:rFonts w:eastAsia="Helvetica Neue"/>
                <w:b/>
                <w:sz w:val="18"/>
                <w:szCs w:val="18"/>
              </w:rPr>
              <w:t>ransmission model parameters</w:t>
            </w:r>
          </w:p>
        </w:tc>
      </w:tr>
      <w:tr w:rsidR="00E06B71" w:rsidRPr="00DD711E" w14:paraId="4AEF4BB1" w14:textId="77777777" w:rsidTr="00C06EDF">
        <w:tc>
          <w:tcPr>
            <w:tcW w:w="5025" w:type="dxa"/>
            <w:vAlign w:val="center"/>
          </w:tcPr>
          <w:p w14:paraId="7B378784" w14:textId="5F249098" w:rsidR="00E06B71" w:rsidRPr="00DD711E" w:rsidRDefault="00E06B71" w:rsidP="00C06EDF">
            <w:pPr>
              <w:rPr>
                <w:rFonts w:eastAsia="Helvetica Neue"/>
                <w:sz w:val="18"/>
                <w:szCs w:val="18"/>
              </w:rPr>
            </w:pPr>
            <w:r w:rsidRPr="00DD711E">
              <w:rPr>
                <w:rFonts w:eastAsia="Helvetica Neue"/>
                <w:sz w:val="18"/>
                <w:szCs w:val="18"/>
              </w:rPr>
              <w:t>Number of susceptible people at time t</w:t>
            </w:r>
            <w:r w:rsidR="008A218A">
              <w:rPr>
                <w:rFonts w:eastAsia="Helvetica Neue"/>
                <w:sz w:val="18"/>
                <w:szCs w:val="18"/>
              </w:rPr>
              <w:t xml:space="preserve"> in lower and upper SES groups</w:t>
            </w:r>
            <w:r w:rsidRPr="00DD711E">
              <w:rPr>
                <w:rFonts w:eastAsia="Helvetica Neue"/>
                <w:sz w:val="18"/>
                <w:szCs w:val="18"/>
              </w:rPr>
              <w:t xml:space="preserve">, </w:t>
            </w:r>
            <m:oMath>
              <m:sSub>
                <m:sSubPr>
                  <m:ctrlPr>
                    <w:rPr>
                      <w:rFonts w:ascii="Cambria Math" w:eastAsia="Helvetica Neue" w:hAnsi="Cambria Math"/>
                      <w:i/>
                      <w:sz w:val="18"/>
                      <w:szCs w:val="18"/>
                    </w:rPr>
                  </m:ctrlPr>
                </m:sSubPr>
                <m:e>
                  <m:r>
                    <w:rPr>
                      <w:rFonts w:ascii="Cambria Math" w:eastAsia="Helvetica Neue" w:hAnsi="Cambria Math"/>
                      <w:sz w:val="18"/>
                      <w:szCs w:val="18"/>
                    </w:rPr>
                    <m:t>S</m:t>
                  </m:r>
                </m:e>
                <m:sub>
                  <m:r>
                    <w:rPr>
                      <w:rFonts w:ascii="Cambria Math" w:eastAsia="Helvetica Neue" w:hAnsi="Cambria Math"/>
                      <w:sz w:val="18"/>
                      <w:szCs w:val="18"/>
                    </w:rPr>
                    <m:t>L/U</m:t>
                  </m:r>
                </m:sub>
              </m:sSub>
              <m:d>
                <m:dPr>
                  <m:ctrlPr>
                    <w:rPr>
                      <w:rFonts w:ascii="Cambria Math" w:eastAsia="Helvetica Neue" w:hAnsi="Cambria Math"/>
                      <w:sz w:val="18"/>
                      <w:szCs w:val="18"/>
                    </w:rPr>
                  </m:ctrlPr>
                </m:dPr>
                <m:e>
                  <m:r>
                    <w:rPr>
                      <w:rFonts w:ascii="Cambria Math" w:eastAsia="Helvetica Neue" w:hAnsi="Cambria Math"/>
                      <w:sz w:val="18"/>
                      <w:szCs w:val="18"/>
                    </w:rPr>
                    <m:t>t</m:t>
                  </m:r>
                </m:e>
              </m:d>
            </m:oMath>
          </w:p>
        </w:tc>
        <w:tc>
          <w:tcPr>
            <w:tcW w:w="3975" w:type="dxa"/>
            <w:vAlign w:val="center"/>
          </w:tcPr>
          <w:p w14:paraId="1C56D9D4" w14:textId="77777777" w:rsidR="00E06B71" w:rsidRPr="00DD711E" w:rsidRDefault="00E06B71" w:rsidP="00C06EDF">
            <w:pPr>
              <w:rPr>
                <w:rFonts w:eastAsia="Helvetica Neue"/>
                <w:sz w:val="18"/>
                <w:szCs w:val="18"/>
              </w:rPr>
            </w:pPr>
            <w:r w:rsidRPr="00DD711E">
              <w:rPr>
                <w:rFonts w:eastAsia="Helvetica Neue"/>
                <w:sz w:val="18"/>
                <w:szCs w:val="18"/>
              </w:rPr>
              <w:t>Dynamic</w:t>
            </w:r>
          </w:p>
        </w:tc>
      </w:tr>
      <w:tr w:rsidR="00E06B71" w:rsidRPr="00DD711E" w14:paraId="3916AA32" w14:textId="77777777" w:rsidTr="00C06EDF">
        <w:tc>
          <w:tcPr>
            <w:tcW w:w="5025" w:type="dxa"/>
            <w:vAlign w:val="center"/>
          </w:tcPr>
          <w:p w14:paraId="5937AF8C" w14:textId="55B552A5" w:rsidR="00E06B71" w:rsidRPr="00DD711E" w:rsidRDefault="00E06B71" w:rsidP="00C06EDF">
            <w:pPr>
              <w:rPr>
                <w:rFonts w:eastAsia="Helvetica Neue"/>
                <w:sz w:val="18"/>
                <w:szCs w:val="18"/>
              </w:rPr>
            </w:pPr>
            <w:r w:rsidRPr="00DD711E">
              <w:rPr>
                <w:rFonts w:eastAsia="Helvetica Neue"/>
                <w:sz w:val="18"/>
                <w:szCs w:val="18"/>
              </w:rPr>
              <w:t xml:space="preserve">Number of latently infected people at time </w:t>
            </w:r>
            <m:oMath>
              <m:r>
                <w:rPr>
                  <w:rFonts w:ascii="Cambria Math" w:eastAsia="Helvetica Neue" w:hAnsi="Cambria Math"/>
                  <w:sz w:val="18"/>
                  <w:szCs w:val="18"/>
                </w:rPr>
                <m:t>t</m:t>
              </m:r>
            </m:oMath>
            <w:r w:rsidR="008A218A">
              <w:rPr>
                <w:rFonts w:eastAsia="Helvetica Neue"/>
                <w:sz w:val="18"/>
                <w:szCs w:val="18"/>
              </w:rPr>
              <w:t xml:space="preserve"> in lower and upper SES groups</w:t>
            </w:r>
            <w:r w:rsidRPr="00DD711E">
              <w:rPr>
                <w:rFonts w:eastAsia="Helvetica Neue"/>
                <w:sz w:val="18"/>
                <w:szCs w:val="18"/>
              </w:rPr>
              <w:t xml:space="preserve">,  </w:t>
            </w:r>
            <m:oMath>
              <m:sSub>
                <m:sSubPr>
                  <m:ctrlPr>
                    <w:rPr>
                      <w:rFonts w:ascii="Cambria Math" w:eastAsia="Helvetica Neue" w:hAnsi="Cambria Math"/>
                      <w:i/>
                      <w:sz w:val="18"/>
                      <w:szCs w:val="18"/>
                    </w:rPr>
                  </m:ctrlPr>
                </m:sSubPr>
                <m:e>
                  <m:r>
                    <w:rPr>
                      <w:rFonts w:ascii="Cambria Math" w:eastAsia="Helvetica Neue" w:hAnsi="Cambria Math"/>
                      <w:sz w:val="18"/>
                      <w:szCs w:val="18"/>
                    </w:rPr>
                    <m:t>E</m:t>
                  </m:r>
                </m:e>
                <m:sub>
                  <m:r>
                    <w:rPr>
                      <w:rFonts w:ascii="Cambria Math" w:eastAsia="Helvetica Neue" w:hAnsi="Cambria Math"/>
                      <w:sz w:val="18"/>
                      <w:szCs w:val="18"/>
                    </w:rPr>
                    <m:t>L/U</m:t>
                  </m:r>
                </m:sub>
              </m:sSub>
              <m:r>
                <w:rPr>
                  <w:rFonts w:ascii="Cambria Math" w:eastAsia="Helvetica Neue" w:hAnsi="Cambria Math"/>
                  <w:sz w:val="18"/>
                  <w:szCs w:val="18"/>
                </w:rPr>
                <m:t>(t)</m:t>
              </m:r>
            </m:oMath>
          </w:p>
        </w:tc>
        <w:tc>
          <w:tcPr>
            <w:tcW w:w="3975" w:type="dxa"/>
            <w:vAlign w:val="center"/>
          </w:tcPr>
          <w:p w14:paraId="48567D6D" w14:textId="77777777" w:rsidR="00E06B71" w:rsidRPr="00DD711E" w:rsidRDefault="00E06B71" w:rsidP="00C06EDF">
            <w:pPr>
              <w:rPr>
                <w:rFonts w:eastAsia="Helvetica Neue"/>
                <w:sz w:val="18"/>
                <w:szCs w:val="18"/>
              </w:rPr>
            </w:pPr>
            <w:r w:rsidRPr="00DD711E">
              <w:rPr>
                <w:rFonts w:eastAsia="Helvetica Neue"/>
                <w:sz w:val="18"/>
                <w:szCs w:val="18"/>
              </w:rPr>
              <w:t>Dynamic</w:t>
            </w:r>
          </w:p>
        </w:tc>
      </w:tr>
      <w:tr w:rsidR="00E06B71" w:rsidRPr="00DD711E" w14:paraId="0CABF5D9" w14:textId="77777777" w:rsidTr="00C06EDF">
        <w:tc>
          <w:tcPr>
            <w:tcW w:w="5025" w:type="dxa"/>
            <w:vAlign w:val="center"/>
          </w:tcPr>
          <w:p w14:paraId="358C13B6" w14:textId="2A85B0D1" w:rsidR="00E06B71" w:rsidRPr="00DD711E" w:rsidRDefault="00E06B71" w:rsidP="00C06EDF">
            <w:pPr>
              <w:rPr>
                <w:rFonts w:eastAsia="Helvetica Neue"/>
                <w:sz w:val="18"/>
                <w:szCs w:val="18"/>
              </w:rPr>
            </w:pPr>
            <w:r w:rsidRPr="00DD711E">
              <w:rPr>
                <w:rFonts w:eastAsia="Helvetica Neue"/>
                <w:sz w:val="18"/>
                <w:szCs w:val="18"/>
              </w:rPr>
              <w:t xml:space="preserve">Number of infectious people at time </w:t>
            </w:r>
            <m:oMath>
              <m:r>
                <w:rPr>
                  <w:rFonts w:ascii="Cambria Math" w:eastAsia="Helvetica Neue" w:hAnsi="Cambria Math"/>
                  <w:sz w:val="18"/>
                  <w:szCs w:val="18"/>
                </w:rPr>
                <m:t>t</m:t>
              </m:r>
              <m:r>
                <m:rPr>
                  <m:sty m:val="p"/>
                </m:rPr>
                <w:rPr>
                  <w:rFonts w:ascii="Cambria Math" w:eastAsia="Helvetica Neue" w:hAnsi="Cambria Math"/>
                  <w:sz w:val="18"/>
                  <w:szCs w:val="18"/>
                </w:rPr>
                <m:t>in lower and upper SES groups</m:t>
              </m:r>
            </m:oMath>
            <w:r w:rsidRPr="00DD711E">
              <w:rPr>
                <w:rFonts w:eastAsia="Helvetica Neue"/>
                <w:sz w:val="18"/>
                <w:szCs w:val="18"/>
              </w:rPr>
              <w:t xml:space="preserve">, </w:t>
            </w:r>
            <m:oMath>
              <m:sSub>
                <m:sSubPr>
                  <m:ctrlPr>
                    <w:rPr>
                      <w:rFonts w:ascii="Cambria Math" w:eastAsia="Helvetica Neue" w:hAnsi="Cambria Math"/>
                      <w:i/>
                      <w:sz w:val="18"/>
                      <w:szCs w:val="18"/>
                    </w:rPr>
                  </m:ctrlPr>
                </m:sSubPr>
                <m:e>
                  <m:r>
                    <w:rPr>
                      <w:rFonts w:ascii="Cambria Math" w:eastAsia="Helvetica Neue" w:hAnsi="Cambria Math"/>
                      <w:sz w:val="18"/>
                      <w:szCs w:val="18"/>
                    </w:rPr>
                    <m:t>I</m:t>
                  </m:r>
                </m:e>
                <m:sub>
                  <m:r>
                    <w:rPr>
                      <w:rFonts w:ascii="Cambria Math" w:eastAsia="Helvetica Neue" w:hAnsi="Cambria Math"/>
                      <w:sz w:val="18"/>
                      <w:szCs w:val="18"/>
                    </w:rPr>
                    <m:t>L/U</m:t>
                  </m:r>
                </m:sub>
              </m:sSub>
              <m:r>
                <w:rPr>
                  <w:rFonts w:ascii="Cambria Math" w:eastAsia="Helvetica Neue" w:hAnsi="Cambria Math"/>
                  <w:sz w:val="18"/>
                  <w:szCs w:val="18"/>
                </w:rPr>
                <m:t>(t)</m:t>
              </m:r>
            </m:oMath>
          </w:p>
        </w:tc>
        <w:tc>
          <w:tcPr>
            <w:tcW w:w="3975" w:type="dxa"/>
            <w:vAlign w:val="center"/>
          </w:tcPr>
          <w:p w14:paraId="59DCF4E6" w14:textId="77777777" w:rsidR="00E06B71" w:rsidRPr="00DD711E" w:rsidRDefault="00E06B71" w:rsidP="00C06EDF">
            <w:pPr>
              <w:rPr>
                <w:rFonts w:eastAsia="Helvetica Neue"/>
                <w:sz w:val="18"/>
                <w:szCs w:val="18"/>
              </w:rPr>
            </w:pPr>
            <w:r w:rsidRPr="00DD711E">
              <w:rPr>
                <w:rFonts w:eastAsia="Helvetica Neue"/>
                <w:sz w:val="18"/>
                <w:szCs w:val="18"/>
              </w:rPr>
              <w:t>Dynamic</w:t>
            </w:r>
          </w:p>
        </w:tc>
      </w:tr>
      <w:tr w:rsidR="00E06B71" w:rsidRPr="00DD711E" w14:paraId="7F48CFC9" w14:textId="77777777" w:rsidTr="00C06EDF">
        <w:tc>
          <w:tcPr>
            <w:tcW w:w="5025" w:type="dxa"/>
            <w:vAlign w:val="center"/>
          </w:tcPr>
          <w:p w14:paraId="3C033496" w14:textId="03CEC111" w:rsidR="00E06B71" w:rsidRPr="00DD711E" w:rsidRDefault="00E06B71" w:rsidP="00C06EDF">
            <w:pPr>
              <w:rPr>
                <w:rFonts w:eastAsia="Helvetica Neue"/>
                <w:sz w:val="18"/>
                <w:szCs w:val="18"/>
              </w:rPr>
            </w:pPr>
            <w:r w:rsidRPr="00DD711E">
              <w:rPr>
                <w:rFonts w:eastAsia="Helvetica Neue"/>
                <w:sz w:val="18"/>
                <w:szCs w:val="18"/>
              </w:rPr>
              <w:t xml:space="preserve">Number of recovered and immune people at time </w:t>
            </w:r>
            <m:oMath>
              <m:r>
                <w:rPr>
                  <w:rFonts w:ascii="Cambria Math" w:eastAsia="Helvetica Neue" w:hAnsi="Cambria Math"/>
                  <w:sz w:val="18"/>
                  <w:szCs w:val="18"/>
                </w:rPr>
                <m:t>t</m:t>
              </m:r>
            </m:oMath>
            <w:r w:rsidR="008A218A">
              <w:rPr>
                <w:rFonts w:eastAsia="Helvetica Neue"/>
                <w:sz w:val="18"/>
                <w:szCs w:val="18"/>
              </w:rPr>
              <w:t xml:space="preserve"> in lower and upper SES groups</w:t>
            </w:r>
            <w:r w:rsidRPr="00DD711E">
              <w:rPr>
                <w:rFonts w:eastAsia="Helvetica Neue"/>
                <w:sz w:val="18"/>
                <w:szCs w:val="18"/>
              </w:rPr>
              <w:t xml:space="preserve">, </w:t>
            </w:r>
            <m:oMath>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L/U</m:t>
                  </m:r>
                </m:sub>
              </m:sSub>
              <m:r>
                <w:rPr>
                  <w:rFonts w:ascii="Cambria Math" w:eastAsia="Helvetica Neue" w:hAnsi="Cambria Math"/>
                  <w:sz w:val="18"/>
                  <w:szCs w:val="18"/>
                </w:rPr>
                <m:t>(t)</m:t>
              </m:r>
            </m:oMath>
          </w:p>
        </w:tc>
        <w:tc>
          <w:tcPr>
            <w:tcW w:w="3975" w:type="dxa"/>
            <w:vAlign w:val="center"/>
          </w:tcPr>
          <w:p w14:paraId="62054584" w14:textId="77777777" w:rsidR="00E06B71" w:rsidRPr="00DD711E" w:rsidRDefault="00E06B71" w:rsidP="00C06EDF">
            <w:pPr>
              <w:rPr>
                <w:rFonts w:eastAsia="Helvetica Neue"/>
                <w:sz w:val="18"/>
                <w:szCs w:val="18"/>
              </w:rPr>
            </w:pPr>
            <w:r w:rsidRPr="00DD711E">
              <w:rPr>
                <w:rFonts w:eastAsia="Helvetica Neue"/>
                <w:sz w:val="18"/>
                <w:szCs w:val="18"/>
              </w:rPr>
              <w:t>Dynamic</w:t>
            </w:r>
          </w:p>
        </w:tc>
      </w:tr>
      <w:tr w:rsidR="00E06B71" w:rsidRPr="00DD711E" w14:paraId="7BF86FE7" w14:textId="77777777" w:rsidTr="00C06EDF">
        <w:tc>
          <w:tcPr>
            <w:tcW w:w="5025" w:type="dxa"/>
            <w:vAlign w:val="center"/>
          </w:tcPr>
          <w:p w14:paraId="2758555F" w14:textId="0B75A949" w:rsidR="00E06B71" w:rsidRPr="00DD711E" w:rsidRDefault="008A218A" w:rsidP="00C06EDF">
            <w:pPr>
              <w:rPr>
                <w:rFonts w:eastAsia="Helvetica Neue"/>
                <w:sz w:val="18"/>
                <w:szCs w:val="18"/>
              </w:rPr>
            </w:pPr>
            <w:r w:rsidRPr="00DD711E">
              <w:rPr>
                <w:rFonts w:eastAsia="Helvetica Neue"/>
                <w:sz w:val="18"/>
                <w:szCs w:val="18"/>
              </w:rPr>
              <w:t>Number of susceptible people at time t</w:t>
            </w:r>
            <w:r>
              <w:rPr>
                <w:rFonts w:eastAsia="Helvetica Neue"/>
                <w:sz w:val="18"/>
                <w:szCs w:val="18"/>
              </w:rPr>
              <w:t xml:space="preserve"> in lower and upper SES groups</w:t>
            </w:r>
            <w:r w:rsidRPr="00DD711E">
              <w:rPr>
                <w:rFonts w:eastAsia="Helvetica Neue"/>
                <w:sz w:val="18"/>
                <w:szCs w:val="18"/>
              </w:rPr>
              <w:t>,</w:t>
            </w:r>
            <w:r>
              <w:rPr>
                <w:rFonts w:eastAsia="Helvetica Neue"/>
                <w:sz w:val="18"/>
                <w:szCs w:val="18"/>
              </w:rPr>
              <w:t xml:space="preserve"> who have had a previous infection,</w:t>
            </w:r>
            <w:r w:rsidRPr="00DD711E">
              <w:rPr>
                <w:rFonts w:eastAsia="Helvetica Neue"/>
                <w:sz w:val="18"/>
                <w:szCs w:val="18"/>
              </w:rPr>
              <w:t xml:space="preserve"> </w:t>
            </w:r>
            <m:oMath>
              <m:sSub>
                <m:sSubPr>
                  <m:ctrlPr>
                    <w:rPr>
                      <w:rFonts w:ascii="Cambria Math" w:eastAsia="Helvetica Neue" w:hAnsi="Cambria Math"/>
                      <w:i/>
                      <w:sz w:val="18"/>
                      <w:szCs w:val="18"/>
                    </w:rPr>
                  </m:ctrlPr>
                </m:sSubPr>
                <m:e>
                  <m:r>
                    <w:rPr>
                      <w:rFonts w:ascii="Cambria Math" w:eastAsia="Helvetica Neue" w:hAnsi="Cambria Math"/>
                      <w:sz w:val="18"/>
                      <w:szCs w:val="18"/>
                    </w:rPr>
                    <m:t>W</m:t>
                  </m:r>
                </m:e>
                <m:sub>
                  <m:r>
                    <w:rPr>
                      <w:rFonts w:ascii="Cambria Math" w:eastAsia="Helvetica Neue" w:hAnsi="Cambria Math"/>
                      <w:sz w:val="18"/>
                      <w:szCs w:val="18"/>
                    </w:rPr>
                    <m:t>L/U</m:t>
                  </m:r>
                </m:sub>
              </m:sSub>
              <m:d>
                <m:dPr>
                  <m:ctrlPr>
                    <w:rPr>
                      <w:rFonts w:ascii="Cambria Math" w:eastAsia="Helvetica Neue" w:hAnsi="Cambria Math"/>
                      <w:sz w:val="18"/>
                      <w:szCs w:val="18"/>
                    </w:rPr>
                  </m:ctrlPr>
                </m:dPr>
                <m:e>
                  <m:r>
                    <w:rPr>
                      <w:rFonts w:ascii="Cambria Math" w:eastAsia="Helvetica Neue" w:hAnsi="Cambria Math"/>
                      <w:sz w:val="18"/>
                      <w:szCs w:val="18"/>
                    </w:rPr>
                    <m:t>t</m:t>
                  </m:r>
                </m:e>
              </m:d>
            </m:oMath>
          </w:p>
        </w:tc>
        <w:tc>
          <w:tcPr>
            <w:tcW w:w="3975" w:type="dxa"/>
            <w:vAlign w:val="center"/>
          </w:tcPr>
          <w:p w14:paraId="02CFE107" w14:textId="77777777" w:rsidR="00E06B71" w:rsidRPr="00DD711E" w:rsidRDefault="00E06B71" w:rsidP="00C06EDF">
            <w:pPr>
              <w:rPr>
                <w:rFonts w:eastAsia="Helvetica Neue"/>
                <w:sz w:val="18"/>
                <w:szCs w:val="18"/>
              </w:rPr>
            </w:pPr>
            <w:r w:rsidRPr="00DD711E">
              <w:rPr>
                <w:rFonts w:eastAsia="Helvetica Neue"/>
                <w:sz w:val="18"/>
                <w:szCs w:val="18"/>
              </w:rPr>
              <w:t>Dynamic</w:t>
            </w:r>
          </w:p>
        </w:tc>
      </w:tr>
      <w:tr w:rsidR="00E06B71" w:rsidRPr="00DD711E" w14:paraId="6BFA18DB" w14:textId="77777777" w:rsidTr="00567E40">
        <w:trPr>
          <w:trHeight w:val="1245"/>
        </w:trPr>
        <w:tc>
          <w:tcPr>
            <w:tcW w:w="5025" w:type="dxa"/>
            <w:vAlign w:val="center"/>
          </w:tcPr>
          <w:p w14:paraId="04E9F120" w14:textId="7E3B8A0D" w:rsidR="00E06B71" w:rsidRPr="00DD711E" w:rsidRDefault="008A218A" w:rsidP="00C06EDF">
            <w:pPr>
              <w:rPr>
                <w:rFonts w:eastAsia="Helvetica Neue"/>
                <w:sz w:val="18"/>
                <w:szCs w:val="18"/>
              </w:rPr>
            </w:pPr>
            <w:r>
              <w:rPr>
                <w:rFonts w:eastAsia="Helvetica Neue"/>
                <w:sz w:val="18"/>
                <w:szCs w:val="18"/>
              </w:rPr>
              <w:t>Initial n</w:t>
            </w:r>
            <w:r w:rsidR="00E06B71" w:rsidRPr="00DD711E">
              <w:rPr>
                <w:rFonts w:eastAsia="Helvetica Neue"/>
                <w:sz w:val="18"/>
                <w:szCs w:val="18"/>
              </w:rPr>
              <w:t>umbers in each infection state on 21</w:t>
            </w:r>
            <w:r w:rsidR="00E06B71" w:rsidRPr="00DD711E">
              <w:rPr>
                <w:rFonts w:eastAsia="Helvetica Neue"/>
                <w:sz w:val="18"/>
                <w:szCs w:val="18"/>
                <w:vertAlign w:val="superscript"/>
              </w:rPr>
              <w:t>st</w:t>
            </w:r>
            <w:r w:rsidR="00E06B71" w:rsidRPr="00DD711E">
              <w:rPr>
                <w:rFonts w:eastAsia="Helvetica Neue"/>
                <w:sz w:val="18"/>
                <w:szCs w:val="18"/>
              </w:rPr>
              <w:t xml:space="preserve"> Feb </w:t>
            </w:r>
            <m:oMath>
              <m:sSub>
                <m:sSubPr>
                  <m:ctrlPr>
                    <w:rPr>
                      <w:rFonts w:ascii="Cambria Math" w:eastAsia="Helvetica Neue" w:hAnsi="Cambria Math"/>
                      <w:i/>
                      <w:sz w:val="18"/>
                      <w:szCs w:val="18"/>
                    </w:rPr>
                  </m:ctrlPr>
                </m:sSubPr>
                <m:e>
                  <m:r>
                    <w:rPr>
                      <w:rFonts w:ascii="Cambria Math" w:eastAsia="Helvetica Neue" w:hAnsi="Cambria Math"/>
                      <w:sz w:val="18"/>
                      <w:szCs w:val="18"/>
                    </w:rPr>
                    <m:t>S</m:t>
                  </m:r>
                </m:e>
                <m:sub>
                  <m:r>
                    <w:rPr>
                      <w:rFonts w:ascii="Cambria Math" w:eastAsia="Helvetica Neue" w:hAnsi="Cambria Math"/>
                      <w:sz w:val="18"/>
                      <w:szCs w:val="18"/>
                    </w:rPr>
                    <m:t>L/U</m:t>
                  </m:r>
                </m:sub>
              </m:sSub>
              <m:r>
                <w:rPr>
                  <w:rFonts w:ascii="Cambria Math" w:eastAsia="Helvetica Neue" w:hAnsi="Cambria Math"/>
                  <w:sz w:val="18"/>
                  <w:szCs w:val="18"/>
                </w:rPr>
                <m:t xml:space="preserve">(0), </m:t>
              </m:r>
              <m:sSub>
                <m:sSubPr>
                  <m:ctrlPr>
                    <w:rPr>
                      <w:rFonts w:ascii="Cambria Math" w:eastAsia="Helvetica Neue" w:hAnsi="Cambria Math"/>
                      <w:i/>
                      <w:sz w:val="18"/>
                      <w:szCs w:val="18"/>
                    </w:rPr>
                  </m:ctrlPr>
                </m:sSubPr>
                <m:e>
                  <m:r>
                    <w:rPr>
                      <w:rFonts w:ascii="Cambria Math" w:eastAsia="Helvetica Neue" w:hAnsi="Cambria Math"/>
                      <w:sz w:val="18"/>
                      <w:szCs w:val="18"/>
                    </w:rPr>
                    <m:t>E</m:t>
                  </m:r>
                </m:e>
                <m:sub>
                  <m:r>
                    <w:rPr>
                      <w:rFonts w:ascii="Cambria Math" w:eastAsia="Helvetica Neue" w:hAnsi="Cambria Math"/>
                      <w:sz w:val="18"/>
                      <w:szCs w:val="18"/>
                    </w:rPr>
                    <m:t>L/U</m:t>
                  </m:r>
                </m:sub>
              </m:sSub>
              <m:r>
                <w:rPr>
                  <w:rFonts w:ascii="Cambria Math" w:eastAsia="Helvetica Neue" w:hAnsi="Cambria Math"/>
                  <w:sz w:val="18"/>
                  <w:szCs w:val="18"/>
                </w:rPr>
                <m:t xml:space="preserve">(0), </m:t>
              </m:r>
              <m:sSub>
                <m:sSubPr>
                  <m:ctrlPr>
                    <w:rPr>
                      <w:rFonts w:ascii="Cambria Math" w:eastAsia="Helvetica Neue" w:hAnsi="Cambria Math"/>
                      <w:i/>
                      <w:sz w:val="18"/>
                      <w:szCs w:val="18"/>
                    </w:rPr>
                  </m:ctrlPr>
                </m:sSubPr>
                <m:e>
                  <m:r>
                    <w:rPr>
                      <w:rFonts w:ascii="Cambria Math" w:eastAsia="Helvetica Neue" w:hAnsi="Cambria Math"/>
                      <w:sz w:val="18"/>
                      <w:szCs w:val="18"/>
                    </w:rPr>
                    <m:t>I</m:t>
                  </m:r>
                </m:e>
                <m:sub>
                  <m:r>
                    <w:rPr>
                      <w:rFonts w:ascii="Cambria Math" w:eastAsia="Helvetica Neue" w:hAnsi="Cambria Math"/>
                      <w:sz w:val="18"/>
                      <w:szCs w:val="18"/>
                    </w:rPr>
                    <m:t>L/U</m:t>
                  </m:r>
                </m:sub>
              </m:sSub>
              <m:r>
                <w:rPr>
                  <w:rFonts w:ascii="Cambria Math" w:eastAsia="Helvetica Neue" w:hAnsi="Cambria Math"/>
                  <w:sz w:val="18"/>
                  <w:szCs w:val="18"/>
                </w:rPr>
                <m:t xml:space="preserve">(0), </m:t>
              </m:r>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L/U</m:t>
                  </m:r>
                </m:sub>
              </m:sSub>
              <m:r>
                <w:rPr>
                  <w:rFonts w:ascii="Cambria Math" w:eastAsia="Helvetica Neue" w:hAnsi="Cambria Math"/>
                  <w:sz w:val="18"/>
                  <w:szCs w:val="18"/>
                </w:rPr>
                <m:t>(0)</m:t>
              </m:r>
            </m:oMath>
            <w:r>
              <w:rPr>
                <w:rFonts w:eastAsia="Helvetica Neue"/>
                <w:sz w:val="18"/>
                <w:szCs w:val="18"/>
              </w:rPr>
              <w:t>,</w:t>
            </w:r>
            <m:oMath>
              <m:sSub>
                <m:sSubPr>
                  <m:ctrlPr>
                    <w:rPr>
                      <w:rFonts w:ascii="Cambria Math" w:eastAsia="Helvetica Neue" w:hAnsi="Cambria Math"/>
                      <w:i/>
                      <w:sz w:val="18"/>
                      <w:szCs w:val="18"/>
                    </w:rPr>
                  </m:ctrlPr>
                </m:sSubPr>
                <m:e>
                  <m:r>
                    <w:rPr>
                      <w:rFonts w:ascii="Cambria Math" w:eastAsia="Helvetica Neue" w:hAnsi="Cambria Math"/>
                      <w:sz w:val="18"/>
                      <w:szCs w:val="18"/>
                    </w:rPr>
                    <m:t>W</m:t>
                  </m:r>
                </m:e>
                <m:sub>
                  <m:r>
                    <w:rPr>
                      <w:rFonts w:ascii="Cambria Math" w:eastAsia="Helvetica Neue" w:hAnsi="Cambria Math"/>
                      <w:sz w:val="18"/>
                      <w:szCs w:val="18"/>
                    </w:rPr>
                    <m:t>L/U</m:t>
                  </m:r>
                </m:sub>
              </m:sSub>
              <m:r>
                <w:rPr>
                  <w:rFonts w:ascii="Cambria Math" w:eastAsia="Helvetica Neue" w:hAnsi="Cambria Math"/>
                  <w:sz w:val="18"/>
                  <w:szCs w:val="18"/>
                </w:rPr>
                <m:t>(0)</m:t>
              </m:r>
            </m:oMath>
            <w:r>
              <w:rPr>
                <w:rFonts w:eastAsia="Helvetica Neue"/>
                <w:sz w:val="18"/>
                <w:szCs w:val="18"/>
              </w:rPr>
              <w:t>.</w:t>
            </w:r>
            <w:r w:rsidR="00E06B71" w:rsidRPr="00DD711E">
              <w:rPr>
                <w:rFonts w:eastAsia="Helvetica Neue"/>
                <w:sz w:val="18"/>
                <w:szCs w:val="18"/>
              </w:rPr>
              <w:t xml:space="preserve"> </w:t>
            </w:r>
          </w:p>
        </w:tc>
        <w:tc>
          <w:tcPr>
            <w:tcW w:w="3975" w:type="dxa"/>
            <w:tcBorders>
              <w:bottom w:val="single" w:sz="4" w:space="0" w:color="000000"/>
            </w:tcBorders>
            <w:shd w:val="clear" w:color="auto" w:fill="CFE2F3"/>
            <w:vAlign w:val="center"/>
          </w:tcPr>
          <w:p w14:paraId="1DD41AF0" w14:textId="2B70D089" w:rsidR="00E06B71" w:rsidRPr="00DD711E" w:rsidRDefault="00BD1A66" w:rsidP="008A218A">
            <w:pPr>
              <w:jc w:val="center"/>
              <w:rPr>
                <w:rFonts w:eastAsia="Helvetica Neue"/>
                <w:b/>
                <w:sz w:val="18"/>
                <w:szCs w:val="18"/>
              </w:rPr>
            </w:pPr>
            <m:oMath>
              <m:sSub>
                <m:sSubPr>
                  <m:ctrlPr>
                    <w:rPr>
                      <w:rFonts w:ascii="Cambria Math" w:eastAsia="Helvetica Neue" w:hAnsi="Cambria Math"/>
                      <w:b/>
                      <w:i/>
                      <w:color w:val="000000" w:themeColor="text1"/>
                      <w:sz w:val="18"/>
                      <w:szCs w:val="18"/>
                    </w:rPr>
                  </m:ctrlPr>
                </m:sSubPr>
                <m:e>
                  <m:r>
                    <m:rPr>
                      <m:sty m:val="bi"/>
                    </m:rPr>
                    <w:rPr>
                      <w:rFonts w:ascii="Cambria Math" w:eastAsia="Helvetica Neue" w:hAnsi="Cambria Math"/>
                      <w:color w:val="000000" w:themeColor="text1"/>
                      <w:sz w:val="18"/>
                      <w:szCs w:val="18"/>
                    </w:rPr>
                    <m:t>E</m:t>
                  </m:r>
                </m:e>
                <m:sub>
                  <m:r>
                    <m:rPr>
                      <m:sty m:val="bi"/>
                    </m:rPr>
                    <w:rPr>
                      <w:rFonts w:ascii="Cambria Math" w:eastAsia="Helvetica Neue" w:hAnsi="Cambria Math"/>
                      <w:color w:val="000000" w:themeColor="text1"/>
                      <w:sz w:val="18"/>
                      <w:szCs w:val="18"/>
                    </w:rPr>
                    <m:t>L</m:t>
                  </m:r>
                </m:sub>
              </m:sSub>
              <m:d>
                <m:dPr>
                  <m:ctrlPr>
                    <w:rPr>
                      <w:rFonts w:ascii="Cambria Math" w:eastAsia="Helvetica Neue" w:hAnsi="Cambria Math"/>
                      <w:b/>
                      <w:i/>
                      <w:color w:val="000000" w:themeColor="text1"/>
                      <w:sz w:val="18"/>
                      <w:szCs w:val="18"/>
                    </w:rPr>
                  </m:ctrlPr>
                </m:dPr>
                <m:e>
                  <m:r>
                    <m:rPr>
                      <m:sty m:val="bi"/>
                    </m:rPr>
                    <w:rPr>
                      <w:rFonts w:ascii="Cambria Math" w:eastAsia="Helvetica Neue" w:hAnsi="Cambria Math"/>
                      <w:color w:val="000000" w:themeColor="text1"/>
                      <w:sz w:val="18"/>
                      <w:szCs w:val="18"/>
                    </w:rPr>
                    <m:t>0</m:t>
                  </m:r>
                </m:e>
              </m:d>
              <m:r>
                <m:rPr>
                  <m:sty m:val="bi"/>
                </m:rPr>
                <w:rPr>
                  <w:rFonts w:ascii="Cambria Math" w:eastAsia="Helvetica Neue" w:hAnsi="Cambria Math"/>
                  <w:color w:val="000000" w:themeColor="text1"/>
                  <w:sz w:val="18"/>
                  <w:szCs w:val="18"/>
                </w:rPr>
                <m:t>=</m:t>
              </m:r>
              <m:sSub>
                <m:sSubPr>
                  <m:ctrlPr>
                    <w:rPr>
                      <w:rFonts w:ascii="Cambria Math" w:eastAsia="Helvetica Neue" w:hAnsi="Cambria Math"/>
                      <w:b/>
                      <w:i/>
                      <w:color w:val="000000" w:themeColor="text1"/>
                      <w:sz w:val="18"/>
                      <w:szCs w:val="18"/>
                    </w:rPr>
                  </m:ctrlPr>
                </m:sSubPr>
                <m:e>
                  <m:r>
                    <m:rPr>
                      <m:sty m:val="bi"/>
                    </m:rPr>
                    <w:rPr>
                      <w:rFonts w:ascii="Cambria Math" w:eastAsia="Helvetica Neue" w:hAnsi="Cambria Math"/>
                      <w:color w:val="000000" w:themeColor="text1"/>
                      <w:sz w:val="18"/>
                      <w:szCs w:val="18"/>
                    </w:rPr>
                    <m:t>E</m:t>
                  </m:r>
                </m:e>
                <m:sub>
                  <m:r>
                    <m:rPr>
                      <m:sty m:val="bi"/>
                    </m:rPr>
                    <w:rPr>
                      <w:rFonts w:ascii="Cambria Math" w:eastAsia="Helvetica Neue" w:hAnsi="Cambria Math"/>
                      <w:color w:val="000000" w:themeColor="text1"/>
                      <w:sz w:val="18"/>
                      <w:szCs w:val="18"/>
                    </w:rPr>
                    <m:t>U</m:t>
                  </m:r>
                </m:sub>
              </m:sSub>
              <m:r>
                <m:rPr>
                  <m:sty m:val="bi"/>
                </m:rPr>
                <w:rPr>
                  <w:rFonts w:ascii="Cambria Math" w:eastAsia="Helvetica Neue" w:hAnsi="Cambria Math"/>
                  <w:color w:val="000000" w:themeColor="text1"/>
                  <w:sz w:val="18"/>
                  <w:szCs w:val="18"/>
                </w:rPr>
                <m:t>(0)</m:t>
              </m:r>
            </m:oMath>
            <w:r w:rsidR="00E06B71" w:rsidRPr="00DD711E">
              <w:rPr>
                <w:rFonts w:eastAsia="Helvetica Neue"/>
                <w:color w:val="000000" w:themeColor="text1"/>
                <w:sz w:val="18"/>
                <w:szCs w:val="18"/>
              </w:rPr>
              <w:t xml:space="preserve"> </w:t>
            </w:r>
            <w:r w:rsidR="00E06B71" w:rsidRPr="00DD711E">
              <w:rPr>
                <w:rFonts w:eastAsia="Helvetica Neue"/>
                <w:b/>
                <w:bCs/>
                <w:sz w:val="18"/>
                <w:szCs w:val="18"/>
              </w:rPr>
              <w:t>was</w:t>
            </w:r>
            <w:r w:rsidR="00E06B71" w:rsidRPr="00DD711E">
              <w:rPr>
                <w:rFonts w:eastAsia="Helvetica Neue"/>
                <w:b/>
                <w:sz w:val="18"/>
                <w:szCs w:val="18"/>
              </w:rPr>
              <w:t xml:space="preserve"> inferred from data.</w:t>
            </w:r>
          </w:p>
          <w:p w14:paraId="6D1A3982" w14:textId="21FCDA4F" w:rsidR="00E06B71" w:rsidRPr="00DD711E" w:rsidRDefault="00BD1A66" w:rsidP="008A218A">
            <w:pPr>
              <w:jc w:val="center"/>
              <w:rPr>
                <w:rFonts w:eastAsia="Helvetica Neue"/>
                <w:sz w:val="18"/>
                <w:szCs w:val="18"/>
              </w:rPr>
            </w:pPr>
            <m:oMath>
              <m:sSub>
                <m:sSubPr>
                  <m:ctrlPr>
                    <w:rPr>
                      <w:rFonts w:ascii="Cambria Math" w:eastAsia="Helvetica Neue" w:hAnsi="Cambria Math"/>
                      <w:i/>
                      <w:sz w:val="18"/>
                      <w:szCs w:val="18"/>
                    </w:rPr>
                  </m:ctrlPr>
                </m:sSubPr>
                <m:e>
                  <m:r>
                    <w:rPr>
                      <w:rFonts w:ascii="Cambria Math" w:eastAsia="Helvetica Neue" w:hAnsi="Cambria Math"/>
                      <w:sz w:val="18"/>
                      <w:szCs w:val="18"/>
                    </w:rPr>
                    <m:t>I</m:t>
                  </m:r>
                </m:e>
                <m:sub>
                  <m:r>
                    <w:rPr>
                      <w:rFonts w:ascii="Cambria Math" w:eastAsia="Helvetica Neue" w:hAnsi="Cambria Math"/>
                      <w:sz w:val="18"/>
                      <w:szCs w:val="18"/>
                    </w:rPr>
                    <m:t>L/U</m:t>
                  </m:r>
                </m:sub>
              </m:sSub>
              <m:d>
                <m:dPr>
                  <m:ctrlPr>
                    <w:rPr>
                      <w:rFonts w:ascii="Cambria Math" w:eastAsia="Helvetica Neue" w:hAnsi="Cambria Math"/>
                      <w:i/>
                      <w:sz w:val="18"/>
                      <w:szCs w:val="18"/>
                    </w:rPr>
                  </m:ctrlPr>
                </m:dPr>
                <m:e>
                  <m:r>
                    <w:rPr>
                      <w:rFonts w:ascii="Cambria Math" w:eastAsia="Helvetica Neue" w:hAnsi="Cambria Math"/>
                      <w:sz w:val="18"/>
                      <w:szCs w:val="18"/>
                    </w:rPr>
                    <m:t>0</m:t>
                  </m:r>
                </m:e>
              </m:d>
              <m:r>
                <w:rPr>
                  <w:rFonts w:ascii="Cambria Math" w:eastAsia="Helvetica Neue" w:hAnsi="Cambria Math"/>
                  <w:sz w:val="18"/>
                  <w:szCs w:val="18"/>
                </w:rPr>
                <m:t>=</m:t>
              </m:r>
              <m:sSub>
                <m:sSubPr>
                  <m:ctrlPr>
                    <w:rPr>
                      <w:rFonts w:ascii="Cambria Math" w:eastAsia="Helvetica Neue" w:hAnsi="Cambria Math"/>
                      <w:i/>
                      <w:sz w:val="18"/>
                      <w:szCs w:val="18"/>
                    </w:rPr>
                  </m:ctrlPr>
                </m:sSubPr>
                <m:e>
                  <m:r>
                    <w:rPr>
                      <w:rFonts w:ascii="Cambria Math" w:eastAsia="Helvetica Neue" w:hAnsi="Cambria Math"/>
                      <w:sz w:val="18"/>
                      <w:szCs w:val="18"/>
                    </w:rPr>
                    <m:t>R</m:t>
                  </m:r>
                </m:e>
                <m:sub>
                  <m:f>
                    <m:fPr>
                      <m:ctrlPr>
                        <w:rPr>
                          <w:rFonts w:ascii="Cambria Math" w:eastAsia="Helvetica Neue" w:hAnsi="Cambria Math"/>
                          <w:i/>
                          <w:sz w:val="18"/>
                          <w:szCs w:val="18"/>
                        </w:rPr>
                      </m:ctrlPr>
                    </m:fPr>
                    <m:num>
                      <m:r>
                        <w:rPr>
                          <w:rFonts w:ascii="Cambria Math" w:eastAsia="Helvetica Neue" w:hAnsi="Cambria Math"/>
                          <w:sz w:val="18"/>
                          <w:szCs w:val="18"/>
                        </w:rPr>
                        <m:t>L</m:t>
                      </m:r>
                    </m:num>
                    <m:den>
                      <m:r>
                        <w:rPr>
                          <w:rFonts w:ascii="Cambria Math" w:eastAsia="Helvetica Neue" w:hAnsi="Cambria Math"/>
                          <w:sz w:val="18"/>
                          <w:szCs w:val="18"/>
                        </w:rPr>
                        <m:t>U</m:t>
                      </m:r>
                    </m:den>
                  </m:f>
                </m:sub>
              </m:sSub>
              <m:d>
                <m:dPr>
                  <m:ctrlPr>
                    <w:rPr>
                      <w:rFonts w:ascii="Cambria Math" w:eastAsia="Helvetica Neue" w:hAnsi="Cambria Math"/>
                      <w:i/>
                      <w:sz w:val="18"/>
                      <w:szCs w:val="18"/>
                    </w:rPr>
                  </m:ctrlPr>
                </m:dPr>
                <m:e>
                  <m:r>
                    <w:rPr>
                      <w:rFonts w:ascii="Cambria Math" w:eastAsia="Helvetica Neue" w:hAnsi="Cambria Math"/>
                      <w:sz w:val="18"/>
                      <w:szCs w:val="18"/>
                    </w:rPr>
                    <m:t>0</m:t>
                  </m:r>
                </m:e>
              </m:d>
              <m:r>
                <w:rPr>
                  <w:rFonts w:ascii="Cambria Math" w:eastAsia="Helvetica Neue" w:hAnsi="Cambria Math"/>
                  <w:sz w:val="18"/>
                  <w:szCs w:val="18"/>
                </w:rPr>
                <m:t xml:space="preserve">= </m:t>
              </m:r>
              <m:sSub>
                <m:sSubPr>
                  <m:ctrlPr>
                    <w:rPr>
                      <w:rFonts w:ascii="Cambria Math" w:eastAsia="Helvetica Neue" w:hAnsi="Cambria Math"/>
                      <w:i/>
                      <w:sz w:val="18"/>
                      <w:szCs w:val="18"/>
                    </w:rPr>
                  </m:ctrlPr>
                </m:sSubPr>
                <m:e>
                  <m:r>
                    <w:rPr>
                      <w:rFonts w:ascii="Cambria Math" w:eastAsia="Helvetica Neue" w:hAnsi="Cambria Math"/>
                      <w:sz w:val="18"/>
                      <w:szCs w:val="18"/>
                    </w:rPr>
                    <m:t>W</m:t>
                  </m:r>
                </m:e>
                <m:sub>
                  <m:f>
                    <m:fPr>
                      <m:ctrlPr>
                        <w:rPr>
                          <w:rFonts w:ascii="Cambria Math" w:eastAsia="Helvetica Neue" w:hAnsi="Cambria Math"/>
                          <w:i/>
                          <w:sz w:val="18"/>
                          <w:szCs w:val="18"/>
                        </w:rPr>
                      </m:ctrlPr>
                    </m:fPr>
                    <m:num>
                      <m:r>
                        <w:rPr>
                          <w:rFonts w:ascii="Cambria Math" w:eastAsia="Helvetica Neue" w:hAnsi="Cambria Math"/>
                          <w:sz w:val="18"/>
                          <w:szCs w:val="18"/>
                        </w:rPr>
                        <m:t>L</m:t>
                      </m:r>
                    </m:num>
                    <m:den>
                      <m:r>
                        <w:rPr>
                          <w:rFonts w:ascii="Cambria Math" w:eastAsia="Helvetica Neue" w:hAnsi="Cambria Math"/>
                          <w:sz w:val="18"/>
                          <w:szCs w:val="18"/>
                        </w:rPr>
                        <m:t>U</m:t>
                      </m:r>
                    </m:den>
                  </m:f>
                </m:sub>
              </m:sSub>
              <m:r>
                <w:rPr>
                  <w:rFonts w:ascii="Cambria Math" w:eastAsia="Helvetica Neue" w:hAnsi="Cambria Math"/>
                  <w:sz w:val="18"/>
                  <w:szCs w:val="18"/>
                </w:rPr>
                <m:t>=0</m:t>
              </m:r>
            </m:oMath>
            <w:r w:rsidR="008A218A">
              <w:rPr>
                <w:rFonts w:eastAsia="Helvetica Neue"/>
                <w:sz w:val="18"/>
                <w:szCs w:val="18"/>
              </w:rPr>
              <w:t>.</w:t>
            </w:r>
          </w:p>
          <w:p w14:paraId="42625F89" w14:textId="77777777" w:rsidR="008A218A" w:rsidRDefault="00BD1A66" w:rsidP="008A218A">
            <w:pPr>
              <w:jc w:val="center"/>
              <w:rPr>
                <w:rFonts w:eastAsia="Helvetica Neue"/>
                <w:sz w:val="18"/>
                <w:szCs w:val="18"/>
              </w:rPr>
            </w:pPr>
            <m:oMathPara>
              <m:oMath>
                <m:sSub>
                  <m:sSubPr>
                    <m:ctrlPr>
                      <w:rPr>
                        <w:rFonts w:ascii="Cambria Math" w:eastAsia="Helvetica Neue" w:hAnsi="Cambria Math"/>
                        <w:i/>
                        <w:sz w:val="18"/>
                        <w:szCs w:val="18"/>
                      </w:rPr>
                    </m:ctrlPr>
                  </m:sSubPr>
                  <m:e>
                    <m:r>
                      <w:rPr>
                        <w:rFonts w:ascii="Cambria Math" w:eastAsia="Helvetica Neue" w:hAnsi="Cambria Math"/>
                        <w:sz w:val="18"/>
                        <w:szCs w:val="18"/>
                      </w:rPr>
                      <m:t>S</m:t>
                    </m:r>
                  </m:e>
                  <m:sub>
                    <m:r>
                      <w:rPr>
                        <w:rFonts w:ascii="Cambria Math" w:eastAsia="Helvetica Neue" w:hAnsi="Cambria Math"/>
                        <w:sz w:val="18"/>
                        <w:szCs w:val="18"/>
                      </w:rPr>
                      <m:t>L</m:t>
                    </m:r>
                  </m:sub>
                </m:sSub>
                <m:r>
                  <w:rPr>
                    <w:rFonts w:ascii="Cambria Math" w:eastAsia="Helvetica Neue" w:hAnsi="Cambria Math"/>
                    <w:sz w:val="18"/>
                    <w:szCs w:val="18"/>
                  </w:rPr>
                  <m:t>(0) = N</m:t>
                </m:r>
                <m:sSub>
                  <m:sSubPr>
                    <m:ctrlPr>
                      <w:rPr>
                        <w:rFonts w:ascii="Cambria Math" w:eastAsia="Helvetica Neue" w:hAnsi="Cambria Math"/>
                        <w:i/>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eff</m:t>
                    </m:r>
                  </m:sub>
                </m:sSub>
                <m:r>
                  <w:rPr>
                    <w:rFonts w:ascii="Cambria Math" w:eastAsia="Helvetica Neue" w:hAnsi="Cambria Math"/>
                    <w:sz w:val="18"/>
                    <w:szCs w:val="18"/>
                  </w:rPr>
                  <m:t xml:space="preserve"> -</m:t>
                </m:r>
                <m:sSub>
                  <m:sSubPr>
                    <m:ctrlPr>
                      <w:rPr>
                        <w:rFonts w:ascii="Cambria Math" w:eastAsia="Helvetica Neue" w:hAnsi="Cambria Math"/>
                        <w:i/>
                        <w:sz w:val="18"/>
                        <w:szCs w:val="18"/>
                      </w:rPr>
                    </m:ctrlPr>
                  </m:sSubPr>
                  <m:e>
                    <m:r>
                      <w:rPr>
                        <w:rFonts w:ascii="Cambria Math" w:eastAsia="Helvetica Neue" w:hAnsi="Cambria Math"/>
                        <w:sz w:val="18"/>
                        <w:szCs w:val="18"/>
                      </w:rPr>
                      <m:t>E</m:t>
                    </m:r>
                  </m:e>
                  <m:sub>
                    <m:r>
                      <w:rPr>
                        <w:rFonts w:ascii="Cambria Math" w:eastAsia="Helvetica Neue" w:hAnsi="Cambria Math"/>
                        <w:sz w:val="18"/>
                        <w:szCs w:val="18"/>
                      </w:rPr>
                      <m:t>L</m:t>
                    </m:r>
                  </m:sub>
                </m:sSub>
                <m:r>
                  <w:rPr>
                    <w:rFonts w:ascii="Cambria Math" w:eastAsia="Helvetica Neue" w:hAnsi="Cambria Math"/>
                    <w:sz w:val="18"/>
                    <w:szCs w:val="18"/>
                  </w:rPr>
                  <m:t xml:space="preserve">(0) </m:t>
                </m:r>
              </m:oMath>
            </m:oMathPara>
          </w:p>
          <w:p w14:paraId="6682D69B" w14:textId="7370C621" w:rsidR="008A218A" w:rsidRDefault="00BD1A66" w:rsidP="008A218A">
            <w:pPr>
              <w:jc w:val="center"/>
              <w:rPr>
                <w:rFonts w:eastAsia="Helvetica Neue"/>
                <w:sz w:val="18"/>
                <w:szCs w:val="18"/>
              </w:rPr>
            </w:pPr>
            <m:oMathPara>
              <m:oMath>
                <m:sSub>
                  <m:sSubPr>
                    <m:ctrlPr>
                      <w:rPr>
                        <w:rFonts w:ascii="Cambria Math" w:eastAsia="Helvetica Neue" w:hAnsi="Cambria Math"/>
                        <w:i/>
                        <w:sz w:val="18"/>
                        <w:szCs w:val="18"/>
                      </w:rPr>
                    </m:ctrlPr>
                  </m:sSubPr>
                  <m:e>
                    <m:r>
                      <w:rPr>
                        <w:rFonts w:ascii="Cambria Math" w:eastAsia="Helvetica Neue" w:hAnsi="Cambria Math"/>
                        <w:sz w:val="18"/>
                        <w:szCs w:val="18"/>
                      </w:rPr>
                      <m:t>S</m:t>
                    </m:r>
                  </m:e>
                  <m:sub>
                    <m:r>
                      <w:rPr>
                        <w:rFonts w:ascii="Cambria Math" w:eastAsia="Helvetica Neue" w:hAnsi="Cambria Math"/>
                        <w:sz w:val="18"/>
                        <w:szCs w:val="18"/>
                      </w:rPr>
                      <m:t>U</m:t>
                    </m:r>
                  </m:sub>
                </m:sSub>
                <m:r>
                  <w:rPr>
                    <w:rFonts w:ascii="Cambria Math" w:eastAsia="Helvetica Neue" w:hAnsi="Cambria Math"/>
                    <w:sz w:val="18"/>
                    <w:szCs w:val="18"/>
                  </w:rPr>
                  <m:t>(0) = N(1-</m:t>
                </m:r>
                <m:sSub>
                  <m:sSubPr>
                    <m:ctrlPr>
                      <w:rPr>
                        <w:rFonts w:ascii="Cambria Math" w:eastAsia="Helvetica Neue" w:hAnsi="Cambria Math"/>
                        <w:i/>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eff</m:t>
                    </m:r>
                  </m:sub>
                </m:sSub>
                <m:r>
                  <w:rPr>
                    <w:rFonts w:ascii="Cambria Math" w:eastAsia="Helvetica Neue" w:hAnsi="Cambria Math"/>
                    <w:sz w:val="18"/>
                    <w:szCs w:val="18"/>
                  </w:rPr>
                  <m:t>) -</m:t>
                </m:r>
                <m:sSub>
                  <m:sSubPr>
                    <m:ctrlPr>
                      <w:rPr>
                        <w:rFonts w:ascii="Cambria Math" w:eastAsia="Helvetica Neue" w:hAnsi="Cambria Math"/>
                        <w:i/>
                        <w:sz w:val="18"/>
                        <w:szCs w:val="18"/>
                      </w:rPr>
                    </m:ctrlPr>
                  </m:sSubPr>
                  <m:e>
                    <m:r>
                      <w:rPr>
                        <w:rFonts w:ascii="Cambria Math" w:eastAsia="Helvetica Neue" w:hAnsi="Cambria Math"/>
                        <w:sz w:val="18"/>
                        <w:szCs w:val="18"/>
                      </w:rPr>
                      <m:t>E</m:t>
                    </m:r>
                  </m:e>
                  <m:sub>
                    <m:r>
                      <w:rPr>
                        <w:rFonts w:ascii="Cambria Math" w:eastAsia="Helvetica Neue" w:hAnsi="Cambria Math"/>
                        <w:sz w:val="18"/>
                        <w:szCs w:val="18"/>
                      </w:rPr>
                      <m:t>U</m:t>
                    </m:r>
                  </m:sub>
                </m:sSub>
                <m:r>
                  <w:rPr>
                    <w:rFonts w:ascii="Cambria Math" w:eastAsia="Helvetica Neue" w:hAnsi="Cambria Math"/>
                    <w:sz w:val="18"/>
                    <w:szCs w:val="18"/>
                  </w:rPr>
                  <m:t xml:space="preserve">(0) </m:t>
                </m:r>
              </m:oMath>
            </m:oMathPara>
          </w:p>
          <w:p w14:paraId="5339D054" w14:textId="70F79E5A" w:rsidR="00E06B71" w:rsidRPr="00DD711E" w:rsidRDefault="00E06B71" w:rsidP="008A218A">
            <w:pPr>
              <w:jc w:val="center"/>
              <w:rPr>
                <w:rFonts w:eastAsia="Helvetica Neue"/>
                <w:sz w:val="18"/>
                <w:szCs w:val="18"/>
              </w:rPr>
            </w:pPr>
            <w:r w:rsidRPr="00DD711E">
              <w:rPr>
                <w:rFonts w:eastAsia="Helvetica Neue"/>
                <w:sz w:val="18"/>
                <w:szCs w:val="18"/>
              </w:rPr>
              <w:t>Where the county population size N is as reported in the 2019 Kenyan census.</w:t>
            </w:r>
          </w:p>
        </w:tc>
      </w:tr>
      <w:tr w:rsidR="00567E40" w:rsidRPr="00DD711E" w14:paraId="1ECBE7E2" w14:textId="77777777" w:rsidTr="00567E40">
        <w:trPr>
          <w:trHeight w:val="1245"/>
        </w:trPr>
        <w:tc>
          <w:tcPr>
            <w:tcW w:w="5025" w:type="dxa"/>
            <w:vAlign w:val="center"/>
          </w:tcPr>
          <w:p w14:paraId="78E8744A" w14:textId="57638CBB" w:rsidR="00567E40" w:rsidRDefault="00A20255" w:rsidP="00567E40">
            <w:pPr>
              <w:rPr>
                <w:rFonts w:eastAsia="Helvetica Neue"/>
                <w:sz w:val="18"/>
                <w:szCs w:val="18"/>
              </w:rPr>
            </w:pPr>
            <w:r>
              <w:rPr>
                <w:rFonts w:eastAsia="Helvetica Neue"/>
                <w:sz w:val="18"/>
                <w:szCs w:val="18"/>
              </w:rPr>
              <w:t>Mean l</w:t>
            </w:r>
            <w:r w:rsidR="00567E40" w:rsidRPr="00DD711E">
              <w:rPr>
                <w:rFonts w:eastAsia="Helvetica Neue"/>
                <w:sz w:val="18"/>
                <w:szCs w:val="18"/>
              </w:rPr>
              <w:t>atent</w:t>
            </w:r>
            <w:r>
              <w:rPr>
                <w:rFonts w:eastAsia="Helvetica Neue"/>
                <w:sz w:val="18"/>
                <w:szCs w:val="18"/>
              </w:rPr>
              <w:t xml:space="preserve"> (infected but not infectious)</w:t>
            </w:r>
            <w:r w:rsidR="00567E40" w:rsidRPr="00DD711E">
              <w:rPr>
                <w:rFonts w:eastAsia="Helvetica Neue"/>
                <w:sz w:val="18"/>
                <w:szCs w:val="18"/>
              </w:rPr>
              <w:t xml:space="preserve"> period </w:t>
            </w:r>
            <m:oMath>
              <m:r>
                <w:rPr>
                  <w:rFonts w:ascii="Cambria Math" w:eastAsia="Helvetica Neue" w:hAnsi="Cambria Math"/>
                  <w:sz w:val="18"/>
                  <w:szCs w:val="18"/>
                </w:rPr>
                <m:t>1/α</m:t>
              </m:r>
            </m:oMath>
          </w:p>
        </w:tc>
        <w:tc>
          <w:tcPr>
            <w:tcW w:w="3975" w:type="dxa"/>
            <w:shd w:val="clear" w:color="auto" w:fill="auto"/>
            <w:vAlign w:val="center"/>
          </w:tcPr>
          <w:p w14:paraId="08C23DDC" w14:textId="46F6CA8D" w:rsidR="00567E40" w:rsidRDefault="00567E40" w:rsidP="00567E40">
            <w:pPr>
              <w:jc w:val="center"/>
              <w:rPr>
                <w:rFonts w:eastAsia="Helvetica Neue"/>
                <w:b/>
                <w:color w:val="000000" w:themeColor="text1"/>
                <w:sz w:val="18"/>
                <w:szCs w:val="18"/>
              </w:rPr>
            </w:pPr>
            <w:r w:rsidRPr="00DD711E">
              <w:rPr>
                <w:rFonts w:eastAsia="Helvetica Neue"/>
                <w:sz w:val="18"/>
                <w:szCs w:val="18"/>
              </w:rPr>
              <w:t xml:space="preserve">3.1 days. The mean incubation period </w:t>
            </w:r>
            <w:r w:rsidRPr="00DD711E">
              <w:rPr>
                <w:rFonts w:eastAsia="Helvetica Neue"/>
                <w:sz w:val="18"/>
                <w:szCs w:val="18"/>
              </w:rPr>
              <w:fldChar w:fldCharType="begin" w:fldLock="1"/>
            </w:r>
            <w:r w:rsidRPr="00DD711E">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sidRPr="00DD711E">
              <w:rPr>
                <w:rFonts w:eastAsia="Helvetica Neue"/>
                <w:sz w:val="18"/>
                <w:szCs w:val="18"/>
              </w:rPr>
              <w:fldChar w:fldCharType="separate"/>
            </w:r>
            <w:r w:rsidRPr="00DD711E">
              <w:rPr>
                <w:rFonts w:eastAsia="Helvetica Neue"/>
                <w:noProof/>
                <w:sz w:val="18"/>
                <w:szCs w:val="18"/>
              </w:rPr>
              <w:t>(</w:t>
            </w:r>
            <w:r w:rsidRPr="00DD711E">
              <w:rPr>
                <w:rFonts w:eastAsia="Helvetica Neue"/>
                <w:i/>
                <w:noProof/>
                <w:sz w:val="18"/>
                <w:szCs w:val="18"/>
              </w:rPr>
              <w:t>3</w:t>
            </w:r>
            <w:r>
              <w:rPr>
                <w:rFonts w:eastAsia="Helvetica Neue"/>
                <w:i/>
                <w:noProof/>
                <w:sz w:val="18"/>
                <w:szCs w:val="18"/>
              </w:rPr>
              <w:t>8</w:t>
            </w:r>
            <w:r w:rsidRPr="00DD711E">
              <w:rPr>
                <w:rFonts w:eastAsia="Helvetica Neue"/>
                <w:noProof/>
                <w:sz w:val="18"/>
                <w:szCs w:val="18"/>
              </w:rPr>
              <w:t>)</w:t>
            </w:r>
            <w:r w:rsidRPr="00DD711E">
              <w:rPr>
                <w:rFonts w:eastAsia="Helvetica Neue"/>
                <w:sz w:val="18"/>
                <w:szCs w:val="18"/>
              </w:rPr>
              <w:fldChar w:fldCharType="end"/>
            </w:r>
            <w:r w:rsidRPr="00DD711E">
              <w:rPr>
                <w:rFonts w:eastAsia="Helvetica Neue"/>
                <w:sz w:val="18"/>
                <w:szCs w:val="18"/>
              </w:rPr>
              <w:t xml:space="preserve"> was reduced by two days of pre-symptomatic transmission </w:t>
            </w:r>
            <w:r>
              <w:rPr>
                <w:rFonts w:eastAsia="Helvetica Neue"/>
                <w:i/>
                <w:iCs/>
                <w:sz w:val="18"/>
                <w:szCs w:val="18"/>
              </w:rPr>
              <w:t xml:space="preserve">(39) </w:t>
            </w:r>
            <w:r w:rsidRPr="00DD711E">
              <w:rPr>
                <w:rFonts w:eastAsia="Helvetica Neue"/>
                <w:sz w:val="18"/>
                <w:szCs w:val="18"/>
              </w:rPr>
              <w:t>to give a latency period.</w:t>
            </w:r>
          </w:p>
        </w:tc>
      </w:tr>
      <w:tr w:rsidR="00E06B71" w:rsidRPr="00DD711E" w14:paraId="07D4A7A2" w14:textId="77777777" w:rsidTr="00C06EDF">
        <w:trPr>
          <w:trHeight w:val="750"/>
        </w:trPr>
        <w:tc>
          <w:tcPr>
            <w:tcW w:w="5025" w:type="dxa"/>
            <w:vAlign w:val="center"/>
          </w:tcPr>
          <w:p w14:paraId="74986A70" w14:textId="67EC5B2D" w:rsidR="00E06B71" w:rsidRPr="00DD711E" w:rsidRDefault="00A20255" w:rsidP="00C06EDF">
            <w:pPr>
              <w:rPr>
                <w:rFonts w:eastAsia="Helvetica Neue"/>
                <w:sz w:val="18"/>
                <w:szCs w:val="18"/>
              </w:rPr>
            </w:pPr>
            <w:r>
              <w:rPr>
                <w:rFonts w:eastAsia="Helvetica Neue"/>
                <w:sz w:val="18"/>
                <w:szCs w:val="18"/>
              </w:rPr>
              <w:t>Mean i</w:t>
            </w:r>
            <w:r w:rsidR="00E06B71" w:rsidRPr="00DD711E">
              <w:rPr>
                <w:rFonts w:eastAsia="Helvetica Neue"/>
                <w:sz w:val="18"/>
                <w:szCs w:val="18"/>
              </w:rPr>
              <w:t xml:space="preserve">nfectious period </w:t>
            </w:r>
            <m:oMath>
              <m:r>
                <w:rPr>
                  <w:rFonts w:ascii="Cambria Math" w:eastAsia="Helvetica Neue" w:hAnsi="Cambria Math"/>
                  <w:sz w:val="18"/>
                  <w:szCs w:val="18"/>
                </w:rPr>
                <m:t>1/γ</m:t>
              </m:r>
            </m:oMath>
          </w:p>
        </w:tc>
        <w:tc>
          <w:tcPr>
            <w:tcW w:w="3975" w:type="dxa"/>
            <w:vAlign w:val="center"/>
          </w:tcPr>
          <w:p w14:paraId="163845A6" w14:textId="7EA77D54" w:rsidR="00E06B71" w:rsidRPr="00DD711E" w:rsidRDefault="00E06B71" w:rsidP="00C06EDF">
            <w:pPr>
              <w:rPr>
                <w:rFonts w:eastAsia="Helvetica Neue"/>
                <w:sz w:val="18"/>
                <w:szCs w:val="18"/>
              </w:rPr>
            </w:pPr>
            <w:r w:rsidRPr="00DD711E">
              <w:rPr>
                <w:rFonts w:eastAsia="Helvetica Neue"/>
                <w:sz w:val="18"/>
                <w:szCs w:val="18"/>
              </w:rPr>
              <w:t>2.4 days.</w:t>
            </w:r>
            <w:r w:rsidR="00A20255">
              <w:rPr>
                <w:rFonts w:eastAsia="Helvetica Neue"/>
                <w:sz w:val="18"/>
                <w:szCs w:val="18"/>
              </w:rPr>
              <w:t xml:space="preserve"> Chosen to fit the exponential growth rate </w:t>
            </w:r>
            <w:r w:rsidR="00A20255">
              <w:rPr>
                <w:rFonts w:eastAsia="Helvetica Neue"/>
                <w:i/>
                <w:iCs/>
                <w:sz w:val="18"/>
                <w:szCs w:val="18"/>
              </w:rPr>
              <w:t>r</w:t>
            </w:r>
            <w:r w:rsidR="00A20255">
              <w:rPr>
                <w:rFonts w:eastAsia="Helvetica Neue"/>
                <w:sz w:val="18"/>
                <w:szCs w:val="18"/>
              </w:rPr>
              <w:t xml:space="preserve"> to reproductive number R relationship of a fitted SARS-CoV-2 generation duration </w:t>
            </w:r>
            <w:r w:rsidR="00A20255">
              <w:rPr>
                <w:rFonts w:eastAsia="Helvetica Neue"/>
                <w:i/>
                <w:iCs/>
                <w:sz w:val="18"/>
                <w:szCs w:val="18"/>
              </w:rPr>
              <w:t>(36)</w:t>
            </w:r>
            <w:r w:rsidR="00A20255">
              <w:rPr>
                <w:rFonts w:eastAsia="Helvetica Neue"/>
                <w:sz w:val="18"/>
                <w:szCs w:val="18"/>
              </w:rPr>
              <w:t xml:space="preserve"> </w:t>
            </w:r>
            <w:r w:rsidRPr="00DD711E">
              <w:rPr>
                <w:rFonts w:eastAsia="Helvetica Neue"/>
                <w:sz w:val="18"/>
                <w:szCs w:val="18"/>
              </w:rPr>
              <w:t xml:space="preserve"> </w:t>
            </w:r>
          </w:p>
        </w:tc>
      </w:tr>
      <w:tr w:rsidR="00E06B71" w:rsidRPr="00DD711E" w14:paraId="767625A5" w14:textId="77777777" w:rsidTr="00C06EDF">
        <w:trPr>
          <w:trHeight w:val="315"/>
        </w:trPr>
        <w:tc>
          <w:tcPr>
            <w:tcW w:w="5025" w:type="dxa"/>
            <w:vAlign w:val="center"/>
          </w:tcPr>
          <w:p w14:paraId="4C1B4600" w14:textId="77777777" w:rsidR="00E06B71" w:rsidRPr="00DD711E" w:rsidRDefault="00E06B71" w:rsidP="00C06EDF">
            <w:pPr>
              <w:rPr>
                <w:rFonts w:eastAsia="Helvetica Neue"/>
                <w:sz w:val="18"/>
                <w:szCs w:val="18"/>
              </w:rPr>
            </w:pPr>
            <w:r w:rsidRPr="00DD711E">
              <w:rPr>
                <w:rFonts w:eastAsia="Helvetica Neue"/>
                <w:sz w:val="18"/>
                <w:szCs w:val="18"/>
              </w:rPr>
              <w:t xml:space="preserve">Baseline reproductive number, </w:t>
            </w:r>
            <m:oMath>
              <m:sSub>
                <m:sSubPr>
                  <m:ctrlPr>
                    <w:rPr>
                      <w:rFonts w:ascii="Cambria Math" w:eastAsia="Helvetica Neue" w:hAnsi="Cambria Math"/>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0</m:t>
                  </m:r>
                </m:sub>
              </m:sSub>
            </m:oMath>
            <w:r w:rsidRPr="00DD711E">
              <w:rPr>
                <w:rFonts w:eastAsia="Helvetica Neue"/>
                <w:sz w:val="18"/>
                <w:szCs w:val="18"/>
              </w:rPr>
              <w:t>.</w:t>
            </w:r>
          </w:p>
        </w:tc>
        <w:tc>
          <w:tcPr>
            <w:tcW w:w="3975" w:type="dxa"/>
            <w:shd w:val="clear" w:color="auto" w:fill="CFE2F3"/>
            <w:vAlign w:val="center"/>
          </w:tcPr>
          <w:p w14:paraId="4D59509B" w14:textId="77777777" w:rsidR="00E06B71" w:rsidRPr="00DD711E" w:rsidRDefault="00E06B71" w:rsidP="00C06EDF">
            <w:pPr>
              <w:rPr>
                <w:rFonts w:eastAsia="Helvetica Neue"/>
                <w:b/>
                <w:sz w:val="18"/>
                <w:szCs w:val="18"/>
              </w:rPr>
            </w:pPr>
            <w:r w:rsidRPr="00DD711E">
              <w:rPr>
                <w:rFonts w:eastAsia="Helvetica Neue"/>
                <w:b/>
                <w:sz w:val="18"/>
                <w:szCs w:val="18"/>
              </w:rPr>
              <w:t>Inferred from data</w:t>
            </w:r>
          </w:p>
        </w:tc>
      </w:tr>
      <w:tr w:rsidR="00E06B71" w:rsidRPr="00DD711E" w14:paraId="4807A424" w14:textId="77777777" w:rsidTr="00C06EDF">
        <w:trPr>
          <w:trHeight w:val="315"/>
        </w:trPr>
        <w:tc>
          <w:tcPr>
            <w:tcW w:w="5025" w:type="dxa"/>
            <w:tcBorders>
              <w:bottom w:val="single" w:sz="4" w:space="0" w:color="000000"/>
            </w:tcBorders>
            <w:vAlign w:val="center"/>
          </w:tcPr>
          <w:p w14:paraId="2D8F14E4" w14:textId="6B581D73" w:rsidR="00E06B71" w:rsidRPr="00DD711E" w:rsidRDefault="00D874E6" w:rsidP="00C06EDF">
            <w:pPr>
              <w:rPr>
                <w:rFonts w:eastAsia="Helvetica Neue"/>
                <w:sz w:val="18"/>
                <w:szCs w:val="18"/>
              </w:rPr>
            </w:pPr>
            <w:r>
              <w:rPr>
                <w:rFonts w:eastAsia="Helvetica Neue"/>
                <w:sz w:val="18"/>
                <w:szCs w:val="18"/>
              </w:rPr>
              <w:t>P</w:t>
            </w:r>
            <w:r w:rsidR="00E06B71" w:rsidRPr="00DD711E">
              <w:rPr>
                <w:rFonts w:eastAsia="Helvetica Neue"/>
                <w:sz w:val="18"/>
                <w:szCs w:val="18"/>
              </w:rPr>
              <w:t xml:space="preserve">opulation </w:t>
            </w:r>
            <w:r>
              <w:rPr>
                <w:rFonts w:eastAsia="Helvetica Neue"/>
                <w:sz w:val="18"/>
                <w:szCs w:val="18"/>
              </w:rPr>
              <w:t>proportion in lower SES group</w:t>
            </w:r>
            <w:r w:rsidR="00E06B71" w:rsidRPr="00DD711E">
              <w:rPr>
                <w:rFonts w:eastAsia="Helvetica Neue"/>
                <w:sz w:val="18"/>
                <w:szCs w:val="18"/>
              </w:rPr>
              <w:t xml:space="preserv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eff</m:t>
                  </m:r>
                </m:sub>
              </m:sSub>
            </m:oMath>
            <w:r>
              <w:rPr>
                <w:rFonts w:eastAsia="Helvetica Neue"/>
                <w:sz w:val="18"/>
                <w:szCs w:val="18"/>
              </w:rPr>
              <w:t>.</w:t>
            </w:r>
          </w:p>
        </w:tc>
        <w:tc>
          <w:tcPr>
            <w:tcW w:w="3975" w:type="dxa"/>
            <w:tcBorders>
              <w:bottom w:val="single" w:sz="4" w:space="0" w:color="000000"/>
            </w:tcBorders>
            <w:shd w:val="clear" w:color="auto" w:fill="CFE2F3"/>
            <w:vAlign w:val="center"/>
          </w:tcPr>
          <w:p w14:paraId="652142AC" w14:textId="77777777" w:rsidR="00E06B71" w:rsidRPr="00DD711E" w:rsidRDefault="00E06B71" w:rsidP="00C06EDF">
            <w:pPr>
              <w:rPr>
                <w:rFonts w:eastAsia="Helvetica Neue"/>
                <w:b/>
                <w:sz w:val="18"/>
                <w:szCs w:val="18"/>
              </w:rPr>
            </w:pPr>
            <w:r w:rsidRPr="00DD711E">
              <w:rPr>
                <w:rFonts w:eastAsia="Helvetica Neue"/>
                <w:b/>
                <w:sz w:val="18"/>
                <w:szCs w:val="18"/>
              </w:rPr>
              <w:t>Inferred from data</w:t>
            </w:r>
          </w:p>
        </w:tc>
      </w:tr>
      <w:tr w:rsidR="00E06B71" w:rsidRPr="00DD711E" w14:paraId="755A21C8" w14:textId="77777777" w:rsidTr="00653AEB">
        <w:trPr>
          <w:trHeight w:val="315"/>
        </w:trPr>
        <w:tc>
          <w:tcPr>
            <w:tcW w:w="5025" w:type="dxa"/>
            <w:tcBorders>
              <w:bottom w:val="single" w:sz="4" w:space="0" w:color="000000"/>
            </w:tcBorders>
            <w:shd w:val="clear" w:color="auto" w:fill="auto"/>
            <w:vAlign w:val="center"/>
          </w:tcPr>
          <w:p w14:paraId="6830C2E1" w14:textId="7EABA939" w:rsidR="00E06B71" w:rsidRPr="00DD711E" w:rsidRDefault="00E06B71" w:rsidP="00C06EDF">
            <w:pPr>
              <w:rPr>
                <w:rFonts w:eastAsia="Helvetica Neue"/>
                <w:sz w:val="18"/>
                <w:szCs w:val="18"/>
              </w:rPr>
            </w:pPr>
            <w:r w:rsidRPr="00DD711E">
              <w:rPr>
                <w:rFonts w:eastAsia="Helvetica Neue"/>
                <w:sz w:val="18"/>
                <w:szCs w:val="18"/>
              </w:rPr>
              <w:t xml:space="preserve">Mobility of </w:t>
            </w:r>
            <w:r w:rsidR="009F7859">
              <w:rPr>
                <w:rFonts w:eastAsia="Helvetica Neue"/>
                <w:sz w:val="18"/>
                <w:szCs w:val="18"/>
              </w:rPr>
              <w:t xml:space="preserve">upper SES group, </w:t>
            </w:r>
            <m:oMath>
              <m:sSub>
                <m:sSubPr>
                  <m:ctrlPr>
                    <w:rPr>
                      <w:rFonts w:ascii="Cambria Math" w:eastAsia="Helvetica Neue" w:hAnsi="Cambria Math"/>
                      <w:i/>
                      <w:sz w:val="18"/>
                      <w:szCs w:val="18"/>
                    </w:rPr>
                  </m:ctrlPr>
                </m:sSubPr>
                <m:e>
                  <m:r>
                    <w:rPr>
                      <w:rFonts w:ascii="Cambria Math" w:eastAsia="Helvetica Neue" w:hAnsi="Cambria Math"/>
                      <w:sz w:val="18"/>
                      <w:szCs w:val="18"/>
                    </w:rPr>
                    <m:t>c</m:t>
                  </m:r>
                </m:e>
                <m:sub>
                  <m:r>
                    <w:rPr>
                      <w:rFonts w:ascii="Cambria Math" w:eastAsia="Helvetica Neue" w:hAnsi="Cambria Math"/>
                      <w:sz w:val="18"/>
                      <w:szCs w:val="18"/>
                    </w:rPr>
                    <m:t>U</m:t>
                  </m:r>
                </m:sub>
              </m:sSub>
              <m:r>
                <w:rPr>
                  <w:rFonts w:ascii="Cambria Math" w:eastAsia="Helvetica Neue" w:hAnsi="Cambria Math"/>
                  <w:sz w:val="18"/>
                  <w:szCs w:val="18"/>
                </w:rPr>
                <m:t>(t)</m:t>
              </m:r>
            </m:oMath>
            <w:r w:rsidR="009F7859">
              <w:rPr>
                <w:rFonts w:eastAsia="Helvetica Neue"/>
                <w:sz w:val="18"/>
                <w:szCs w:val="18"/>
              </w:rPr>
              <w:t>.</w:t>
            </w:r>
          </w:p>
        </w:tc>
        <w:tc>
          <w:tcPr>
            <w:tcW w:w="3975" w:type="dxa"/>
            <w:tcBorders>
              <w:bottom w:val="single" w:sz="4" w:space="0" w:color="000000"/>
            </w:tcBorders>
            <w:shd w:val="clear" w:color="auto" w:fill="auto"/>
            <w:vAlign w:val="center"/>
          </w:tcPr>
          <w:p w14:paraId="31B12EB8" w14:textId="3AB6E954" w:rsidR="00E06B71" w:rsidRPr="00DD711E" w:rsidRDefault="009F7859" w:rsidP="00C06EDF">
            <w:pPr>
              <w:rPr>
                <w:rFonts w:eastAsia="Helvetica Neue"/>
                <w:bCs/>
                <w:sz w:val="18"/>
                <w:szCs w:val="18"/>
              </w:rPr>
            </w:pPr>
            <w:r>
              <w:rPr>
                <w:rFonts w:eastAsia="Helvetica Neue"/>
                <w:bCs/>
                <w:sz w:val="18"/>
                <w:szCs w:val="18"/>
              </w:rPr>
              <w:t xml:space="preserve">Piecewise linear fit to Google mobility data. </w:t>
            </w:r>
            <m:oMath>
              <m:sSub>
                <m:sSubPr>
                  <m:ctrlPr>
                    <w:rPr>
                      <w:rFonts w:ascii="Cambria Math" w:eastAsia="Helvetica Neue" w:hAnsi="Cambria Math"/>
                      <w:i/>
                      <w:sz w:val="18"/>
                      <w:szCs w:val="18"/>
                    </w:rPr>
                  </m:ctrlPr>
                </m:sSubPr>
                <m:e>
                  <m:r>
                    <w:rPr>
                      <w:rFonts w:ascii="Cambria Math" w:eastAsia="Helvetica Neue" w:hAnsi="Cambria Math"/>
                      <w:sz w:val="18"/>
                      <w:szCs w:val="18"/>
                    </w:rPr>
                    <m:t>c</m:t>
                  </m:r>
                </m:e>
                <m:sub>
                  <m:r>
                    <w:rPr>
                      <w:rFonts w:ascii="Cambria Math" w:eastAsia="Helvetica Neue" w:hAnsi="Cambria Math"/>
                      <w:sz w:val="18"/>
                      <w:szCs w:val="18"/>
                    </w:rPr>
                    <m:t>U</m:t>
                  </m:r>
                </m:sub>
              </m:sSub>
              <m:d>
                <m:dPr>
                  <m:ctrlPr>
                    <w:rPr>
                      <w:rFonts w:ascii="Cambria Math" w:eastAsia="Helvetica Neue" w:hAnsi="Cambria Math"/>
                      <w:i/>
                      <w:sz w:val="18"/>
                      <w:szCs w:val="18"/>
                    </w:rPr>
                  </m:ctrlPr>
                </m:dPr>
                <m:e>
                  <m:r>
                    <w:rPr>
                      <w:rFonts w:ascii="Cambria Math" w:eastAsia="Helvetica Neue" w:hAnsi="Cambria Math"/>
                      <w:sz w:val="18"/>
                      <w:szCs w:val="18"/>
                    </w:rPr>
                    <m:t>t</m:t>
                  </m:r>
                </m:e>
              </m:d>
              <m:r>
                <w:rPr>
                  <w:rFonts w:ascii="Cambria Math" w:eastAsia="Helvetica Neue" w:hAnsi="Cambria Math"/>
                  <w:sz w:val="18"/>
                  <w:szCs w:val="18"/>
                </w:rPr>
                <m:t>=1</m:t>
              </m:r>
            </m:oMath>
            <w:r w:rsidRPr="009F7859">
              <w:rPr>
                <w:rFonts w:eastAsia="Helvetica Neue"/>
                <w:sz w:val="18"/>
                <w:szCs w:val="18"/>
              </w:rPr>
              <w:t xml:space="preserve"> for </w:t>
            </w:r>
            <m:oMath>
              <m:r>
                <w:rPr>
                  <w:rFonts w:ascii="Cambria Math" w:eastAsia="Helvetica Neue" w:hAnsi="Cambria Math"/>
                  <w:sz w:val="18"/>
                  <w:szCs w:val="18"/>
                </w:rPr>
                <m:t>t≤</m:t>
              </m:r>
            </m:oMath>
            <w:r w:rsidRPr="009F7859">
              <w:rPr>
                <w:rFonts w:eastAsia="Helvetica Neue"/>
                <w:sz w:val="18"/>
                <w:szCs w:val="18"/>
              </w:rPr>
              <w:t xml:space="preserve"> 15</w:t>
            </w:r>
            <w:r w:rsidRPr="009F7859">
              <w:rPr>
                <w:rFonts w:eastAsia="Helvetica Neue"/>
                <w:sz w:val="18"/>
                <w:szCs w:val="18"/>
                <w:vertAlign w:val="superscript"/>
              </w:rPr>
              <w:t>th</w:t>
            </w:r>
            <w:r w:rsidRPr="009F7859">
              <w:rPr>
                <w:rFonts w:eastAsia="Helvetica Neue"/>
                <w:sz w:val="18"/>
                <w:szCs w:val="18"/>
              </w:rPr>
              <w:t xml:space="preserve"> March 2020 and </w:t>
            </w:r>
            <m:oMath>
              <m:r>
                <w:rPr>
                  <w:rFonts w:ascii="Cambria Math" w:eastAsia="Helvetica Neue" w:hAnsi="Cambria Math"/>
                  <w:sz w:val="18"/>
                  <w:szCs w:val="18"/>
                </w:rPr>
                <m:t>t≥</m:t>
              </m:r>
            </m:oMath>
            <w:r w:rsidRPr="009F7859">
              <w:rPr>
                <w:rFonts w:eastAsia="Helvetica Neue"/>
                <w:sz w:val="18"/>
                <w:szCs w:val="18"/>
              </w:rPr>
              <w:t xml:space="preserve"> 1</w:t>
            </w:r>
            <w:r w:rsidRPr="009F7859">
              <w:rPr>
                <w:rFonts w:eastAsia="Helvetica Neue"/>
                <w:sz w:val="18"/>
                <w:szCs w:val="18"/>
                <w:vertAlign w:val="superscript"/>
              </w:rPr>
              <w:t>st</w:t>
            </w:r>
            <w:r w:rsidRPr="009F7859">
              <w:rPr>
                <w:rFonts w:eastAsia="Helvetica Neue"/>
                <w:sz w:val="18"/>
                <w:szCs w:val="18"/>
              </w:rPr>
              <w:t xml:space="preserve"> November 2020</w:t>
            </w:r>
            <w:r w:rsidR="0047449D">
              <w:rPr>
                <w:rFonts w:eastAsia="Helvetica Neue"/>
                <w:sz w:val="18"/>
                <w:szCs w:val="18"/>
              </w:rPr>
              <w:t xml:space="preserve">. Linear trend decreasing to, and then increasing from, </w:t>
            </w:r>
            <m:oMath>
              <m:sSub>
                <m:sSubPr>
                  <m:ctrlPr>
                    <w:rPr>
                      <w:rFonts w:ascii="Cambria Math" w:eastAsia="Helvetica Neue" w:hAnsi="Cambria Math"/>
                      <w:i/>
                      <w:sz w:val="18"/>
                      <w:szCs w:val="18"/>
                    </w:rPr>
                  </m:ctrlPr>
                </m:sSubPr>
                <m:e>
                  <m:r>
                    <w:rPr>
                      <w:rFonts w:ascii="Cambria Math" w:eastAsia="Helvetica Neue" w:hAnsi="Cambria Math"/>
                      <w:sz w:val="18"/>
                      <w:szCs w:val="18"/>
                    </w:rPr>
                    <m:t>c</m:t>
                  </m:r>
                </m:e>
                <m:sub>
                  <m:r>
                    <w:rPr>
                      <w:rFonts w:ascii="Cambria Math" w:eastAsia="Helvetica Neue" w:hAnsi="Cambria Math"/>
                      <w:sz w:val="18"/>
                      <w:szCs w:val="18"/>
                    </w:rPr>
                    <m:t>U</m:t>
                  </m:r>
                </m:sub>
              </m:sSub>
              <m:d>
                <m:dPr>
                  <m:ctrlPr>
                    <w:rPr>
                      <w:rFonts w:ascii="Cambria Math" w:eastAsia="Helvetica Neue" w:hAnsi="Cambria Math"/>
                      <w:i/>
                      <w:sz w:val="18"/>
                      <w:szCs w:val="18"/>
                    </w:rPr>
                  </m:ctrlPr>
                </m:dPr>
                <m:e>
                  <m:r>
                    <w:rPr>
                      <w:rFonts w:ascii="Cambria Math" w:eastAsia="Helvetica Neue" w:hAnsi="Cambria Math"/>
                      <w:sz w:val="18"/>
                      <w:szCs w:val="18"/>
                    </w:rPr>
                    <m:t>15th April</m:t>
                  </m:r>
                </m:e>
              </m:d>
              <m:r>
                <w:rPr>
                  <w:rFonts w:ascii="Cambria Math" w:eastAsia="Helvetica Neue" w:hAnsi="Cambria Math"/>
                  <w:sz w:val="18"/>
                  <w:szCs w:val="18"/>
                </w:rPr>
                <m:t>=0.56</m:t>
              </m:r>
            </m:oMath>
            <w:r w:rsidR="0047449D">
              <w:rPr>
                <w:rFonts w:eastAsia="Helvetica Neue"/>
                <w:sz w:val="18"/>
                <w:szCs w:val="18"/>
              </w:rPr>
              <w:t>.</w:t>
            </w:r>
          </w:p>
        </w:tc>
      </w:tr>
      <w:tr w:rsidR="00B57D9F" w:rsidRPr="00DD711E" w14:paraId="2EB79E54" w14:textId="77777777" w:rsidTr="00653AEB">
        <w:trPr>
          <w:trHeight w:val="1055"/>
        </w:trPr>
        <w:tc>
          <w:tcPr>
            <w:tcW w:w="5025" w:type="dxa"/>
            <w:shd w:val="clear" w:color="auto" w:fill="auto"/>
            <w:vAlign w:val="center"/>
          </w:tcPr>
          <w:p w14:paraId="1DCEE6CD" w14:textId="6ED6B42A" w:rsidR="00B57D9F" w:rsidRPr="00DD711E" w:rsidRDefault="00B57D9F" w:rsidP="00B57D9F">
            <w:pPr>
              <w:rPr>
                <w:rFonts w:eastAsia="Helvetica Neue"/>
                <w:sz w:val="18"/>
                <w:szCs w:val="18"/>
              </w:rPr>
            </w:pPr>
            <w:r w:rsidRPr="00DD711E">
              <w:rPr>
                <w:rFonts w:eastAsia="Helvetica Neue"/>
                <w:sz w:val="18"/>
                <w:szCs w:val="18"/>
              </w:rPr>
              <w:t xml:space="preserve">Mobility of </w:t>
            </w:r>
            <w:r>
              <w:rPr>
                <w:rFonts w:eastAsia="Helvetica Neue"/>
                <w:sz w:val="18"/>
                <w:szCs w:val="18"/>
              </w:rPr>
              <w:t xml:space="preserve">lower SES group, </w:t>
            </w:r>
            <m:oMath>
              <m:sSub>
                <m:sSubPr>
                  <m:ctrlPr>
                    <w:rPr>
                      <w:rFonts w:ascii="Cambria Math" w:eastAsia="Helvetica Neue" w:hAnsi="Cambria Math"/>
                      <w:i/>
                      <w:sz w:val="18"/>
                      <w:szCs w:val="18"/>
                    </w:rPr>
                  </m:ctrlPr>
                </m:sSubPr>
                <m:e>
                  <m:r>
                    <w:rPr>
                      <w:rFonts w:ascii="Cambria Math" w:eastAsia="Helvetica Neue" w:hAnsi="Cambria Math"/>
                      <w:sz w:val="18"/>
                      <w:szCs w:val="18"/>
                    </w:rPr>
                    <m:t>c</m:t>
                  </m:r>
                </m:e>
                <m:sub>
                  <m:r>
                    <w:rPr>
                      <w:rFonts w:ascii="Cambria Math" w:eastAsia="Helvetica Neue" w:hAnsi="Cambria Math"/>
                      <w:sz w:val="18"/>
                      <w:szCs w:val="18"/>
                    </w:rPr>
                    <m:t>L</m:t>
                  </m:r>
                </m:sub>
              </m:sSub>
              <m:r>
                <w:rPr>
                  <w:rFonts w:ascii="Cambria Math" w:eastAsia="Helvetica Neue" w:hAnsi="Cambria Math"/>
                  <w:sz w:val="18"/>
                  <w:szCs w:val="18"/>
                </w:rPr>
                <m:t>(t)</m:t>
              </m:r>
            </m:oMath>
            <w:r>
              <w:rPr>
                <w:rFonts w:eastAsia="Helvetica Neue"/>
                <w:sz w:val="18"/>
                <w:szCs w:val="18"/>
              </w:rPr>
              <w:t>.</w:t>
            </w:r>
          </w:p>
        </w:tc>
        <w:tc>
          <w:tcPr>
            <w:tcW w:w="3975" w:type="dxa"/>
            <w:tcBorders>
              <w:bottom w:val="single" w:sz="4" w:space="0" w:color="000000"/>
            </w:tcBorders>
            <w:shd w:val="clear" w:color="auto" w:fill="B8CCE4" w:themeFill="accent1" w:themeFillTint="66"/>
            <w:vAlign w:val="center"/>
          </w:tcPr>
          <w:p w14:paraId="257904BD" w14:textId="50C83B89" w:rsidR="00B57D9F" w:rsidRPr="00DD711E" w:rsidRDefault="006B3339" w:rsidP="00B57D9F">
            <w:pPr>
              <w:rPr>
                <w:rFonts w:eastAsia="Helvetica Neue"/>
                <w:b/>
                <w:sz w:val="18"/>
                <w:szCs w:val="18"/>
              </w:rPr>
            </w:pPr>
            <w:r>
              <w:rPr>
                <w:rFonts w:eastAsia="Helvetica Neue"/>
                <w:bCs/>
                <w:sz w:val="18"/>
                <w:szCs w:val="18"/>
              </w:rPr>
              <w:t>Piecewise linear</w:t>
            </w:r>
            <w:r w:rsidR="00BC711F">
              <w:rPr>
                <w:rFonts w:eastAsia="Helvetica Neue"/>
                <w:bCs/>
                <w:sz w:val="18"/>
                <w:szCs w:val="18"/>
              </w:rPr>
              <w:t xml:space="preserve">. </w:t>
            </w:r>
            <m:oMath>
              <m:sSub>
                <m:sSubPr>
                  <m:ctrlPr>
                    <w:rPr>
                      <w:rFonts w:ascii="Cambria Math" w:eastAsia="Helvetica Neue" w:hAnsi="Cambria Math"/>
                      <w:i/>
                      <w:sz w:val="18"/>
                      <w:szCs w:val="18"/>
                    </w:rPr>
                  </m:ctrlPr>
                </m:sSubPr>
                <m:e>
                  <m:r>
                    <w:rPr>
                      <w:rFonts w:ascii="Cambria Math" w:eastAsia="Helvetica Neue" w:hAnsi="Cambria Math"/>
                      <w:sz w:val="18"/>
                      <w:szCs w:val="18"/>
                    </w:rPr>
                    <m:t>c</m:t>
                  </m:r>
                </m:e>
                <m:sub>
                  <m:r>
                    <w:rPr>
                      <w:rFonts w:ascii="Cambria Math" w:eastAsia="Helvetica Neue" w:hAnsi="Cambria Math"/>
                      <w:sz w:val="18"/>
                      <w:szCs w:val="18"/>
                    </w:rPr>
                    <m:t>L</m:t>
                  </m:r>
                </m:sub>
              </m:sSub>
              <m:d>
                <m:dPr>
                  <m:ctrlPr>
                    <w:rPr>
                      <w:rFonts w:ascii="Cambria Math" w:eastAsia="Helvetica Neue" w:hAnsi="Cambria Math"/>
                      <w:i/>
                      <w:sz w:val="18"/>
                      <w:szCs w:val="18"/>
                    </w:rPr>
                  </m:ctrlPr>
                </m:dPr>
                <m:e>
                  <m:r>
                    <w:rPr>
                      <w:rFonts w:ascii="Cambria Math" w:eastAsia="Helvetica Neue" w:hAnsi="Cambria Math"/>
                      <w:sz w:val="18"/>
                      <w:szCs w:val="18"/>
                    </w:rPr>
                    <m:t>t</m:t>
                  </m:r>
                </m:e>
              </m:d>
              <m:r>
                <w:rPr>
                  <w:rFonts w:ascii="Cambria Math" w:eastAsia="Helvetica Neue" w:hAnsi="Cambria Math"/>
                  <w:sz w:val="18"/>
                  <w:szCs w:val="18"/>
                </w:rPr>
                <m:t>=1</m:t>
              </m:r>
            </m:oMath>
            <w:r w:rsidRPr="009F7859">
              <w:rPr>
                <w:rFonts w:eastAsia="Helvetica Neue"/>
                <w:sz w:val="18"/>
                <w:szCs w:val="18"/>
              </w:rPr>
              <w:t xml:space="preserve"> for </w:t>
            </w:r>
            <m:oMath>
              <m:r>
                <w:rPr>
                  <w:rFonts w:ascii="Cambria Math" w:eastAsia="Helvetica Neue" w:hAnsi="Cambria Math"/>
                  <w:sz w:val="18"/>
                  <w:szCs w:val="18"/>
                </w:rPr>
                <m:t>t≤</m:t>
              </m:r>
            </m:oMath>
            <w:r w:rsidRPr="009F7859">
              <w:rPr>
                <w:rFonts w:eastAsia="Helvetica Neue"/>
                <w:sz w:val="18"/>
                <w:szCs w:val="18"/>
              </w:rPr>
              <w:t xml:space="preserve"> 15</w:t>
            </w:r>
            <w:r w:rsidRPr="009F7859">
              <w:rPr>
                <w:rFonts w:eastAsia="Helvetica Neue"/>
                <w:sz w:val="18"/>
                <w:szCs w:val="18"/>
                <w:vertAlign w:val="superscript"/>
              </w:rPr>
              <w:t>th</w:t>
            </w:r>
            <w:r w:rsidRPr="009F7859">
              <w:rPr>
                <w:rFonts w:eastAsia="Helvetica Neue"/>
                <w:sz w:val="18"/>
                <w:szCs w:val="18"/>
              </w:rPr>
              <w:t xml:space="preserve"> March 2020 and </w:t>
            </w:r>
            <m:oMath>
              <m:r>
                <w:rPr>
                  <w:rFonts w:ascii="Cambria Math" w:eastAsia="Helvetica Neue" w:hAnsi="Cambria Math"/>
                  <w:sz w:val="18"/>
                  <w:szCs w:val="18"/>
                </w:rPr>
                <m:t>t≥</m:t>
              </m:r>
            </m:oMath>
            <w:r w:rsidRPr="009F7859">
              <w:rPr>
                <w:rFonts w:eastAsia="Helvetica Neue"/>
                <w:sz w:val="18"/>
                <w:szCs w:val="18"/>
              </w:rPr>
              <w:t xml:space="preserve"> 1</w:t>
            </w:r>
            <w:r w:rsidRPr="009F7859">
              <w:rPr>
                <w:rFonts w:eastAsia="Helvetica Neue"/>
                <w:sz w:val="18"/>
                <w:szCs w:val="18"/>
                <w:vertAlign w:val="superscript"/>
              </w:rPr>
              <w:t>st</w:t>
            </w:r>
            <w:r w:rsidRPr="009F7859">
              <w:rPr>
                <w:rFonts w:eastAsia="Helvetica Neue"/>
                <w:sz w:val="18"/>
                <w:szCs w:val="18"/>
              </w:rPr>
              <w:t xml:space="preserve"> November 2020</w:t>
            </w:r>
            <w:r>
              <w:rPr>
                <w:rFonts w:eastAsia="Helvetica Neue"/>
                <w:sz w:val="18"/>
                <w:szCs w:val="18"/>
              </w:rPr>
              <w:t xml:space="preserve">. Linear trend decreasing to, and then increasing from, </w:t>
            </w:r>
            <m:oMath>
              <m:sSub>
                <m:sSubPr>
                  <m:ctrlPr>
                    <w:rPr>
                      <w:rFonts w:ascii="Cambria Math" w:eastAsia="Helvetica Neue" w:hAnsi="Cambria Math"/>
                      <w:b/>
                      <w:bCs/>
                      <w:i/>
                      <w:sz w:val="18"/>
                      <w:szCs w:val="18"/>
                    </w:rPr>
                  </m:ctrlPr>
                </m:sSubPr>
                <m:e>
                  <m:r>
                    <m:rPr>
                      <m:sty m:val="bi"/>
                    </m:rPr>
                    <w:rPr>
                      <w:rFonts w:ascii="Cambria Math" w:eastAsia="Helvetica Neue" w:hAnsi="Cambria Math"/>
                      <w:sz w:val="18"/>
                      <w:szCs w:val="18"/>
                    </w:rPr>
                    <m:t>c</m:t>
                  </m:r>
                </m:e>
                <m:sub>
                  <m:r>
                    <m:rPr>
                      <m:sty m:val="bi"/>
                    </m:rPr>
                    <w:rPr>
                      <w:rFonts w:ascii="Cambria Math" w:eastAsia="Helvetica Neue" w:hAnsi="Cambria Math"/>
                      <w:sz w:val="18"/>
                      <w:szCs w:val="18"/>
                    </w:rPr>
                    <m:t>L</m:t>
                  </m:r>
                </m:sub>
              </m:sSub>
              <m:d>
                <m:dPr>
                  <m:ctrlPr>
                    <w:rPr>
                      <w:rFonts w:ascii="Cambria Math" w:eastAsia="Helvetica Neue" w:hAnsi="Cambria Math"/>
                      <w:b/>
                      <w:bCs/>
                      <w:i/>
                      <w:sz w:val="18"/>
                      <w:szCs w:val="18"/>
                    </w:rPr>
                  </m:ctrlPr>
                </m:dPr>
                <m:e>
                  <m:r>
                    <m:rPr>
                      <m:sty m:val="bi"/>
                    </m:rPr>
                    <w:rPr>
                      <w:rFonts w:ascii="Cambria Math" w:eastAsia="Helvetica Neue" w:hAnsi="Cambria Math"/>
                      <w:sz w:val="18"/>
                      <w:szCs w:val="18"/>
                    </w:rPr>
                    <m:t>15</m:t>
                  </m:r>
                  <m:r>
                    <m:rPr>
                      <m:sty m:val="bi"/>
                    </m:rPr>
                    <w:rPr>
                      <w:rFonts w:ascii="Cambria Math" w:eastAsia="Helvetica Neue" w:hAnsi="Cambria Math"/>
                      <w:sz w:val="18"/>
                      <w:szCs w:val="18"/>
                    </w:rPr>
                    <m:t>th April</m:t>
                  </m:r>
                </m:e>
              </m:d>
            </m:oMath>
            <w:r w:rsidR="00BC711F">
              <w:rPr>
                <w:rFonts w:eastAsia="Helvetica Neue"/>
                <w:b/>
                <w:bCs/>
                <w:sz w:val="18"/>
                <w:szCs w:val="18"/>
              </w:rPr>
              <w:t xml:space="preserve"> which was inferred from data.</w:t>
            </w:r>
          </w:p>
        </w:tc>
      </w:tr>
      <w:tr w:rsidR="00653AEB" w:rsidRPr="00DD711E" w14:paraId="1F024839" w14:textId="77777777" w:rsidTr="0076545D">
        <w:trPr>
          <w:trHeight w:val="315"/>
        </w:trPr>
        <w:tc>
          <w:tcPr>
            <w:tcW w:w="5025" w:type="dxa"/>
            <w:shd w:val="clear" w:color="auto" w:fill="auto"/>
            <w:vAlign w:val="center"/>
          </w:tcPr>
          <w:p w14:paraId="5541C3EC" w14:textId="576FBC05" w:rsidR="00653AEB" w:rsidRPr="00DD711E" w:rsidRDefault="00653AEB" w:rsidP="00653AEB">
            <w:pPr>
              <w:rPr>
                <w:rFonts w:eastAsia="Helvetica Neue"/>
                <w:sz w:val="18"/>
                <w:szCs w:val="18"/>
              </w:rPr>
            </w:pPr>
            <w:r>
              <w:rPr>
                <w:rFonts w:eastAsia="Helvetica Neue"/>
                <w:sz w:val="18"/>
                <w:szCs w:val="18"/>
              </w:rPr>
              <w:t xml:space="preserve">Proportion of secondary infections within same SES group, </w:t>
            </w:r>
            <m:oMath>
              <m:r>
                <w:rPr>
                  <w:rFonts w:ascii="Cambria Math" w:eastAsia="Helvetica Neue" w:hAnsi="Cambria Math"/>
                  <w:sz w:val="18"/>
                  <w:szCs w:val="18"/>
                </w:rPr>
                <m:t>ϵ</m:t>
              </m:r>
            </m:oMath>
            <w:r>
              <w:rPr>
                <w:rFonts w:eastAsia="Helvetica Neue"/>
                <w:sz w:val="18"/>
                <w:szCs w:val="18"/>
              </w:rPr>
              <w:t>.</w:t>
            </w:r>
          </w:p>
        </w:tc>
        <w:tc>
          <w:tcPr>
            <w:tcW w:w="3975" w:type="dxa"/>
            <w:tcBorders>
              <w:bottom w:val="single" w:sz="4" w:space="0" w:color="000000"/>
            </w:tcBorders>
            <w:shd w:val="clear" w:color="auto" w:fill="B8CCE4" w:themeFill="accent1" w:themeFillTint="66"/>
            <w:vAlign w:val="center"/>
          </w:tcPr>
          <w:p w14:paraId="5706128B" w14:textId="080C5D9B" w:rsidR="00653AEB" w:rsidRPr="00DD711E" w:rsidRDefault="00653AEB" w:rsidP="00653AEB">
            <w:pPr>
              <w:rPr>
                <w:rFonts w:eastAsia="Helvetica Neue"/>
                <w:sz w:val="18"/>
                <w:szCs w:val="18"/>
              </w:rPr>
            </w:pPr>
            <w:r w:rsidRPr="00DD711E">
              <w:rPr>
                <w:rFonts w:eastAsia="Helvetica Neue"/>
                <w:b/>
                <w:sz w:val="18"/>
                <w:szCs w:val="18"/>
              </w:rPr>
              <w:t>Inferred from data</w:t>
            </w:r>
          </w:p>
        </w:tc>
      </w:tr>
      <w:tr w:rsidR="0076545D" w:rsidRPr="00DD711E" w14:paraId="2B4A2A55" w14:textId="77777777" w:rsidTr="00FD3639">
        <w:trPr>
          <w:trHeight w:val="509"/>
        </w:trPr>
        <w:tc>
          <w:tcPr>
            <w:tcW w:w="5025" w:type="dxa"/>
            <w:shd w:val="clear" w:color="auto" w:fill="auto"/>
            <w:vAlign w:val="center"/>
          </w:tcPr>
          <w:p w14:paraId="3A693086" w14:textId="1277615A" w:rsidR="0076545D" w:rsidRDefault="0076545D" w:rsidP="00653AEB">
            <w:pPr>
              <w:rPr>
                <w:rFonts w:eastAsia="Helvetica Neue"/>
                <w:sz w:val="18"/>
                <w:szCs w:val="18"/>
              </w:rPr>
            </w:pPr>
            <w:r>
              <w:rPr>
                <w:rFonts w:eastAsia="Helvetica Neue"/>
                <w:sz w:val="18"/>
                <w:szCs w:val="18"/>
              </w:rPr>
              <w:t xml:space="preserve">Mean period of complete protection after recovery, </w:t>
            </w:r>
            <m:oMath>
              <m:r>
                <w:rPr>
                  <w:rFonts w:ascii="Cambria Math" w:eastAsia="Helvetica Neue" w:hAnsi="Cambria Math"/>
                  <w:sz w:val="18"/>
                  <w:szCs w:val="18"/>
                </w:rPr>
                <m:t>1/ω</m:t>
              </m:r>
            </m:oMath>
            <w:r>
              <w:rPr>
                <w:rFonts w:eastAsia="Helvetica Neue"/>
                <w:sz w:val="18"/>
                <w:szCs w:val="18"/>
              </w:rPr>
              <w:t>.</w:t>
            </w:r>
          </w:p>
        </w:tc>
        <w:tc>
          <w:tcPr>
            <w:tcW w:w="3975" w:type="dxa"/>
            <w:shd w:val="clear" w:color="auto" w:fill="auto"/>
            <w:vAlign w:val="center"/>
          </w:tcPr>
          <w:p w14:paraId="70774976" w14:textId="05B2880B" w:rsidR="0076545D" w:rsidRPr="0076545D" w:rsidRDefault="0076545D" w:rsidP="00653AEB">
            <w:pPr>
              <w:rPr>
                <w:rFonts w:eastAsia="Helvetica Neue"/>
                <w:bCs/>
                <w:sz w:val="18"/>
                <w:szCs w:val="18"/>
              </w:rPr>
            </w:pPr>
            <w:r w:rsidRPr="0076545D">
              <w:rPr>
                <w:rFonts w:eastAsia="Helvetica Neue"/>
                <w:bCs/>
                <w:sz w:val="18"/>
                <w:szCs w:val="18"/>
              </w:rPr>
              <w:t>180 days</w:t>
            </w:r>
            <w:r>
              <w:rPr>
                <w:rFonts w:eastAsia="Helvetica Neue"/>
                <w:bCs/>
                <w:sz w:val="18"/>
                <w:szCs w:val="18"/>
              </w:rPr>
              <w:t xml:space="preserve">, point estimate based on reinfection studies </w:t>
            </w:r>
            <w:r>
              <w:rPr>
                <w:rFonts w:eastAsia="Helvetica Neue"/>
                <w:bCs/>
                <w:i/>
                <w:iCs/>
                <w:sz w:val="18"/>
                <w:szCs w:val="18"/>
              </w:rPr>
              <w:t>(15-18)</w:t>
            </w:r>
            <w:r>
              <w:rPr>
                <w:rFonts w:eastAsia="Helvetica Neue"/>
                <w:bCs/>
                <w:sz w:val="18"/>
                <w:szCs w:val="18"/>
              </w:rPr>
              <w:t>.</w:t>
            </w:r>
          </w:p>
        </w:tc>
      </w:tr>
      <w:tr w:rsidR="00BC21AF" w:rsidRPr="00DD711E" w14:paraId="66FB1C97" w14:textId="77777777" w:rsidTr="00FD3639">
        <w:trPr>
          <w:trHeight w:val="700"/>
        </w:trPr>
        <w:tc>
          <w:tcPr>
            <w:tcW w:w="5025" w:type="dxa"/>
            <w:shd w:val="clear" w:color="auto" w:fill="auto"/>
            <w:vAlign w:val="center"/>
          </w:tcPr>
          <w:p w14:paraId="2DAF8AB8" w14:textId="3D58D969" w:rsidR="00BC21AF" w:rsidRDefault="00BC21AF" w:rsidP="00BC21AF">
            <w:pPr>
              <w:rPr>
                <w:rFonts w:eastAsia="Helvetica Neue"/>
                <w:sz w:val="18"/>
                <w:szCs w:val="18"/>
              </w:rPr>
            </w:pPr>
            <w:r>
              <w:rPr>
                <w:rFonts w:eastAsia="Helvetica Neue"/>
                <w:sz w:val="18"/>
                <w:szCs w:val="18"/>
              </w:rPr>
              <w:t xml:space="preserve">Relative susceptibility compared to naïve susceptibles after loss of complete protection after first infection episode, </w:t>
            </w:r>
            <m:oMath>
              <m:r>
                <w:rPr>
                  <w:rFonts w:ascii="Cambria Math" w:eastAsia="Helvetica Neue" w:hAnsi="Cambria Math"/>
                  <w:sz w:val="18"/>
                  <w:szCs w:val="18"/>
                </w:rPr>
                <m:t>σ</m:t>
              </m:r>
            </m:oMath>
            <w:r>
              <w:rPr>
                <w:rFonts w:eastAsia="Helvetica Neue"/>
                <w:sz w:val="18"/>
                <w:szCs w:val="18"/>
              </w:rPr>
              <w:t>.</w:t>
            </w:r>
          </w:p>
        </w:tc>
        <w:tc>
          <w:tcPr>
            <w:tcW w:w="3975" w:type="dxa"/>
            <w:tcBorders>
              <w:bottom w:val="single" w:sz="4" w:space="0" w:color="000000"/>
            </w:tcBorders>
            <w:shd w:val="clear" w:color="auto" w:fill="auto"/>
            <w:vAlign w:val="center"/>
          </w:tcPr>
          <w:p w14:paraId="42699161" w14:textId="24CF91D0" w:rsidR="00BC21AF" w:rsidRPr="0076545D" w:rsidRDefault="00BC21AF" w:rsidP="00BC21AF">
            <w:pPr>
              <w:rPr>
                <w:rFonts w:eastAsia="Helvetica Neue"/>
                <w:bCs/>
                <w:sz w:val="18"/>
                <w:szCs w:val="18"/>
              </w:rPr>
            </w:pPr>
            <m:oMath>
              <m:r>
                <w:rPr>
                  <w:rFonts w:ascii="Cambria Math" w:eastAsia="Helvetica Neue" w:hAnsi="Cambria Math"/>
                  <w:sz w:val="18"/>
                  <w:szCs w:val="18"/>
                </w:rPr>
                <m:t>σ=0.16</m:t>
              </m:r>
            </m:oMath>
            <w:r>
              <w:rPr>
                <w:rFonts w:eastAsia="Helvetica Neue"/>
                <w:bCs/>
                <w:sz w:val="18"/>
                <w:szCs w:val="18"/>
              </w:rPr>
              <w:t xml:space="preserve">, point estimate based on reinfection studies </w:t>
            </w:r>
            <w:r>
              <w:rPr>
                <w:rFonts w:eastAsia="Helvetica Neue"/>
                <w:bCs/>
                <w:i/>
                <w:iCs/>
                <w:sz w:val="18"/>
                <w:szCs w:val="18"/>
              </w:rPr>
              <w:t>(15-18)</w:t>
            </w:r>
            <w:r>
              <w:rPr>
                <w:rFonts w:eastAsia="Helvetica Neue"/>
                <w:bCs/>
                <w:sz w:val="18"/>
                <w:szCs w:val="18"/>
              </w:rPr>
              <w:t>.</w:t>
            </w:r>
          </w:p>
        </w:tc>
      </w:tr>
      <w:tr w:rsidR="00FD3639" w:rsidRPr="00DD711E" w14:paraId="28207A2F" w14:textId="77777777" w:rsidTr="00FD3639">
        <w:trPr>
          <w:trHeight w:val="700"/>
        </w:trPr>
        <w:tc>
          <w:tcPr>
            <w:tcW w:w="5025" w:type="dxa"/>
            <w:shd w:val="clear" w:color="auto" w:fill="auto"/>
            <w:vAlign w:val="center"/>
          </w:tcPr>
          <w:p w14:paraId="5B66EA42" w14:textId="29310D05" w:rsidR="00FD3639" w:rsidRDefault="00FD3639" w:rsidP="00FD3639">
            <w:pPr>
              <w:rPr>
                <w:rFonts w:eastAsia="Helvetica Neue"/>
                <w:sz w:val="18"/>
                <w:szCs w:val="18"/>
              </w:rPr>
            </w:pPr>
            <w:r>
              <w:rPr>
                <w:rFonts w:eastAsia="Helvetica Neue"/>
                <w:sz w:val="18"/>
                <w:szCs w:val="18"/>
              </w:rPr>
              <w:t xml:space="preserve">Relative effect on transmission of having schools closed, </w:t>
            </w:r>
            <m:oMath>
              <m:sSub>
                <m:sSubPr>
                  <m:ctrlPr>
                    <w:rPr>
                      <w:rFonts w:ascii="Cambria Math" w:eastAsia="Helvetica Neue" w:hAnsi="Cambria Math"/>
                      <w:i/>
                      <w:sz w:val="18"/>
                      <w:szCs w:val="18"/>
                    </w:rPr>
                  </m:ctrlPr>
                </m:sSubPr>
                <m:e>
                  <m:r>
                    <w:rPr>
                      <w:rFonts w:ascii="Cambria Math" w:eastAsia="Helvetica Neue" w:hAnsi="Cambria Math"/>
                      <w:sz w:val="18"/>
                      <w:szCs w:val="18"/>
                    </w:rPr>
                    <m:t>ξ</m:t>
                  </m:r>
                </m:e>
                <m:sub>
                  <m:r>
                    <w:rPr>
                      <w:rFonts w:ascii="Cambria Math" w:eastAsia="Helvetica Neue" w:hAnsi="Cambria Math"/>
                      <w:sz w:val="18"/>
                      <w:szCs w:val="18"/>
                    </w:rPr>
                    <m:t>schools</m:t>
                  </m:r>
                </m:sub>
              </m:sSub>
            </m:oMath>
            <w:r>
              <w:rPr>
                <w:rFonts w:eastAsia="Helvetica Neue"/>
                <w:sz w:val="18"/>
                <w:szCs w:val="18"/>
              </w:rPr>
              <w:t>.</w:t>
            </w:r>
          </w:p>
        </w:tc>
        <w:tc>
          <w:tcPr>
            <w:tcW w:w="3975" w:type="dxa"/>
            <w:tcBorders>
              <w:bottom w:val="single" w:sz="4" w:space="0" w:color="000000"/>
            </w:tcBorders>
            <w:shd w:val="clear" w:color="auto" w:fill="B8CCE4" w:themeFill="accent1" w:themeFillTint="66"/>
            <w:vAlign w:val="center"/>
          </w:tcPr>
          <w:p w14:paraId="1635C703" w14:textId="2A2FDBAE" w:rsidR="00FD3639" w:rsidRDefault="00FD3639" w:rsidP="00FD3639">
            <w:pPr>
              <w:rPr>
                <w:rFonts w:eastAsia="Helvetica Neue"/>
                <w:bCs/>
                <w:sz w:val="18"/>
                <w:szCs w:val="18"/>
              </w:rPr>
            </w:pPr>
            <w:r w:rsidRPr="00DD711E">
              <w:rPr>
                <w:rFonts w:eastAsia="Helvetica Neue"/>
                <w:b/>
                <w:sz w:val="18"/>
                <w:szCs w:val="18"/>
              </w:rPr>
              <w:t>Inferred from data</w:t>
            </w:r>
          </w:p>
        </w:tc>
      </w:tr>
      <w:tr w:rsidR="00FD3639" w:rsidRPr="00DD711E" w14:paraId="53B57400" w14:textId="77777777" w:rsidTr="00FD3639">
        <w:trPr>
          <w:trHeight w:val="700"/>
        </w:trPr>
        <w:tc>
          <w:tcPr>
            <w:tcW w:w="5025" w:type="dxa"/>
            <w:shd w:val="clear" w:color="auto" w:fill="auto"/>
            <w:vAlign w:val="center"/>
          </w:tcPr>
          <w:p w14:paraId="6D813303" w14:textId="45D0F7DB" w:rsidR="00FD3639" w:rsidRDefault="00FD3639" w:rsidP="00FD3639">
            <w:pPr>
              <w:rPr>
                <w:rFonts w:eastAsia="Helvetica Neue"/>
                <w:sz w:val="18"/>
                <w:szCs w:val="18"/>
              </w:rPr>
            </w:pPr>
            <w:r>
              <w:rPr>
                <w:rFonts w:eastAsia="Helvetica Neue"/>
                <w:sz w:val="18"/>
                <w:szCs w:val="18"/>
              </w:rPr>
              <w:lastRenderedPageBreak/>
              <w:t>Relative effect on transmission post 1</w:t>
            </w:r>
            <w:r w:rsidRPr="00FD3639">
              <w:rPr>
                <w:rFonts w:eastAsia="Helvetica Neue"/>
                <w:sz w:val="18"/>
                <w:szCs w:val="18"/>
                <w:vertAlign w:val="superscript"/>
              </w:rPr>
              <w:t>st</w:t>
            </w:r>
            <w:r>
              <w:rPr>
                <w:rFonts w:eastAsia="Helvetica Neue"/>
                <w:sz w:val="18"/>
                <w:szCs w:val="18"/>
              </w:rPr>
              <w:t xml:space="preserve"> February 2021 due to introduction of variants of concern, </w:t>
            </w:r>
            <m:oMath>
              <m:sSub>
                <m:sSubPr>
                  <m:ctrlPr>
                    <w:rPr>
                      <w:rFonts w:ascii="Cambria Math" w:eastAsia="Helvetica Neue" w:hAnsi="Cambria Math"/>
                      <w:i/>
                      <w:sz w:val="18"/>
                      <w:szCs w:val="18"/>
                    </w:rPr>
                  </m:ctrlPr>
                </m:sSubPr>
                <m:e>
                  <m:r>
                    <w:rPr>
                      <w:rFonts w:ascii="Cambria Math" w:eastAsia="Helvetica Neue" w:hAnsi="Cambria Math"/>
                      <w:sz w:val="18"/>
                      <w:szCs w:val="18"/>
                    </w:rPr>
                    <m:t>ξ</m:t>
                  </m:r>
                </m:e>
                <m:sub>
                  <m:r>
                    <w:rPr>
                      <w:rFonts w:ascii="Cambria Math" w:eastAsia="Helvetica Neue" w:hAnsi="Cambria Math"/>
                      <w:sz w:val="18"/>
                      <w:szCs w:val="18"/>
                    </w:rPr>
                    <m:t>variant</m:t>
                  </m:r>
                </m:sub>
              </m:sSub>
            </m:oMath>
            <w:r>
              <w:rPr>
                <w:rFonts w:eastAsia="Helvetica Neue"/>
                <w:sz w:val="18"/>
                <w:szCs w:val="18"/>
              </w:rPr>
              <w:t>.</w:t>
            </w:r>
          </w:p>
        </w:tc>
        <w:tc>
          <w:tcPr>
            <w:tcW w:w="3975" w:type="dxa"/>
            <w:shd w:val="clear" w:color="auto" w:fill="B8CCE4" w:themeFill="accent1" w:themeFillTint="66"/>
            <w:vAlign w:val="center"/>
          </w:tcPr>
          <w:p w14:paraId="108EDCB3" w14:textId="12FA101E" w:rsidR="00FD3639" w:rsidRPr="00DD711E" w:rsidRDefault="00FD3639" w:rsidP="00FD3639">
            <w:pPr>
              <w:rPr>
                <w:rFonts w:eastAsia="Helvetica Neue"/>
                <w:b/>
                <w:sz w:val="18"/>
                <w:szCs w:val="18"/>
              </w:rPr>
            </w:pPr>
            <w:r w:rsidRPr="00DD711E">
              <w:rPr>
                <w:rFonts w:eastAsia="Helvetica Neue"/>
                <w:b/>
                <w:sz w:val="18"/>
                <w:szCs w:val="18"/>
              </w:rPr>
              <w:t>Inferred from data</w:t>
            </w:r>
          </w:p>
        </w:tc>
      </w:tr>
      <w:tr w:rsidR="00FD3639" w:rsidRPr="00DD711E" w14:paraId="5AA3F737" w14:textId="77777777" w:rsidTr="00C06EDF">
        <w:trPr>
          <w:trHeight w:val="656"/>
        </w:trPr>
        <w:tc>
          <w:tcPr>
            <w:tcW w:w="9000" w:type="dxa"/>
            <w:gridSpan w:val="2"/>
            <w:vAlign w:val="center"/>
          </w:tcPr>
          <w:p w14:paraId="3599717F" w14:textId="389961F0" w:rsidR="00FD3639" w:rsidRPr="00DD711E" w:rsidRDefault="00FD3639" w:rsidP="00FD3639">
            <w:pPr>
              <w:jc w:val="center"/>
              <w:rPr>
                <w:rFonts w:eastAsia="Helvetica Neue"/>
                <w:b/>
                <w:sz w:val="18"/>
                <w:szCs w:val="18"/>
              </w:rPr>
            </w:pPr>
            <w:r>
              <w:rPr>
                <w:rFonts w:eastAsia="Helvetica Neue"/>
                <w:b/>
                <w:sz w:val="18"/>
                <w:szCs w:val="18"/>
              </w:rPr>
              <w:t>County-specific o</w:t>
            </w:r>
            <w:r w:rsidRPr="00DD711E">
              <w:rPr>
                <w:rFonts w:eastAsia="Helvetica Neue"/>
                <w:b/>
                <w:sz w:val="18"/>
                <w:szCs w:val="18"/>
              </w:rPr>
              <w:t>bservation model parameters and data</w:t>
            </w:r>
          </w:p>
        </w:tc>
      </w:tr>
      <w:tr w:rsidR="00FD3639" w:rsidRPr="00DD711E" w14:paraId="48ECACC9" w14:textId="77777777" w:rsidTr="00C06EDF">
        <w:trPr>
          <w:trHeight w:val="656"/>
        </w:trPr>
        <w:tc>
          <w:tcPr>
            <w:tcW w:w="5025" w:type="dxa"/>
            <w:vAlign w:val="center"/>
          </w:tcPr>
          <w:p w14:paraId="5F4FF044" w14:textId="3F183980" w:rsidR="00FD3639" w:rsidRPr="00DD711E" w:rsidRDefault="00FD3639" w:rsidP="00FD3639">
            <w:pPr>
              <w:rPr>
                <w:rFonts w:eastAsia="Helvetica Neue"/>
                <w:sz w:val="18"/>
                <w:szCs w:val="18"/>
              </w:rPr>
            </w:pPr>
            <w:r w:rsidRPr="00DD711E">
              <w:rPr>
                <w:rFonts w:eastAsia="Helvetica Neue"/>
                <w:sz w:val="18"/>
                <w:szCs w:val="18"/>
              </w:rPr>
              <w:t xml:space="preserve">Number of people who would test PCR positive on day </w:t>
            </w:r>
            <w:r w:rsidRPr="00DD711E">
              <w:rPr>
                <w:rFonts w:eastAsia="Helvetica Neue"/>
                <w:i/>
                <w:sz w:val="18"/>
                <w:szCs w:val="18"/>
              </w:rPr>
              <w:t>n</w:t>
            </w:r>
            <w:r>
              <w:rPr>
                <w:rFonts w:eastAsia="Helvetica Neue"/>
                <w:iCs/>
                <w:sz w:val="18"/>
                <w:szCs w:val="18"/>
              </w:rPr>
              <w:t xml:space="preserve"> in lower/upper SES group</w:t>
            </w:r>
            <w:r w:rsidRPr="00DD711E">
              <w:rPr>
                <w:rFonts w:eastAsia="Helvetica Neue"/>
                <w:sz w:val="18"/>
                <w:szCs w:val="18"/>
              </w:rPr>
              <w:t xml:space="preserve">, </w:t>
            </w:r>
            <m:oMath>
              <m:r>
                <w:rPr>
                  <w:rFonts w:ascii="Cambria Math" w:eastAsia="Helvetica Neue" w:hAnsi="Cambria Math"/>
                  <w:sz w:val="21"/>
                  <w:szCs w:val="21"/>
                </w:rPr>
                <m:t>(</m:t>
              </m:r>
              <m:sSubSup>
                <m:sSubSupPr>
                  <m:ctrlPr>
                    <w:rPr>
                      <w:rFonts w:ascii="Cambria Math" w:eastAsia="Helvetica Neue" w:hAnsi="Cambria Math"/>
                      <w:i/>
                      <w:sz w:val="21"/>
                      <w:szCs w:val="21"/>
                    </w:rPr>
                  </m:ctrlPr>
                </m:sSubSupPr>
                <m:e>
                  <m:r>
                    <w:rPr>
                      <w:rFonts w:ascii="Cambria Math" w:eastAsia="Helvetica Neue" w:hAnsi="Cambria Math"/>
                      <w:sz w:val="21"/>
                      <w:szCs w:val="21"/>
                    </w:rPr>
                    <m:t>P</m:t>
                  </m:r>
                </m:e>
                <m:sub>
                  <m:r>
                    <w:rPr>
                      <w:rFonts w:ascii="Cambria Math" w:eastAsia="Helvetica Neue" w:hAnsi="Cambria Math"/>
                      <w:sz w:val="21"/>
                      <w:szCs w:val="21"/>
                    </w:rPr>
                    <m:t>L/U</m:t>
                  </m:r>
                </m:sub>
                <m:sup>
                  <m:r>
                    <w:rPr>
                      <w:rFonts w:ascii="Cambria Math" w:eastAsia="Helvetica Neue" w:hAnsi="Cambria Math"/>
                      <w:sz w:val="21"/>
                      <w:szCs w:val="21"/>
                    </w:rPr>
                    <m:t>+</m:t>
                  </m:r>
                </m:sup>
              </m:sSub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DD711E">
              <w:rPr>
                <w:rFonts w:eastAsia="Helvetica Neue"/>
                <w:sz w:val="21"/>
                <w:szCs w:val="21"/>
              </w:rPr>
              <w:t>.</w:t>
            </w:r>
          </w:p>
        </w:tc>
        <w:tc>
          <w:tcPr>
            <w:tcW w:w="3975" w:type="dxa"/>
            <w:vAlign w:val="center"/>
          </w:tcPr>
          <w:p w14:paraId="18C14123" w14:textId="2BBB709F" w:rsidR="00FD3639" w:rsidRPr="00DD711E" w:rsidRDefault="00FD3639" w:rsidP="00FD3639">
            <w:pPr>
              <w:rPr>
                <w:rFonts w:eastAsia="Helvetica Neue"/>
                <w:sz w:val="18"/>
                <w:szCs w:val="18"/>
              </w:rPr>
            </w:pPr>
            <w:r w:rsidRPr="00DD711E">
              <w:rPr>
                <w:rFonts w:eastAsia="Helvetica Neue"/>
                <w:sz w:val="18"/>
                <w:szCs w:val="18"/>
              </w:rPr>
              <w:t>Dynamic</w:t>
            </w:r>
          </w:p>
        </w:tc>
      </w:tr>
      <w:tr w:rsidR="00FD3639" w:rsidRPr="00DD711E" w14:paraId="7ACD0FA6" w14:textId="77777777" w:rsidTr="00C06EDF">
        <w:trPr>
          <w:trHeight w:val="656"/>
        </w:trPr>
        <w:tc>
          <w:tcPr>
            <w:tcW w:w="5025" w:type="dxa"/>
            <w:vAlign w:val="center"/>
          </w:tcPr>
          <w:p w14:paraId="3AAD8964" w14:textId="7A7EC2FA" w:rsidR="00FD3639" w:rsidRPr="00DD711E" w:rsidRDefault="00FD3639" w:rsidP="00FD3639">
            <w:pPr>
              <w:rPr>
                <w:rFonts w:eastAsia="Helvetica Neue"/>
                <w:sz w:val="18"/>
                <w:szCs w:val="18"/>
              </w:rPr>
            </w:pPr>
            <w:r w:rsidRPr="00DD711E">
              <w:rPr>
                <w:rFonts w:eastAsia="Helvetica Neue"/>
                <w:sz w:val="18"/>
                <w:szCs w:val="18"/>
              </w:rPr>
              <w:t>Number of people who test</w:t>
            </w:r>
            <w:r>
              <w:rPr>
                <w:rFonts w:eastAsia="Helvetica Neue"/>
                <w:sz w:val="18"/>
                <w:szCs w:val="18"/>
              </w:rPr>
              <w:t>ed</w:t>
            </w:r>
            <w:r w:rsidRPr="00DD711E">
              <w:rPr>
                <w:rFonts w:eastAsia="Helvetica Neue"/>
                <w:sz w:val="18"/>
                <w:szCs w:val="18"/>
              </w:rPr>
              <w:t xml:space="preserve"> PCR positive on day </w:t>
            </w:r>
            <w:r w:rsidRPr="00DD711E">
              <w:rPr>
                <w:rFonts w:eastAsia="Helvetica Neue"/>
                <w:i/>
                <w:sz w:val="18"/>
                <w:szCs w:val="18"/>
              </w:rPr>
              <w:t>n</w:t>
            </w:r>
            <w:r w:rsidRPr="00DD711E">
              <w:rPr>
                <w:rFonts w:eastAsia="Helvetica Neue"/>
                <w:sz w:val="18"/>
                <w:szCs w:val="18"/>
              </w:rPr>
              <w:t xml:space="preserve">, </w:t>
            </w:r>
            <m:oMath>
              <m:r>
                <w:rPr>
                  <w:rFonts w:ascii="Cambria Math" w:eastAsia="Helvetica Neue" w:hAnsi="Cambria Math"/>
                  <w:sz w:val="21"/>
                  <w:szCs w:val="21"/>
                </w:rPr>
                <m:t>(Obs</m:t>
              </m:r>
              <m:sSup>
                <m:sSupPr>
                  <m:ctrlPr>
                    <w:rPr>
                      <w:rFonts w:ascii="Cambria Math" w:eastAsia="Helvetica Neue" w:hAnsi="Cambria Math"/>
                      <w:sz w:val="21"/>
                      <w:szCs w:val="21"/>
                    </w:rPr>
                  </m:ctrlPr>
                </m:sSupPr>
                <m:e>
                  <m:r>
                    <w:rPr>
                      <w:rFonts w:ascii="Cambria Math" w:eastAsia="Helvetica Neue" w:hAnsi="Cambria Math"/>
                      <w:sz w:val="21"/>
                      <w:szCs w:val="21"/>
                    </w:rPr>
                    <m:t>P</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DD711E">
              <w:rPr>
                <w:rFonts w:eastAsia="Helvetica Neue"/>
                <w:sz w:val="21"/>
                <w:szCs w:val="21"/>
              </w:rPr>
              <w:t>.</w:t>
            </w:r>
          </w:p>
        </w:tc>
        <w:tc>
          <w:tcPr>
            <w:tcW w:w="3975" w:type="dxa"/>
            <w:vAlign w:val="center"/>
          </w:tcPr>
          <w:p w14:paraId="2E7C8A29" w14:textId="77777777" w:rsidR="00FD3639" w:rsidRPr="00DD711E" w:rsidRDefault="00FD3639" w:rsidP="00FD3639">
            <w:pPr>
              <w:rPr>
                <w:rFonts w:eastAsia="Helvetica Neue"/>
                <w:sz w:val="18"/>
                <w:szCs w:val="18"/>
              </w:rPr>
            </w:pPr>
            <w:r w:rsidRPr="00DD711E">
              <w:rPr>
                <w:rFonts w:eastAsia="Helvetica Neue"/>
                <w:sz w:val="18"/>
                <w:szCs w:val="18"/>
              </w:rPr>
              <w:t>Data</w:t>
            </w:r>
          </w:p>
        </w:tc>
      </w:tr>
      <w:tr w:rsidR="00FD3639" w:rsidRPr="00DD711E" w14:paraId="58C410C8" w14:textId="77777777" w:rsidTr="00C06EDF">
        <w:trPr>
          <w:trHeight w:val="656"/>
        </w:trPr>
        <w:tc>
          <w:tcPr>
            <w:tcW w:w="5025" w:type="dxa"/>
            <w:vAlign w:val="center"/>
          </w:tcPr>
          <w:p w14:paraId="27DE3B75" w14:textId="14716203" w:rsidR="00FD3639" w:rsidRPr="00DD711E" w:rsidRDefault="00FD3639" w:rsidP="00FD3639">
            <w:pPr>
              <w:rPr>
                <w:rFonts w:eastAsia="Helvetica Neue"/>
                <w:sz w:val="18"/>
                <w:szCs w:val="18"/>
              </w:rPr>
            </w:pPr>
            <w:r w:rsidRPr="00DD711E">
              <w:rPr>
                <w:rFonts w:eastAsia="Helvetica Neue"/>
                <w:sz w:val="18"/>
                <w:szCs w:val="18"/>
              </w:rPr>
              <w:t xml:space="preserve">Number of people who would test as </w:t>
            </w:r>
            <w:r w:rsidR="005E3528">
              <w:rPr>
                <w:rFonts w:eastAsia="Helvetica Neue"/>
                <w:sz w:val="18"/>
                <w:szCs w:val="18"/>
              </w:rPr>
              <w:t>seropositive</w:t>
            </w:r>
            <w:r w:rsidRPr="00DD711E">
              <w:rPr>
                <w:rFonts w:eastAsia="Helvetica Neue"/>
                <w:sz w:val="18"/>
                <w:szCs w:val="18"/>
              </w:rPr>
              <w:t xml:space="preserve"> on day </w:t>
            </w:r>
            <w:r w:rsidRPr="00DD711E">
              <w:rPr>
                <w:rFonts w:eastAsia="Helvetica Neue"/>
                <w:i/>
                <w:sz w:val="18"/>
                <w:szCs w:val="18"/>
              </w:rPr>
              <w:t>n</w:t>
            </w:r>
            <w:r>
              <w:rPr>
                <w:rFonts w:eastAsia="Helvetica Neue"/>
                <w:iCs/>
                <w:sz w:val="18"/>
                <w:szCs w:val="18"/>
              </w:rPr>
              <w:t xml:space="preserve"> in lower/upper SES group</w:t>
            </w:r>
            <w:r w:rsidRPr="00DD711E">
              <w:rPr>
                <w:rFonts w:eastAsia="Helvetica Neue"/>
                <w:sz w:val="18"/>
                <w:szCs w:val="18"/>
              </w:rPr>
              <w:t xml:space="preserve">, </w:t>
            </w:r>
            <m:oMath>
              <m:r>
                <w:rPr>
                  <w:rFonts w:ascii="Cambria Math" w:eastAsia="Helvetica Neue" w:hAnsi="Cambria Math"/>
                  <w:sz w:val="21"/>
                  <w:szCs w:val="21"/>
                </w:rPr>
                <m:t>(</m:t>
              </m:r>
              <m:sSubSup>
                <m:sSubSupPr>
                  <m:ctrlPr>
                    <w:rPr>
                      <w:rFonts w:ascii="Cambria Math" w:eastAsia="Helvetica Neue" w:hAnsi="Cambria Math"/>
                      <w:i/>
                      <w:sz w:val="21"/>
                      <w:szCs w:val="21"/>
                    </w:rPr>
                  </m:ctrlPr>
                </m:sSubSupPr>
                <m:e>
                  <m:r>
                    <w:rPr>
                      <w:rFonts w:ascii="Cambria Math" w:eastAsia="Helvetica Neue" w:hAnsi="Cambria Math"/>
                      <w:sz w:val="21"/>
                      <w:szCs w:val="21"/>
                    </w:rPr>
                    <m:t>S</m:t>
                  </m:r>
                </m:e>
                <m:sub>
                  <m:r>
                    <w:rPr>
                      <w:rFonts w:ascii="Cambria Math" w:eastAsia="Helvetica Neue" w:hAnsi="Cambria Math"/>
                      <w:sz w:val="21"/>
                      <w:szCs w:val="21"/>
                    </w:rPr>
                    <m:t>L/U</m:t>
                  </m:r>
                </m:sub>
                <m:sup>
                  <m:r>
                    <w:rPr>
                      <w:rFonts w:ascii="Cambria Math" w:eastAsia="Helvetica Neue" w:hAnsi="Cambria Math"/>
                      <w:sz w:val="21"/>
                      <w:szCs w:val="21"/>
                    </w:rPr>
                    <m:t>+</m:t>
                  </m:r>
                </m:sup>
              </m:sSub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DD711E">
              <w:rPr>
                <w:rFonts w:eastAsia="Helvetica Neue"/>
                <w:sz w:val="21"/>
                <w:szCs w:val="21"/>
              </w:rPr>
              <w:t>.</w:t>
            </w:r>
          </w:p>
        </w:tc>
        <w:tc>
          <w:tcPr>
            <w:tcW w:w="3975" w:type="dxa"/>
            <w:vAlign w:val="center"/>
          </w:tcPr>
          <w:p w14:paraId="139BBD91" w14:textId="77777777" w:rsidR="00FD3639" w:rsidRPr="00DD711E" w:rsidRDefault="00FD3639" w:rsidP="00FD3639">
            <w:pPr>
              <w:rPr>
                <w:rFonts w:eastAsia="Helvetica Neue"/>
                <w:sz w:val="18"/>
                <w:szCs w:val="18"/>
              </w:rPr>
            </w:pPr>
            <w:r w:rsidRPr="00DD711E">
              <w:rPr>
                <w:rFonts w:eastAsia="Helvetica Neue"/>
                <w:sz w:val="18"/>
                <w:szCs w:val="18"/>
              </w:rPr>
              <w:t>Dynamic</w:t>
            </w:r>
          </w:p>
        </w:tc>
      </w:tr>
      <w:tr w:rsidR="00FD3639" w:rsidRPr="00DD711E" w14:paraId="14E68621" w14:textId="77777777" w:rsidTr="00C06EDF">
        <w:trPr>
          <w:trHeight w:val="656"/>
        </w:trPr>
        <w:tc>
          <w:tcPr>
            <w:tcW w:w="5025" w:type="dxa"/>
            <w:vAlign w:val="center"/>
          </w:tcPr>
          <w:p w14:paraId="74C4AFD4" w14:textId="791DC89D" w:rsidR="00FD3639" w:rsidRPr="00DD711E" w:rsidRDefault="00FD3639" w:rsidP="00FD3639">
            <w:pPr>
              <w:rPr>
                <w:rFonts w:eastAsia="Helvetica Neue"/>
                <w:sz w:val="18"/>
                <w:szCs w:val="18"/>
              </w:rPr>
            </w:pPr>
            <w:r w:rsidRPr="00DD711E">
              <w:rPr>
                <w:rFonts w:eastAsia="Helvetica Neue"/>
                <w:sz w:val="18"/>
                <w:szCs w:val="18"/>
              </w:rPr>
              <w:t>Number of people who test</w:t>
            </w:r>
            <w:r>
              <w:rPr>
                <w:rFonts w:eastAsia="Helvetica Neue"/>
                <w:sz w:val="18"/>
                <w:szCs w:val="18"/>
              </w:rPr>
              <w:t>ed</w:t>
            </w:r>
            <w:r w:rsidRPr="00DD711E">
              <w:rPr>
                <w:rFonts w:eastAsia="Helvetica Neue"/>
                <w:sz w:val="18"/>
                <w:szCs w:val="18"/>
              </w:rPr>
              <w:t xml:space="preserve"> as sero</w:t>
            </w:r>
            <w:r w:rsidR="005E3528">
              <w:rPr>
                <w:rFonts w:eastAsia="Helvetica Neue"/>
                <w:sz w:val="18"/>
                <w:szCs w:val="18"/>
              </w:rPr>
              <w:t>positive</w:t>
            </w:r>
            <w:r w:rsidRPr="00DD711E">
              <w:rPr>
                <w:rFonts w:eastAsia="Helvetica Neue"/>
                <w:sz w:val="18"/>
                <w:szCs w:val="18"/>
              </w:rPr>
              <w:t xml:space="preserve"> on day </w:t>
            </w:r>
            <w:r w:rsidRPr="00DD711E">
              <w:rPr>
                <w:rFonts w:eastAsia="Helvetica Neue"/>
                <w:i/>
                <w:iCs/>
                <w:sz w:val="18"/>
                <w:szCs w:val="18"/>
              </w:rPr>
              <w:t>n</w:t>
            </w:r>
            <w:r w:rsidRPr="00DD711E">
              <w:rPr>
                <w:rFonts w:eastAsia="Helvetica Neue"/>
                <w:sz w:val="18"/>
                <w:szCs w:val="18"/>
              </w:rPr>
              <w:t xml:space="preserve">, </w:t>
            </w:r>
            <m:oMath>
              <m:sSub>
                <m:sSubPr>
                  <m:ctrlPr>
                    <w:rPr>
                      <w:rFonts w:ascii="Cambria Math" w:eastAsia="Helvetica Neue" w:hAnsi="Cambria Math"/>
                      <w:sz w:val="21"/>
                      <w:szCs w:val="21"/>
                    </w:rPr>
                  </m:ctrlPr>
                </m:sSubPr>
                <m:e>
                  <m:sSup>
                    <m:sSupPr>
                      <m:ctrlPr>
                        <w:rPr>
                          <w:rFonts w:ascii="Cambria Math" w:eastAsia="Helvetica Neue" w:hAnsi="Cambria Math"/>
                          <w:sz w:val="21"/>
                          <w:szCs w:val="21"/>
                        </w:rPr>
                      </m:ctrlPr>
                    </m:sSupPr>
                    <m:e>
                      <m:r>
                        <w:rPr>
                          <w:rFonts w:ascii="Cambria Math" w:eastAsia="Helvetica Neue" w:hAnsi="Cambria Math"/>
                          <w:sz w:val="21"/>
                          <w:szCs w:val="21"/>
                        </w:rPr>
                        <m:t>(ObsS</m:t>
                      </m:r>
                    </m:e>
                    <m:sup>
                      <m:r>
                        <w:rPr>
                          <w:rFonts w:ascii="Cambria Math" w:eastAsia="Helvetica Neue" w:hAnsi="Cambria Math"/>
                          <w:sz w:val="21"/>
                          <w:szCs w:val="21"/>
                        </w:rPr>
                        <m:t>+</m:t>
                      </m:r>
                    </m:sup>
                  </m:sSup>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 xml:space="preserve"> </m:t>
              </m:r>
            </m:oMath>
            <w:r w:rsidRPr="00DD711E">
              <w:rPr>
                <w:rFonts w:eastAsia="Helvetica Neue"/>
                <w:sz w:val="21"/>
                <w:szCs w:val="21"/>
              </w:rPr>
              <w:t>.</w:t>
            </w:r>
          </w:p>
        </w:tc>
        <w:tc>
          <w:tcPr>
            <w:tcW w:w="3975" w:type="dxa"/>
            <w:vAlign w:val="center"/>
          </w:tcPr>
          <w:p w14:paraId="389A5CCA" w14:textId="77777777" w:rsidR="00FD3639" w:rsidRPr="00DD711E" w:rsidRDefault="00FD3639" w:rsidP="00FD3639">
            <w:pPr>
              <w:rPr>
                <w:rFonts w:eastAsia="Helvetica Neue"/>
                <w:sz w:val="18"/>
                <w:szCs w:val="18"/>
              </w:rPr>
            </w:pPr>
            <w:r w:rsidRPr="00DD711E">
              <w:rPr>
                <w:rFonts w:eastAsia="Helvetica Neue"/>
                <w:sz w:val="18"/>
                <w:szCs w:val="18"/>
              </w:rPr>
              <w:t>Data</w:t>
            </w:r>
          </w:p>
        </w:tc>
      </w:tr>
      <w:tr w:rsidR="00FD3639" w:rsidRPr="00DD711E" w14:paraId="67282DEC" w14:textId="77777777" w:rsidTr="00C06EDF">
        <w:trPr>
          <w:trHeight w:val="1005"/>
        </w:trPr>
        <w:tc>
          <w:tcPr>
            <w:tcW w:w="5025" w:type="dxa"/>
            <w:vAlign w:val="center"/>
          </w:tcPr>
          <w:p w14:paraId="6AB4642C" w14:textId="77777777" w:rsidR="00FD3639" w:rsidRPr="00DD711E" w:rsidRDefault="00FD3639" w:rsidP="00FD3639">
            <w:pPr>
              <w:rPr>
                <w:rFonts w:eastAsia="Helvetica Neue"/>
                <w:sz w:val="18"/>
                <w:szCs w:val="18"/>
              </w:rPr>
            </w:pPr>
            <w:r w:rsidRPr="00DD711E">
              <w:rPr>
                <w:rFonts w:eastAsia="Helvetica Neue"/>
                <w:sz w:val="18"/>
                <w:szCs w:val="18"/>
              </w:rPr>
              <w:t xml:space="preserve">Probability that an infected individual would test PCR positive on day </w:t>
            </w:r>
            <m:oMath>
              <m:r>
                <w:rPr>
                  <w:rFonts w:ascii="Cambria Math" w:hAnsi="Cambria Math"/>
                </w:rPr>
                <m:t>τ</m:t>
              </m:r>
            </m:oMath>
            <w:r w:rsidRPr="00DD711E">
              <w:rPr>
                <w:rFonts w:eastAsia="Helvetica Neue"/>
                <w:sz w:val="18"/>
                <w:szCs w:val="18"/>
              </w:rPr>
              <w:t xml:space="preserve"> after infection,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PCR</m:t>
                  </m:r>
                </m:sub>
              </m:sSub>
              <m:r>
                <w:rPr>
                  <w:rFonts w:ascii="Cambria Math" w:eastAsia="Helvetica Neue" w:hAnsi="Cambria Math"/>
                  <w:sz w:val="18"/>
                  <w:szCs w:val="18"/>
                </w:rPr>
                <m:t>(τ)</m:t>
              </m:r>
            </m:oMath>
          </w:p>
        </w:tc>
        <w:tc>
          <w:tcPr>
            <w:tcW w:w="3975" w:type="dxa"/>
            <w:vAlign w:val="center"/>
          </w:tcPr>
          <w:p w14:paraId="2573D111" w14:textId="6F48B267" w:rsidR="00FD3639" w:rsidRPr="00DD711E" w:rsidRDefault="00BD1A66" w:rsidP="00FD3639">
            <w:pPr>
              <w:rPr>
                <w:rFonts w:eastAsia="Helvetica Neue"/>
                <w:sz w:val="18"/>
                <w:szCs w:val="18"/>
              </w:rPr>
            </w:pP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PCR</m:t>
                  </m:r>
                </m:sub>
              </m:sSub>
              <m:r>
                <w:rPr>
                  <w:rFonts w:ascii="Cambria Math" w:eastAsia="Helvetica Neue" w:hAnsi="Cambria Math"/>
                  <w:sz w:val="18"/>
                  <w:szCs w:val="18"/>
                </w:rPr>
                <m:t>(τ) =</m:t>
              </m:r>
              <m:sSub>
                <m:sSubPr>
                  <m:ctrlPr>
                    <w:rPr>
                      <w:rFonts w:ascii="Cambria Math" w:eastAsia="Helvetica Neue" w:hAnsi="Cambria Math"/>
                      <w:sz w:val="18"/>
                      <w:szCs w:val="18"/>
                    </w:rPr>
                  </m:ctrlPr>
                </m:sSubPr>
                <m:e>
                  <m:sSub>
                    <m:sSubPr>
                      <m:ctrlPr>
                        <w:rPr>
                          <w:rFonts w:ascii="Cambria Math" w:eastAsia="Helvetica Neue" w:hAnsi="Cambria Math"/>
                          <w:i/>
                          <w:sz w:val="18"/>
                          <w:szCs w:val="18"/>
                        </w:rPr>
                      </m:ctrlPr>
                    </m:sSubPr>
                    <m:e>
                      <m:r>
                        <w:rPr>
                          <w:rFonts w:ascii="Cambria Math" w:eastAsia="Helvetica Neue" w:hAnsi="Cambria Math"/>
                          <w:sz w:val="18"/>
                          <w:szCs w:val="18"/>
                        </w:rPr>
                        <m:t>f</m:t>
                      </m:r>
                    </m:e>
                    <m:sub>
                      <m:r>
                        <w:rPr>
                          <w:rFonts w:ascii="Cambria Math" w:eastAsia="Helvetica Neue" w:hAnsi="Cambria Math"/>
                          <w:sz w:val="18"/>
                          <w:szCs w:val="18"/>
                        </w:rPr>
                        <m:t>onset</m:t>
                      </m:r>
                    </m:sub>
                  </m:sSub>
                  <m:r>
                    <w:rPr>
                      <w:rFonts w:ascii="Cambria Math" w:eastAsia="Helvetica Neue" w:hAnsi="Cambria Math"/>
                      <w:sz w:val="18"/>
                      <w:szCs w:val="18"/>
                    </w:rPr>
                    <m:t>*Q</m:t>
                  </m:r>
                </m:e>
                <m:sub>
                  <m:r>
                    <w:rPr>
                      <w:rFonts w:ascii="Cambria Math" w:eastAsia="Helvetica Neue" w:hAnsi="Cambria Math"/>
                      <w:sz w:val="18"/>
                      <w:szCs w:val="18"/>
                    </w:rPr>
                    <m:t>Γ</m:t>
                  </m:r>
                </m:sub>
              </m:sSub>
              <m:r>
                <w:rPr>
                  <w:rFonts w:ascii="Cambria Math" w:eastAsia="Helvetica Neue" w:hAnsi="Cambria Math"/>
                  <w:sz w:val="18"/>
                  <w:szCs w:val="18"/>
                </w:rPr>
                <m:t>(τ)</m:t>
              </m:r>
              <m:r>
                <m:rPr>
                  <m:sty m:val="p"/>
                </m:rPr>
                <w:rPr>
                  <w:rFonts w:ascii="Cambria Math" w:eastAsia="Helvetica Neue" w:hAnsi="Cambria Math"/>
                  <w:sz w:val="18"/>
                  <w:szCs w:val="18"/>
                </w:rPr>
                <m:t>,</m:t>
              </m:r>
            </m:oMath>
            <w:r w:rsidR="00FD3639" w:rsidRPr="00DD711E">
              <w:rPr>
                <w:rFonts w:eastAsia="Helvetica Neue"/>
                <w:sz w:val="18"/>
                <w:szCs w:val="18"/>
              </w:rPr>
              <w:t xml:space="preserve"> where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Γ</m:t>
                  </m:r>
                </m:sub>
              </m:sSub>
            </m:oMath>
            <w:r w:rsidR="00FD3639" w:rsidRPr="00DD711E">
              <w:rPr>
                <w:rFonts w:eastAsia="Helvetica Neue"/>
                <w:sz w:val="18"/>
                <w:szCs w:val="18"/>
              </w:rPr>
              <w:t xml:space="preserve"> was the tail function of a gamma distribution fitted to data given in </w:t>
            </w:r>
            <w:r w:rsidR="00FD3639" w:rsidRPr="00DD711E">
              <w:rPr>
                <w:rFonts w:eastAsia="Helvetica Neue"/>
                <w:sz w:val="18"/>
                <w:szCs w:val="18"/>
              </w:rPr>
              <w:fldChar w:fldCharType="begin" w:fldLock="1"/>
            </w:r>
            <w:r w:rsidR="00FD3639" w:rsidRPr="00DD711E">
              <w:rPr>
                <w:rFonts w:eastAsia="Helvetica Neue"/>
                <w:sz w:val="18"/>
                <w:szCs w:val="18"/>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Lancet (London, England)","id":"ITEM-1","issue":"10229","issued":{"date-parts":[["2020","3","28"]]},"page":"1054-1062","publisher":"Elsevier","title":"Clinical course and risk factors for mortality of adult inpatients with COVID-19 in Wuhan, China: a retrospective cohort study.","type":"article-journal","volume":"395"},"uris":["http://www.mendeley.com/documents/?uuid=9ab53faa-c308-3500-a9a8-53929bc66c8a"]}],"mendeley":{"formattedCitation":"(&lt;i&gt;16&lt;/i&gt;)","plainTextFormattedCitation":"(16)","previouslyFormattedCitation":"(&lt;i&gt;16&lt;/i&gt;)"},"properties":{"noteIndex":0},"schema":"https://github.com/citation-style-language/schema/raw/master/csl-citation.json"}</w:instrText>
            </w:r>
            <w:r w:rsidR="00FD3639" w:rsidRPr="00DD711E">
              <w:rPr>
                <w:rFonts w:eastAsia="Helvetica Neue"/>
                <w:sz w:val="18"/>
                <w:szCs w:val="18"/>
              </w:rPr>
              <w:fldChar w:fldCharType="separate"/>
            </w:r>
            <w:r w:rsidR="00FD3639" w:rsidRPr="00DD711E">
              <w:rPr>
                <w:rFonts w:eastAsia="Helvetica Neue"/>
                <w:noProof/>
                <w:sz w:val="18"/>
                <w:szCs w:val="18"/>
              </w:rPr>
              <w:t>(</w:t>
            </w:r>
            <w:r w:rsidR="00FD3639">
              <w:rPr>
                <w:rFonts w:eastAsia="Helvetica Neue"/>
                <w:i/>
                <w:noProof/>
                <w:sz w:val="18"/>
                <w:szCs w:val="18"/>
              </w:rPr>
              <w:t>41</w:t>
            </w:r>
            <w:r w:rsidR="00FD3639" w:rsidRPr="00DD711E">
              <w:rPr>
                <w:rFonts w:eastAsia="Helvetica Neue"/>
                <w:noProof/>
                <w:sz w:val="18"/>
                <w:szCs w:val="18"/>
              </w:rPr>
              <w:t>)</w:t>
            </w:r>
            <w:r w:rsidR="00FD3639" w:rsidRPr="00DD711E">
              <w:rPr>
                <w:rFonts w:eastAsia="Helvetica Neue"/>
                <w:sz w:val="18"/>
                <w:szCs w:val="18"/>
              </w:rPr>
              <w:fldChar w:fldCharType="end"/>
            </w:r>
            <w:r w:rsidR="00FD3639" w:rsidRPr="00DD711E">
              <w:rPr>
                <w:rFonts w:eastAsia="Helvetica Neue"/>
                <w:sz w:val="18"/>
                <w:szCs w:val="18"/>
              </w:rPr>
              <w:t xml:space="preserve">,  and </w:t>
            </w:r>
            <m:oMath>
              <m:sSub>
                <m:sSubPr>
                  <m:ctrlPr>
                    <w:rPr>
                      <w:rFonts w:ascii="Cambria Math" w:eastAsia="Helvetica Neue" w:hAnsi="Cambria Math"/>
                      <w:i/>
                      <w:sz w:val="18"/>
                      <w:szCs w:val="18"/>
                    </w:rPr>
                  </m:ctrlPr>
                </m:sSubPr>
                <m:e>
                  <m:r>
                    <w:rPr>
                      <w:rFonts w:ascii="Cambria Math" w:eastAsia="Helvetica Neue" w:hAnsi="Cambria Math"/>
                      <w:sz w:val="18"/>
                      <w:szCs w:val="18"/>
                    </w:rPr>
                    <m:t>f</m:t>
                  </m:r>
                </m:e>
                <m:sub>
                  <m:r>
                    <w:rPr>
                      <w:rFonts w:ascii="Cambria Math" w:eastAsia="Helvetica Neue" w:hAnsi="Cambria Math"/>
                      <w:sz w:val="18"/>
                      <w:szCs w:val="18"/>
                    </w:rPr>
                    <m:t>onset</m:t>
                  </m:r>
                </m:sub>
              </m:sSub>
            </m:oMath>
            <w:r w:rsidR="00FD3639" w:rsidRPr="00DD711E">
              <w:rPr>
                <w:rFonts w:eastAsia="Helvetica Neue"/>
                <w:sz w:val="18"/>
                <w:szCs w:val="18"/>
              </w:rPr>
              <w:t xml:space="preserve"> is the probability function of onset of symptoms post-infection </w:t>
            </w:r>
            <w:r w:rsidR="00FD3639" w:rsidRPr="00DD711E">
              <w:rPr>
                <w:rFonts w:eastAsia="Helvetica Neue"/>
                <w:sz w:val="18"/>
                <w:szCs w:val="18"/>
              </w:rPr>
              <w:fldChar w:fldCharType="begin" w:fldLock="1"/>
            </w:r>
            <w:r w:rsidR="00FD3639" w:rsidRPr="00DD711E">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sidR="00FD3639" w:rsidRPr="00DD711E">
              <w:rPr>
                <w:rFonts w:eastAsia="Helvetica Neue"/>
                <w:sz w:val="18"/>
                <w:szCs w:val="18"/>
              </w:rPr>
              <w:fldChar w:fldCharType="separate"/>
            </w:r>
            <w:r w:rsidR="00FD3639" w:rsidRPr="00DD711E">
              <w:rPr>
                <w:rFonts w:eastAsia="Helvetica Neue"/>
                <w:noProof/>
                <w:sz w:val="18"/>
                <w:szCs w:val="18"/>
              </w:rPr>
              <w:t>(</w:t>
            </w:r>
            <w:r w:rsidR="00FD3639" w:rsidRPr="00DD711E">
              <w:rPr>
                <w:rFonts w:eastAsia="Helvetica Neue"/>
                <w:i/>
                <w:noProof/>
                <w:sz w:val="18"/>
                <w:szCs w:val="18"/>
              </w:rPr>
              <w:t>3</w:t>
            </w:r>
            <w:r w:rsidR="00FD3639">
              <w:rPr>
                <w:rFonts w:eastAsia="Helvetica Neue"/>
                <w:i/>
                <w:noProof/>
                <w:sz w:val="18"/>
                <w:szCs w:val="18"/>
              </w:rPr>
              <w:t>8</w:t>
            </w:r>
            <w:r w:rsidR="00FD3639" w:rsidRPr="00DD711E">
              <w:rPr>
                <w:rFonts w:eastAsia="Helvetica Neue"/>
                <w:noProof/>
                <w:sz w:val="18"/>
                <w:szCs w:val="18"/>
              </w:rPr>
              <w:t>)</w:t>
            </w:r>
            <w:r w:rsidR="00FD3639" w:rsidRPr="00DD711E">
              <w:rPr>
                <w:rFonts w:eastAsia="Helvetica Neue"/>
                <w:sz w:val="18"/>
                <w:szCs w:val="18"/>
              </w:rPr>
              <w:fldChar w:fldCharType="end"/>
            </w:r>
            <w:r w:rsidR="00FD3639" w:rsidRPr="00DD711E">
              <w:rPr>
                <w:rFonts w:eastAsia="Helvetica Neue"/>
                <w:sz w:val="18"/>
                <w:szCs w:val="18"/>
              </w:rPr>
              <w:t>.</w:t>
            </w:r>
          </w:p>
        </w:tc>
      </w:tr>
      <w:tr w:rsidR="00FD3639" w:rsidRPr="00DD711E" w14:paraId="168EE650" w14:textId="77777777" w:rsidTr="00C06EDF">
        <w:trPr>
          <w:trHeight w:val="855"/>
        </w:trPr>
        <w:tc>
          <w:tcPr>
            <w:tcW w:w="5025" w:type="dxa"/>
            <w:vAlign w:val="center"/>
          </w:tcPr>
          <w:p w14:paraId="0B76B225" w14:textId="77777777" w:rsidR="00FD3639" w:rsidRPr="00DD711E" w:rsidRDefault="00FD3639" w:rsidP="00FD3639">
            <w:pPr>
              <w:rPr>
                <w:rFonts w:eastAsia="Helvetica Neue"/>
                <w:sz w:val="18"/>
                <w:szCs w:val="18"/>
              </w:rPr>
            </w:pPr>
            <w:r w:rsidRPr="00DD711E">
              <w:rPr>
                <w:rFonts w:eastAsia="Helvetica Neue"/>
                <w:sz w:val="18"/>
                <w:szCs w:val="18"/>
              </w:rPr>
              <w:t xml:space="preserve">Probability that an infected individual would be detectably seropositive on day </w:t>
            </w:r>
            <m:oMath>
              <m:r>
                <w:rPr>
                  <w:rFonts w:ascii="Cambria Math" w:hAnsi="Cambria Math"/>
                </w:rPr>
                <m:t>τ</m:t>
              </m:r>
              <m:r>
                <w:rPr>
                  <w:rFonts w:ascii="Cambria Math" w:eastAsia="Helvetica Neue" w:hAnsi="Cambria Math"/>
                  <w:sz w:val="18"/>
                  <w:szCs w:val="18"/>
                </w:rPr>
                <m:t xml:space="preserve"> </m:t>
              </m:r>
            </m:oMath>
            <w:r w:rsidRPr="00DD711E">
              <w:rPr>
                <w:rFonts w:eastAsia="Helvetica Neue"/>
                <w:sz w:val="18"/>
                <w:szCs w:val="18"/>
              </w:rPr>
              <w:t xml:space="preserve">after infection,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sero</m:t>
                  </m:r>
                </m:sub>
              </m:sSub>
              <m:r>
                <w:rPr>
                  <w:rFonts w:ascii="Cambria Math" w:eastAsia="Helvetica Neue" w:hAnsi="Cambria Math"/>
                  <w:sz w:val="18"/>
                  <w:szCs w:val="18"/>
                </w:rPr>
                <m:t>(τ)</m:t>
              </m:r>
            </m:oMath>
          </w:p>
        </w:tc>
        <w:tc>
          <w:tcPr>
            <w:tcW w:w="3975" w:type="dxa"/>
            <w:vAlign w:val="center"/>
          </w:tcPr>
          <w:p w14:paraId="639CEF22" w14:textId="6EC7D543" w:rsidR="00FD3639" w:rsidRPr="00DD711E" w:rsidRDefault="00BD1A66" w:rsidP="00FD3639">
            <w:pPr>
              <w:rPr>
                <w:rFonts w:eastAsia="Helvetica Neue"/>
                <w:sz w:val="18"/>
                <w:szCs w:val="18"/>
              </w:rPr>
            </w:pP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sero</m:t>
                  </m:r>
                </m:sub>
              </m:sSub>
              <m:r>
                <w:rPr>
                  <w:rFonts w:ascii="Cambria Math" w:eastAsia="Helvetica Neue" w:hAnsi="Cambria Math"/>
                  <w:sz w:val="18"/>
                  <w:szCs w:val="18"/>
                </w:rPr>
                <m:t>(τ)</m:t>
              </m:r>
            </m:oMath>
            <w:r w:rsidR="00FD3639" w:rsidRPr="00DD711E">
              <w:rPr>
                <w:rFonts w:eastAsia="Helvetica Neue"/>
                <w:sz w:val="18"/>
                <w:szCs w:val="18"/>
              </w:rPr>
              <w:t xml:space="preserve"> is linearly increasing over 26 days to saturate at 82.5% sensitivity, based on report delay in seroconversion </w:t>
            </w:r>
            <w:r w:rsidR="00FD3639" w:rsidRPr="00DD711E">
              <w:rPr>
                <w:rFonts w:eastAsia="Helvetica Neue"/>
                <w:sz w:val="18"/>
                <w:szCs w:val="18"/>
              </w:rPr>
              <w:fldChar w:fldCharType="begin" w:fldLock="1"/>
            </w:r>
            <w:r w:rsidR="00FD3639" w:rsidRPr="00DD711E">
              <w:rPr>
                <w:rFonts w:eastAsia="Helvetica Neue"/>
                <w:sz w:val="18"/>
                <w:szCs w:val="18"/>
              </w:rPr>
              <w:instrText>ADDIN CSL_CITATION {"citationItems":[{"id":"ITEM-1","itemData":{"DOI":"10.1136/bmj.m2516","ISSN":"1756-1833","PMID":"32611558","abstract":"OBJECTIVE To determine the diagnostic accuracy of serological tests for coronavirus disease-2019 (covid-19). DESIGN Systematic review and meta-analysis. DATA SOURCES Medline, bioRxiv, and medRxiv from 1 January to 30 April 2020, using subject headings or subheadings combined with text words for the concepts of covid-19 and serological tests for covid-19. ELIGIBILITY CRITERIA AND DATA ANALYSIS Eligible studies measured sensitivity or specificity, or both of a covid-19 serological test compared with a reference standard of viral culture or reverse transcriptase polymerase chain reaction. Studies were excluded with fewer than five participants or samples. Risk of bias was assessed using quality assessment of diagnostic accuracy studies 2 (QUADAS-2). Pooled sensitivity and specificity were estimated using random effects bivariate meta-analyses. MAIN OUTCOME MEASURES The primary outcome was overall sensitivity and specificity, stratified by method of serological testing (enzyme linked immunosorbent assays (ELISAs), lateral flow immunoassays (LFIAs), or chemiluminescent immunoassays (CLIAs)) and immunoglobulin class (IgG, IgM, or both). Secondary outcomes were stratum specific sensitivity and specificity within subgroups defined by study or participant characteristics, including time since symptom onset. RESULTS 5016 references were identified and 40 studies included. 49 risk of bias assessments were carried out (one for each population and method evaluated). High risk of patient selection bias was found in 98% (48/49) of assessments and high or unclear risk of bias from performance or interpretation of the serological test in 73% (36/49). Only 10% (4/40) of studies included outpatients. Only two studies evaluated tests at the point of care. For each method of testing, pooled sensitivity and specificity were not associated with the immunoglobulin class measured. The pooled sensitivity of ELISAs measuring IgG or IgM was 84.3% (95% confidence interval 75.6% to 90.9%), of LFIAs was 66.0% (49.3% to 79.3%), and of CLIAs was 97.8% (46.2% to 100%). In all analyses, pooled sensitivity was lower for LFIAs, the potential point-of-care method. Pooled specificities ranged from 96.6% to 99.7%. Of the samples used for estimating specificity, 83% (10 465/12 547) were from populations tested before the epidemic or not suspected of having covid-19. Among LFIAs, pooled sensitivity of commercial kits (65.0%, 49.0% to 78.2%) was lower than that of non-commercial tests (88.2%, 83…","author":[{"dropping-particle":"","family":"Lisboa Bastos","given":"Mayara","non-dropping-particle":"","parse-names":false,"suffix":""},{"dropping-particle":"","family":"Tavaziva","given":"Gamuchirai","non-dropping-particle":"","parse-names":false,"suffix":""},{"dropping-particle":"","family":"Abidi","given":"Syed Kunal","non-dropping-particle":"","parse-names":false,"suffix":""},{"dropping-particle":"","family":"Campbell","given":"Jonathon R","non-dropping-particle":"","parse-names":false,"suffix":""},{"dropping-particle":"","family":"Haraoui","given":"Louis-Patrick","non-dropping-particle":"","parse-names":false,"suffix":""},{"dropping-particle":"","family":"Johnston","given":"James C","non-dropping-particle":"","parse-names":false,"suffix":""},{"dropping-particle":"","family":"Lan","given":"Zhiyi","non-dropping-particle":"","parse-names":false,"suffix":""},{"dropping-particle":"","family":"Law","given":"Stephanie","non-dropping-particle":"","parse-names":false,"suffix":""},{"dropping-particle":"","family":"MacLean","given":"Emily","non-dropping-particle":"","parse-names":false,"suffix":""},{"dropping-particle":"","family":"Trajman","given":"Anete","non-dropping-particle":"","parse-names":false,"suffix":""},{"dropping-particle":"","family":"Menzies","given":"Dick","non-dropping-particle":"","parse-names":false,"suffix":""},{"dropping-particle":"","family":"Benedetti","given":"Andrea","non-dropping-particle":"","parse-names":false,"suffix":""},{"dropping-particle":"","family":"Ahmad Khan","given":"Faiz","non-dropping-particle":"","parse-names":false,"suffix":""}],"container-title":"BMJ (Clinical research ed.)","id":"ITEM-1","issued":{"date-parts":[["2020","7","1"]]},"page":"m2516","publisher":"British Medical Journal Publishing Group","title":"Diagnostic accuracy of serological tests for covid-19: systematic review and meta-analysis.","type":"article-journal","volume":"370"},"uris":["http://www.mendeley.com/documents/?uuid=c68a7d82-3128-3029-844a-55db72f05323"]}],"mendeley":{"formattedCitation":"(&lt;i&gt;32&lt;/i&gt;)","plainTextFormattedCitation":"(32)","previouslyFormattedCitation":"(&lt;i&gt;32&lt;/i&gt;)"},"properties":{"noteIndex":0},"schema":"https://github.com/citation-style-language/schema/raw/master/csl-citation.json"}</w:instrText>
            </w:r>
            <w:r w:rsidR="00FD3639" w:rsidRPr="00DD711E">
              <w:rPr>
                <w:rFonts w:eastAsia="Helvetica Neue"/>
                <w:sz w:val="18"/>
                <w:szCs w:val="18"/>
              </w:rPr>
              <w:fldChar w:fldCharType="separate"/>
            </w:r>
            <w:r w:rsidR="00FD3639" w:rsidRPr="00DD711E">
              <w:rPr>
                <w:rFonts w:eastAsia="Helvetica Neue"/>
                <w:noProof/>
                <w:sz w:val="18"/>
                <w:szCs w:val="18"/>
              </w:rPr>
              <w:t>(</w:t>
            </w:r>
            <w:r w:rsidR="00FD3639">
              <w:rPr>
                <w:rFonts w:eastAsia="Helvetica Neue"/>
                <w:i/>
                <w:noProof/>
                <w:sz w:val="18"/>
                <w:szCs w:val="18"/>
              </w:rPr>
              <w:t>4</w:t>
            </w:r>
            <w:r w:rsidR="00FD3639" w:rsidRPr="00DD711E">
              <w:rPr>
                <w:rFonts w:eastAsia="Helvetica Neue"/>
                <w:i/>
                <w:noProof/>
                <w:sz w:val="18"/>
                <w:szCs w:val="18"/>
              </w:rPr>
              <w:t>2</w:t>
            </w:r>
            <w:r w:rsidR="00FD3639" w:rsidRPr="00DD711E">
              <w:rPr>
                <w:rFonts w:eastAsia="Helvetica Neue"/>
                <w:noProof/>
                <w:sz w:val="18"/>
                <w:szCs w:val="18"/>
              </w:rPr>
              <w:t>)</w:t>
            </w:r>
            <w:r w:rsidR="00FD3639" w:rsidRPr="00DD711E">
              <w:rPr>
                <w:rFonts w:eastAsia="Helvetica Neue"/>
                <w:sz w:val="18"/>
                <w:szCs w:val="18"/>
              </w:rPr>
              <w:fldChar w:fldCharType="end"/>
            </w:r>
            <w:r w:rsidR="00FD3639" w:rsidRPr="00DD711E">
              <w:rPr>
                <w:rFonts w:eastAsia="Helvetica Neue"/>
                <w:sz w:val="18"/>
                <w:szCs w:val="18"/>
              </w:rPr>
              <w:t xml:space="preserve"> and maximum sensitivity of serological assay </w:t>
            </w:r>
            <w:r w:rsidR="00FD3639" w:rsidRPr="00DD711E">
              <w:rPr>
                <w:rFonts w:eastAsia="Helvetica Neue"/>
                <w:sz w:val="18"/>
                <w:szCs w:val="18"/>
              </w:rPr>
              <w:fldChar w:fldCharType="begin" w:fldLock="1"/>
            </w:r>
            <w:r w:rsidR="00FD3639" w:rsidRPr="00DD711E">
              <w:rPr>
                <w:rFonts w:eastAsia="Helvetica Neue"/>
                <w:sz w:val="18"/>
                <w:szCs w:val="18"/>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sidR="00FD3639" w:rsidRPr="00DD711E">
              <w:rPr>
                <w:rFonts w:eastAsia="Helvetica Neue"/>
                <w:sz w:val="18"/>
                <w:szCs w:val="18"/>
              </w:rPr>
              <w:fldChar w:fldCharType="separate"/>
            </w:r>
            <w:r w:rsidR="00FD3639" w:rsidRPr="00DD711E">
              <w:rPr>
                <w:rFonts w:eastAsia="Helvetica Neue"/>
                <w:noProof/>
                <w:sz w:val="18"/>
                <w:szCs w:val="18"/>
              </w:rPr>
              <w:t>(</w:t>
            </w:r>
            <w:r w:rsidR="00FD3639">
              <w:rPr>
                <w:rFonts w:eastAsia="Helvetica Neue"/>
                <w:i/>
                <w:noProof/>
                <w:sz w:val="18"/>
                <w:szCs w:val="18"/>
              </w:rPr>
              <w:t>2</w:t>
            </w:r>
            <w:r w:rsidR="00FD3639" w:rsidRPr="00DD711E">
              <w:rPr>
                <w:rFonts w:eastAsia="Helvetica Neue"/>
                <w:noProof/>
                <w:sz w:val="18"/>
                <w:szCs w:val="18"/>
              </w:rPr>
              <w:t>)</w:t>
            </w:r>
            <w:r w:rsidR="00FD3639" w:rsidRPr="00DD711E">
              <w:rPr>
                <w:rFonts w:eastAsia="Helvetica Neue"/>
                <w:sz w:val="18"/>
                <w:szCs w:val="18"/>
              </w:rPr>
              <w:fldChar w:fldCharType="end"/>
            </w:r>
            <w:r w:rsidR="00FD3639" w:rsidRPr="00DD711E">
              <w:rPr>
                <w:rFonts w:eastAsia="Helvetica Neue"/>
                <w:sz w:val="18"/>
                <w:szCs w:val="18"/>
              </w:rPr>
              <w:t>.</w:t>
            </w:r>
          </w:p>
        </w:tc>
      </w:tr>
      <w:tr w:rsidR="00FD3639" w:rsidRPr="00DD711E" w14:paraId="562AD72E" w14:textId="77777777" w:rsidTr="00C06EDF">
        <w:trPr>
          <w:trHeight w:val="656"/>
        </w:trPr>
        <w:tc>
          <w:tcPr>
            <w:tcW w:w="5025" w:type="dxa"/>
            <w:vAlign w:val="center"/>
          </w:tcPr>
          <w:p w14:paraId="03264151" w14:textId="068C67E2" w:rsidR="00FD3639" w:rsidRPr="00DD711E" w:rsidRDefault="00FD3639" w:rsidP="00FD3639">
            <w:pPr>
              <w:rPr>
                <w:rFonts w:eastAsia="Helvetica Neue"/>
                <w:sz w:val="18"/>
                <w:szCs w:val="18"/>
              </w:rPr>
            </w:pPr>
            <w:r>
              <w:rPr>
                <w:rFonts w:eastAsia="Helvetica Neue"/>
                <w:sz w:val="18"/>
                <w:szCs w:val="18"/>
              </w:rPr>
              <w:t>Daily rate of PCR-positive individual in lower SES group receiving a swab test</w:t>
            </w:r>
            <w:r w:rsidRPr="00DD711E">
              <w:rPr>
                <w:rFonts w:eastAsia="Helvetica Neue"/>
                <w:sz w:val="18"/>
                <w:szCs w:val="18"/>
              </w:rPr>
              <w:t xml:space="preserv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test,L</m:t>
                  </m:r>
                </m:sub>
              </m:sSub>
            </m:oMath>
            <w:r w:rsidRPr="00DD711E">
              <w:rPr>
                <w:rFonts w:eastAsia="Helvetica Neue"/>
                <w:sz w:val="18"/>
                <w:szCs w:val="18"/>
              </w:rPr>
              <w:t>.</w:t>
            </w:r>
          </w:p>
        </w:tc>
        <w:tc>
          <w:tcPr>
            <w:tcW w:w="3975" w:type="dxa"/>
            <w:shd w:val="clear" w:color="auto" w:fill="CFE2F3"/>
            <w:vAlign w:val="center"/>
          </w:tcPr>
          <w:p w14:paraId="6DA46104" w14:textId="77777777" w:rsidR="00FD3639" w:rsidRPr="00DD711E" w:rsidRDefault="00FD3639" w:rsidP="00FD3639">
            <w:pPr>
              <w:rPr>
                <w:rFonts w:eastAsia="Helvetica Neue"/>
                <w:b/>
                <w:sz w:val="18"/>
                <w:szCs w:val="18"/>
              </w:rPr>
            </w:pPr>
            <w:r w:rsidRPr="00DD711E">
              <w:rPr>
                <w:rFonts w:eastAsia="Helvetica Neue"/>
                <w:b/>
                <w:sz w:val="18"/>
                <w:szCs w:val="18"/>
              </w:rPr>
              <w:t>Inferred from data</w:t>
            </w:r>
          </w:p>
        </w:tc>
      </w:tr>
      <w:tr w:rsidR="00FD3639" w:rsidRPr="00DD711E" w14:paraId="4D66DF9E" w14:textId="77777777" w:rsidTr="000801F4">
        <w:trPr>
          <w:trHeight w:val="656"/>
        </w:trPr>
        <w:tc>
          <w:tcPr>
            <w:tcW w:w="5025" w:type="dxa"/>
            <w:vAlign w:val="center"/>
          </w:tcPr>
          <w:p w14:paraId="11ACA344" w14:textId="004E3B0D" w:rsidR="00FD3639" w:rsidRDefault="00FD3639" w:rsidP="00FD3639">
            <w:pPr>
              <w:rPr>
                <w:rFonts w:eastAsia="Helvetica Neue"/>
                <w:sz w:val="18"/>
                <w:szCs w:val="18"/>
              </w:rPr>
            </w:pPr>
            <w:r>
              <w:rPr>
                <w:rFonts w:eastAsia="Helvetica Neue"/>
                <w:sz w:val="18"/>
                <w:szCs w:val="18"/>
              </w:rPr>
              <w:t>Daily rate of PCR-positive individual in upper SES group receiving a swab test</w:t>
            </w:r>
            <w:r w:rsidRPr="00DD711E">
              <w:rPr>
                <w:rFonts w:eastAsia="Helvetica Neue"/>
                <w:sz w:val="18"/>
                <w:szCs w:val="18"/>
              </w:rPr>
              <w:t xml:space="preserv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test,U</m:t>
                  </m:r>
                </m:sub>
              </m:sSub>
            </m:oMath>
            <w:r w:rsidRPr="00DD711E">
              <w:rPr>
                <w:rFonts w:eastAsia="Helvetica Neue"/>
                <w:sz w:val="18"/>
                <w:szCs w:val="18"/>
              </w:rPr>
              <w:t>.</w:t>
            </w:r>
          </w:p>
        </w:tc>
        <w:tc>
          <w:tcPr>
            <w:tcW w:w="3975" w:type="dxa"/>
            <w:tcBorders>
              <w:bottom w:val="single" w:sz="4" w:space="0" w:color="000000"/>
            </w:tcBorders>
            <w:shd w:val="clear" w:color="auto" w:fill="CFE2F3"/>
            <w:vAlign w:val="center"/>
          </w:tcPr>
          <w:p w14:paraId="2700310F" w14:textId="2A5EBEE6" w:rsidR="00FD3639" w:rsidRPr="00DD711E" w:rsidRDefault="00FD3639" w:rsidP="00FD3639">
            <w:pPr>
              <w:rPr>
                <w:rFonts w:eastAsia="Helvetica Neue"/>
                <w:b/>
                <w:sz w:val="18"/>
                <w:szCs w:val="18"/>
              </w:rPr>
            </w:pPr>
            <w:r w:rsidRPr="00DD711E">
              <w:rPr>
                <w:rFonts w:eastAsia="Helvetica Neue"/>
                <w:b/>
                <w:sz w:val="18"/>
                <w:szCs w:val="18"/>
              </w:rPr>
              <w:t>Inferred from data</w:t>
            </w:r>
          </w:p>
        </w:tc>
      </w:tr>
      <w:tr w:rsidR="00FD3639" w:rsidRPr="00DD711E" w14:paraId="0CFC44A1" w14:textId="77777777" w:rsidTr="000801F4">
        <w:trPr>
          <w:trHeight w:val="656"/>
        </w:trPr>
        <w:tc>
          <w:tcPr>
            <w:tcW w:w="5025" w:type="dxa"/>
            <w:vAlign w:val="center"/>
          </w:tcPr>
          <w:p w14:paraId="448DF2E0" w14:textId="73A50930" w:rsidR="00FD3639" w:rsidRPr="00DD711E" w:rsidRDefault="00FD3639" w:rsidP="00FD3639">
            <w:pPr>
              <w:rPr>
                <w:rFonts w:eastAsia="Helvetica Neue"/>
                <w:sz w:val="18"/>
                <w:szCs w:val="18"/>
              </w:rPr>
            </w:pPr>
            <w:r w:rsidRPr="00DD711E">
              <w:rPr>
                <w:rFonts w:eastAsia="Helvetica Neue"/>
                <w:sz w:val="18"/>
                <w:szCs w:val="18"/>
              </w:rPr>
              <w:t xml:space="preserve">Clustering coefficient of daily PCR tests, </w:t>
            </w:r>
            <m:oMath>
              <m:sSub>
                <m:sSubPr>
                  <m:ctrlPr>
                    <w:rPr>
                      <w:rFonts w:ascii="Cambria Math" w:eastAsia="Helvetica Neue" w:hAnsi="Cambria Math"/>
                      <w:i/>
                    </w:rPr>
                  </m:ctrlPr>
                </m:sSubPr>
                <m:e>
                  <m:r>
                    <w:rPr>
                      <w:rFonts w:ascii="Cambria Math" w:hAnsi="Cambria Math"/>
                    </w:rPr>
                    <m:t>α</m:t>
                  </m:r>
                  <m:ctrlPr>
                    <w:rPr>
                      <w:rFonts w:ascii="Cambria Math" w:hAnsi="Cambria Math"/>
                      <w:i/>
                    </w:rPr>
                  </m:ctrlPr>
                </m:e>
                <m:sub>
                  <m:r>
                    <w:rPr>
                      <w:rFonts w:ascii="Cambria Math" w:eastAsia="Helvetica Neue" w:hAnsi="Cambria Math"/>
                    </w:rPr>
                    <m:t>PCR</m:t>
                  </m:r>
                </m:sub>
              </m:sSub>
            </m:oMath>
            <w:r w:rsidRPr="00DD711E">
              <w:rPr>
                <w:rFonts w:eastAsia="Helvetica Neue"/>
                <w:sz w:val="18"/>
                <w:szCs w:val="18"/>
              </w:rPr>
              <w:t>.</w:t>
            </w:r>
          </w:p>
        </w:tc>
        <w:tc>
          <w:tcPr>
            <w:tcW w:w="3975" w:type="dxa"/>
            <w:shd w:val="clear" w:color="auto" w:fill="auto"/>
            <w:vAlign w:val="center"/>
          </w:tcPr>
          <w:p w14:paraId="14AB5C2F" w14:textId="5B6CAF66" w:rsidR="00FD3639" w:rsidRPr="000801F4" w:rsidRDefault="00FD3639" w:rsidP="00FD3639">
            <w:pPr>
              <w:rPr>
                <w:rFonts w:eastAsia="Helvetica Neue"/>
                <w:bCs/>
                <w:sz w:val="18"/>
                <w:szCs w:val="18"/>
              </w:rPr>
            </w:pPr>
            <w:r>
              <w:rPr>
                <w:rFonts w:eastAsia="Helvetica Neue"/>
                <w:bCs/>
                <w:sz w:val="18"/>
                <w:szCs w:val="18"/>
              </w:rPr>
              <w:t xml:space="preserve">Point estimate: </w:t>
            </w:r>
            <m:oMath>
              <m:sSub>
                <m:sSubPr>
                  <m:ctrlPr>
                    <w:rPr>
                      <w:rFonts w:ascii="Cambria Math" w:eastAsia="Helvetica Neue" w:hAnsi="Cambria Math"/>
                      <w:bCs/>
                      <w:i/>
                      <w:sz w:val="18"/>
                      <w:szCs w:val="18"/>
                    </w:rPr>
                  </m:ctrlPr>
                </m:sSubPr>
                <m:e>
                  <m:r>
                    <w:rPr>
                      <w:rFonts w:ascii="Cambria Math" w:eastAsia="Helvetica Neue" w:hAnsi="Cambria Math"/>
                      <w:sz w:val="18"/>
                      <w:szCs w:val="18"/>
                    </w:rPr>
                    <m:t>α</m:t>
                  </m:r>
                </m:e>
                <m:sub>
                  <m:r>
                    <w:rPr>
                      <w:rFonts w:ascii="Cambria Math" w:eastAsia="Helvetica Neue" w:hAnsi="Cambria Math"/>
                      <w:sz w:val="18"/>
                      <w:szCs w:val="18"/>
                    </w:rPr>
                    <m:t>PCR</m:t>
                  </m:r>
                </m:sub>
              </m:sSub>
              <m:r>
                <w:rPr>
                  <w:rFonts w:ascii="Cambria Math" w:eastAsia="Helvetica Neue" w:hAnsi="Cambria Math"/>
                  <w:sz w:val="18"/>
                  <w:szCs w:val="18"/>
                </w:rPr>
                <m:t>=0.5</m:t>
              </m:r>
            </m:oMath>
            <w:r>
              <w:rPr>
                <w:rFonts w:eastAsia="Helvetica Neue"/>
                <w:bCs/>
                <w:sz w:val="18"/>
                <w:szCs w:val="18"/>
              </w:rPr>
              <w:t>.</w:t>
            </w:r>
          </w:p>
        </w:tc>
      </w:tr>
      <w:tr w:rsidR="00FD3639" w:rsidRPr="00DD711E" w14:paraId="424C3EEB" w14:textId="77777777" w:rsidTr="00C06EDF">
        <w:trPr>
          <w:trHeight w:val="656"/>
        </w:trPr>
        <w:tc>
          <w:tcPr>
            <w:tcW w:w="5025" w:type="dxa"/>
            <w:vAlign w:val="center"/>
          </w:tcPr>
          <w:p w14:paraId="44E187E4" w14:textId="730730B5" w:rsidR="00FD3639" w:rsidRPr="00DD711E" w:rsidRDefault="00FD3639" w:rsidP="00FD3639">
            <w:pPr>
              <w:rPr>
                <w:rFonts w:eastAsia="Helvetica Neue"/>
                <w:sz w:val="18"/>
                <w:szCs w:val="18"/>
              </w:rPr>
            </w:pPr>
            <w:r w:rsidRPr="00DD711E">
              <w:rPr>
                <w:rFonts w:eastAsia="Helvetica Neue"/>
                <w:sz w:val="18"/>
                <w:szCs w:val="18"/>
              </w:rPr>
              <w:t>Relative bias in favour of selecting a PCR positive individual for</w:t>
            </w:r>
            <w:r>
              <w:rPr>
                <w:rFonts w:eastAsia="Helvetica Neue"/>
                <w:sz w:val="18"/>
                <w:szCs w:val="18"/>
              </w:rPr>
              <w:t xml:space="preserve"> swab</w:t>
            </w:r>
            <w:r w:rsidRPr="00DD711E">
              <w:rPr>
                <w:rFonts w:eastAsia="Helvetica Neue"/>
                <w:sz w:val="18"/>
                <w:szCs w:val="18"/>
              </w:rPr>
              <w:t xml:space="preserve"> testing</w:t>
            </w:r>
            <w:r>
              <w:rPr>
                <w:rFonts w:eastAsia="Helvetica Neue"/>
                <w:sz w:val="18"/>
                <w:szCs w:val="18"/>
              </w:rPr>
              <w:t xml:space="preserve"> among lower SES group</w:t>
            </w:r>
            <w:r w:rsidRPr="00DD711E">
              <w:rPr>
                <w:rFonts w:eastAsia="Helvetica Neue"/>
                <w:sz w:val="18"/>
                <w:szCs w:val="18"/>
              </w:rPr>
              <w:t xml:space="preserve"> (used when negative tests are available) (</w:t>
            </w:r>
            <m:oMath>
              <m:sSub>
                <m:sSubPr>
                  <m:ctrlPr>
                    <w:rPr>
                      <w:rFonts w:ascii="Cambria Math" w:eastAsia="Helvetica Neue" w:hAnsi="Cambria Math"/>
                      <w:i/>
                      <w:sz w:val="18"/>
                      <w:szCs w:val="18"/>
                    </w:rPr>
                  </m:ctrlPr>
                </m:sSubPr>
                <m:e>
                  <m:r>
                    <w:rPr>
                      <w:rFonts w:ascii="Cambria Math" w:eastAsia="Helvetica Neue" w:hAnsi="Cambria Math"/>
                      <w:sz w:val="18"/>
                      <w:szCs w:val="18"/>
                    </w:rPr>
                    <m:t>χ</m:t>
                  </m:r>
                </m:e>
                <m:sub>
                  <m:r>
                    <w:rPr>
                      <w:rFonts w:ascii="Cambria Math" w:eastAsia="Helvetica Neue" w:hAnsi="Cambria Math"/>
                      <w:sz w:val="18"/>
                      <w:szCs w:val="18"/>
                    </w:rPr>
                    <m:t>L</m:t>
                  </m:r>
                </m:sub>
              </m:sSub>
            </m:oMath>
            <w:r w:rsidRPr="00DD711E">
              <w:rPr>
                <w:rFonts w:eastAsia="Helvetica Neue"/>
                <w:sz w:val="18"/>
                <w:szCs w:val="18"/>
              </w:rPr>
              <w:t xml:space="preserve">) </w:t>
            </w:r>
          </w:p>
        </w:tc>
        <w:tc>
          <w:tcPr>
            <w:tcW w:w="3975" w:type="dxa"/>
            <w:shd w:val="clear" w:color="auto" w:fill="CFE2F3"/>
            <w:vAlign w:val="center"/>
          </w:tcPr>
          <w:p w14:paraId="1B270089" w14:textId="77777777" w:rsidR="00FD3639" w:rsidRPr="00DD711E" w:rsidRDefault="00FD3639" w:rsidP="00FD3639">
            <w:pPr>
              <w:rPr>
                <w:rFonts w:eastAsia="Helvetica Neue"/>
                <w:b/>
                <w:sz w:val="18"/>
                <w:szCs w:val="18"/>
              </w:rPr>
            </w:pPr>
            <w:r w:rsidRPr="00DD711E">
              <w:rPr>
                <w:rFonts w:eastAsia="Helvetica Neue"/>
                <w:b/>
                <w:sz w:val="18"/>
                <w:szCs w:val="18"/>
              </w:rPr>
              <w:t xml:space="preserve">Inferred from data </w:t>
            </w:r>
          </w:p>
        </w:tc>
      </w:tr>
      <w:tr w:rsidR="00FD3639" w:rsidRPr="00DD711E" w14:paraId="36455F9F" w14:textId="77777777" w:rsidTr="00C06EDF">
        <w:trPr>
          <w:trHeight w:val="656"/>
        </w:trPr>
        <w:tc>
          <w:tcPr>
            <w:tcW w:w="5025" w:type="dxa"/>
            <w:vAlign w:val="center"/>
          </w:tcPr>
          <w:p w14:paraId="52D73EA3" w14:textId="3E9839C2" w:rsidR="00FD3639" w:rsidRPr="00DD711E" w:rsidRDefault="00FD3639" w:rsidP="00FD3639">
            <w:pPr>
              <w:rPr>
                <w:rFonts w:eastAsia="Helvetica Neue"/>
                <w:sz w:val="18"/>
                <w:szCs w:val="18"/>
              </w:rPr>
            </w:pPr>
            <w:r w:rsidRPr="00DD711E">
              <w:rPr>
                <w:rFonts w:eastAsia="Helvetica Neue"/>
                <w:sz w:val="18"/>
                <w:szCs w:val="18"/>
              </w:rPr>
              <w:t xml:space="preserve">Relative bias in favour of selecting a PCR positive individual for </w:t>
            </w:r>
            <w:r>
              <w:rPr>
                <w:rFonts w:eastAsia="Helvetica Neue"/>
                <w:sz w:val="18"/>
                <w:szCs w:val="18"/>
              </w:rPr>
              <w:t xml:space="preserve">swab </w:t>
            </w:r>
            <w:r w:rsidRPr="00DD711E">
              <w:rPr>
                <w:rFonts w:eastAsia="Helvetica Neue"/>
                <w:sz w:val="18"/>
                <w:szCs w:val="18"/>
              </w:rPr>
              <w:t>testing</w:t>
            </w:r>
            <w:r>
              <w:rPr>
                <w:rFonts w:eastAsia="Helvetica Neue"/>
                <w:sz w:val="18"/>
                <w:szCs w:val="18"/>
              </w:rPr>
              <w:t xml:space="preserve"> among upper SES group</w:t>
            </w:r>
            <w:r w:rsidRPr="00DD711E">
              <w:rPr>
                <w:rFonts w:eastAsia="Helvetica Neue"/>
                <w:sz w:val="18"/>
                <w:szCs w:val="18"/>
              </w:rPr>
              <w:t xml:space="preserve"> (used when negative tests are available) (</w:t>
            </w:r>
            <m:oMath>
              <m:sSub>
                <m:sSubPr>
                  <m:ctrlPr>
                    <w:rPr>
                      <w:rFonts w:ascii="Cambria Math" w:eastAsia="Helvetica Neue" w:hAnsi="Cambria Math"/>
                      <w:i/>
                      <w:sz w:val="18"/>
                      <w:szCs w:val="18"/>
                    </w:rPr>
                  </m:ctrlPr>
                </m:sSubPr>
                <m:e>
                  <m:r>
                    <w:rPr>
                      <w:rFonts w:ascii="Cambria Math" w:eastAsia="Helvetica Neue" w:hAnsi="Cambria Math"/>
                      <w:sz w:val="18"/>
                      <w:szCs w:val="18"/>
                    </w:rPr>
                    <m:t>χ</m:t>
                  </m:r>
                </m:e>
                <m:sub>
                  <m:r>
                    <w:rPr>
                      <w:rFonts w:ascii="Cambria Math" w:eastAsia="Helvetica Neue" w:hAnsi="Cambria Math"/>
                      <w:sz w:val="18"/>
                      <w:szCs w:val="18"/>
                    </w:rPr>
                    <m:t>U</m:t>
                  </m:r>
                </m:sub>
              </m:sSub>
            </m:oMath>
            <w:r w:rsidRPr="00DD711E">
              <w:rPr>
                <w:rFonts w:eastAsia="Helvetica Neue"/>
                <w:sz w:val="18"/>
                <w:szCs w:val="18"/>
              </w:rPr>
              <w:t xml:space="preserve">) </w:t>
            </w:r>
          </w:p>
        </w:tc>
        <w:tc>
          <w:tcPr>
            <w:tcW w:w="3975" w:type="dxa"/>
            <w:shd w:val="clear" w:color="auto" w:fill="CFE2F3"/>
            <w:vAlign w:val="center"/>
          </w:tcPr>
          <w:p w14:paraId="268ACF74" w14:textId="7F8FEF2A" w:rsidR="00FD3639" w:rsidRPr="00DD711E" w:rsidRDefault="00FD3639" w:rsidP="00FD3639">
            <w:pPr>
              <w:rPr>
                <w:rFonts w:eastAsia="Helvetica Neue"/>
                <w:b/>
                <w:sz w:val="18"/>
                <w:szCs w:val="18"/>
              </w:rPr>
            </w:pPr>
            <w:r w:rsidRPr="00DD711E">
              <w:rPr>
                <w:rFonts w:eastAsia="Helvetica Neue"/>
                <w:b/>
                <w:sz w:val="18"/>
                <w:szCs w:val="18"/>
              </w:rPr>
              <w:t xml:space="preserve">Inferred from data </w:t>
            </w:r>
          </w:p>
        </w:tc>
      </w:tr>
      <w:tr w:rsidR="00FD3639" w:rsidRPr="00DD711E" w14:paraId="224C85A3" w14:textId="77777777" w:rsidTr="008E2D76">
        <w:trPr>
          <w:trHeight w:val="656"/>
        </w:trPr>
        <w:tc>
          <w:tcPr>
            <w:tcW w:w="5025" w:type="dxa"/>
            <w:vAlign w:val="center"/>
          </w:tcPr>
          <w:p w14:paraId="090FD3CC" w14:textId="62A50BFC" w:rsidR="00FD3639" w:rsidRPr="00DD711E" w:rsidRDefault="00FD3639" w:rsidP="00FD3639">
            <w:pPr>
              <w:rPr>
                <w:rFonts w:eastAsia="Helvetica Neue"/>
                <w:sz w:val="18"/>
                <w:szCs w:val="18"/>
              </w:rPr>
            </w:pPr>
            <w:r>
              <w:rPr>
                <w:rFonts w:eastAsia="Helvetica Neue"/>
                <w:sz w:val="18"/>
                <w:szCs w:val="18"/>
              </w:rPr>
              <w:t xml:space="preserve">Proportion of daily swab tests among upper SES group </w:t>
            </w:r>
            <w:r w:rsidRPr="00DD711E">
              <w:rPr>
                <w:rFonts w:eastAsia="Helvetica Neue"/>
                <w:sz w:val="18"/>
                <w:szCs w:val="18"/>
              </w:rPr>
              <w:t>(used when negative tests are available) (</w:t>
            </w:r>
            <m:oMath>
              <m:sSub>
                <m:sSubPr>
                  <m:ctrlPr>
                    <w:rPr>
                      <w:rFonts w:ascii="Cambria Math" w:eastAsia="Helvetica Neue" w:hAnsi="Cambria Math"/>
                      <w:i/>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U</m:t>
                  </m:r>
                </m:sub>
              </m:sSub>
            </m:oMath>
            <w:r w:rsidRPr="00DD711E">
              <w:rPr>
                <w:rFonts w:eastAsia="Helvetica Neue"/>
                <w:sz w:val="18"/>
                <w:szCs w:val="18"/>
              </w:rPr>
              <w:t>)</w:t>
            </w:r>
          </w:p>
        </w:tc>
        <w:tc>
          <w:tcPr>
            <w:tcW w:w="3975" w:type="dxa"/>
            <w:tcBorders>
              <w:bottom w:val="single" w:sz="4" w:space="0" w:color="000000"/>
            </w:tcBorders>
            <w:shd w:val="clear" w:color="auto" w:fill="CFE2F3"/>
            <w:vAlign w:val="center"/>
          </w:tcPr>
          <w:p w14:paraId="3F3D0097" w14:textId="74086019" w:rsidR="00FD3639" w:rsidRPr="00DD711E" w:rsidRDefault="00FD3639" w:rsidP="00FD3639">
            <w:pPr>
              <w:rPr>
                <w:rFonts w:eastAsia="Helvetica Neue"/>
                <w:b/>
                <w:sz w:val="18"/>
                <w:szCs w:val="18"/>
              </w:rPr>
            </w:pPr>
            <w:r w:rsidRPr="00DD711E">
              <w:rPr>
                <w:rFonts w:eastAsia="Helvetica Neue"/>
                <w:b/>
                <w:sz w:val="18"/>
                <w:szCs w:val="18"/>
              </w:rPr>
              <w:t xml:space="preserve">Inferred from data </w:t>
            </w:r>
          </w:p>
        </w:tc>
      </w:tr>
      <w:tr w:rsidR="00FD3639" w:rsidRPr="00DD711E" w14:paraId="1A7BF5C5" w14:textId="77777777" w:rsidTr="008E2D76">
        <w:trPr>
          <w:trHeight w:val="656"/>
        </w:trPr>
        <w:tc>
          <w:tcPr>
            <w:tcW w:w="5025" w:type="dxa"/>
            <w:vAlign w:val="center"/>
          </w:tcPr>
          <w:p w14:paraId="02168B3A" w14:textId="49AEA143" w:rsidR="00FD3639" w:rsidRPr="00DD711E" w:rsidRDefault="00FD3639" w:rsidP="00FD3639">
            <w:pPr>
              <w:rPr>
                <w:rFonts w:eastAsia="Helvetica Neue"/>
                <w:sz w:val="18"/>
                <w:szCs w:val="18"/>
              </w:rPr>
            </w:pPr>
            <w:r w:rsidRPr="00DD711E">
              <w:rPr>
                <w:rFonts w:eastAsia="Helvetica Neue"/>
                <w:sz w:val="18"/>
                <w:szCs w:val="18"/>
              </w:rPr>
              <w:t>Effective sample size/</w:t>
            </w:r>
            <w:r>
              <w:rPr>
                <w:rFonts w:eastAsia="Helvetica Neue"/>
                <w:sz w:val="18"/>
                <w:szCs w:val="18"/>
              </w:rPr>
              <w:t>c</w:t>
            </w:r>
            <w:r w:rsidRPr="00DD711E">
              <w:rPr>
                <w:rFonts w:eastAsia="Helvetica Neue"/>
                <w:sz w:val="18"/>
                <w:szCs w:val="18"/>
              </w:rPr>
              <w:t>lustering coefficient of daily PCR tests (used when negative tests are available), (</w:t>
            </w:r>
            <m:oMath>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PCR</m:t>
                  </m:r>
                </m:sub>
              </m:sSub>
            </m:oMath>
            <w:r w:rsidRPr="00DD711E">
              <w:rPr>
                <w:rFonts w:eastAsia="Helvetica Neue"/>
                <w:sz w:val="18"/>
                <w:szCs w:val="18"/>
              </w:rPr>
              <w:t>).</w:t>
            </w:r>
          </w:p>
        </w:tc>
        <w:tc>
          <w:tcPr>
            <w:tcW w:w="3975" w:type="dxa"/>
            <w:shd w:val="clear" w:color="auto" w:fill="auto"/>
            <w:vAlign w:val="center"/>
          </w:tcPr>
          <w:p w14:paraId="35E7D8FB" w14:textId="18C4BDBB" w:rsidR="00FD3639" w:rsidRPr="00DD711E" w:rsidRDefault="00FD3639" w:rsidP="00FD3639">
            <w:pPr>
              <w:rPr>
                <w:rFonts w:eastAsia="Helvetica Neue"/>
                <w:b/>
                <w:sz w:val="18"/>
                <w:szCs w:val="18"/>
              </w:rPr>
            </w:pPr>
            <w:r>
              <w:rPr>
                <w:rFonts w:eastAsia="Helvetica Neue"/>
                <w:bCs/>
                <w:sz w:val="18"/>
                <w:szCs w:val="18"/>
              </w:rPr>
              <w:t xml:space="preserve">Point estimate: </w:t>
            </w:r>
            <m:oMath>
              <m:sSub>
                <m:sSubPr>
                  <m:ctrlPr>
                    <w:rPr>
                      <w:rFonts w:ascii="Cambria Math" w:eastAsia="Helvetica Neue" w:hAnsi="Cambria Math"/>
                      <w:bCs/>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PCR</m:t>
                  </m:r>
                </m:sub>
              </m:sSub>
              <m:r>
                <w:rPr>
                  <w:rFonts w:ascii="Cambria Math" w:eastAsia="Helvetica Neue" w:hAnsi="Cambria Math"/>
                  <w:sz w:val="18"/>
                  <w:szCs w:val="18"/>
                </w:rPr>
                <m:t>=30</m:t>
              </m:r>
            </m:oMath>
            <w:r>
              <w:rPr>
                <w:rFonts w:eastAsia="Helvetica Neue"/>
                <w:bCs/>
                <w:sz w:val="18"/>
                <w:szCs w:val="18"/>
              </w:rPr>
              <w:t>.</w:t>
            </w:r>
          </w:p>
        </w:tc>
      </w:tr>
      <w:tr w:rsidR="00FD3639" w:rsidRPr="00DD711E" w14:paraId="5C48590A" w14:textId="77777777" w:rsidTr="00C06EDF">
        <w:trPr>
          <w:trHeight w:val="656"/>
        </w:trPr>
        <w:tc>
          <w:tcPr>
            <w:tcW w:w="9000" w:type="dxa"/>
            <w:gridSpan w:val="2"/>
            <w:vAlign w:val="center"/>
          </w:tcPr>
          <w:p w14:paraId="20905638" w14:textId="2624AC74" w:rsidR="00FD3639" w:rsidRPr="00DD711E" w:rsidRDefault="00FD3639" w:rsidP="00FD3639">
            <w:pPr>
              <w:jc w:val="center"/>
              <w:rPr>
                <w:rFonts w:eastAsia="Helvetica Neue"/>
                <w:b/>
                <w:sz w:val="18"/>
                <w:szCs w:val="18"/>
              </w:rPr>
            </w:pPr>
            <w:r>
              <w:rPr>
                <w:rFonts w:eastAsia="Helvetica Neue"/>
                <w:b/>
                <w:sz w:val="18"/>
                <w:szCs w:val="18"/>
              </w:rPr>
              <w:t>County-specific detected f</w:t>
            </w:r>
            <w:r w:rsidRPr="00DD711E">
              <w:rPr>
                <w:rFonts w:eastAsia="Helvetica Neue"/>
                <w:b/>
                <w:sz w:val="18"/>
                <w:szCs w:val="18"/>
              </w:rPr>
              <w:t>atality rate parameters</w:t>
            </w:r>
          </w:p>
        </w:tc>
      </w:tr>
      <w:tr w:rsidR="00FD3639" w:rsidRPr="00DD711E" w14:paraId="488A716C" w14:textId="77777777" w:rsidTr="00C06EDF">
        <w:trPr>
          <w:trHeight w:val="656"/>
        </w:trPr>
        <w:tc>
          <w:tcPr>
            <w:tcW w:w="5025" w:type="dxa"/>
            <w:vAlign w:val="center"/>
          </w:tcPr>
          <w:p w14:paraId="5E8CC566" w14:textId="5993593E" w:rsidR="00FD3639" w:rsidRPr="00DD711E" w:rsidRDefault="00FD3639" w:rsidP="00FD3639">
            <w:pPr>
              <w:rPr>
                <w:rFonts w:eastAsia="Helvetica Neue"/>
                <w:sz w:val="18"/>
                <w:szCs w:val="18"/>
              </w:rPr>
            </w:pPr>
            <w:r>
              <w:rPr>
                <w:rFonts w:eastAsia="Helvetica Neue"/>
                <w:sz w:val="18"/>
                <w:szCs w:val="18"/>
              </w:rPr>
              <w:t>Chance of fatality and being determined as due to COVID-19 disease per infection in the lower and upper SES groups</w:t>
            </w:r>
            <w:r w:rsidRPr="00DD711E">
              <w:rPr>
                <w:rFonts w:eastAsia="Helvetica Neue"/>
                <w:sz w:val="18"/>
                <w:szCs w:val="18"/>
              </w:rPr>
              <w:t xml:space="preserve">, </w:t>
            </w:r>
            <m:oMath>
              <m:sSub>
                <m:sSubPr>
                  <m:ctrlPr>
                    <w:rPr>
                      <w:rFonts w:ascii="Cambria Math" w:eastAsia="Helvetica Neue" w:hAnsi="Cambria Math"/>
                      <w:i/>
                      <w:sz w:val="18"/>
                      <w:szCs w:val="18"/>
                    </w:rPr>
                  </m:ctrlPr>
                </m:sSubPr>
                <m:e>
                  <m:r>
                    <w:rPr>
                      <w:rFonts w:ascii="Cambria Math" w:eastAsia="Helvetica Neue" w:hAnsi="Cambria Math"/>
                      <w:sz w:val="18"/>
                      <w:szCs w:val="18"/>
                    </w:rPr>
                    <m:t>μ</m:t>
                  </m:r>
                </m:e>
                <m:sub>
                  <m:r>
                    <w:rPr>
                      <w:rFonts w:ascii="Cambria Math" w:eastAsia="Helvetica Neue" w:hAnsi="Cambria Math"/>
                      <w:sz w:val="18"/>
                      <w:szCs w:val="18"/>
                    </w:rPr>
                    <m:t>L/U</m:t>
                  </m:r>
                </m:sub>
              </m:sSub>
            </m:oMath>
            <w:r>
              <w:rPr>
                <w:rFonts w:eastAsia="Helvetica Neue"/>
                <w:sz w:val="18"/>
                <w:szCs w:val="18"/>
              </w:rPr>
              <w:t>.</w:t>
            </w:r>
          </w:p>
        </w:tc>
        <w:tc>
          <w:tcPr>
            <w:tcW w:w="3975" w:type="dxa"/>
            <w:shd w:val="clear" w:color="auto" w:fill="CFE2F3"/>
            <w:vAlign w:val="center"/>
          </w:tcPr>
          <w:p w14:paraId="597DC20E" w14:textId="77777777" w:rsidR="00FD3639" w:rsidRPr="00DD711E" w:rsidRDefault="00FD3639" w:rsidP="00FD3639">
            <w:pPr>
              <w:rPr>
                <w:rFonts w:eastAsia="Helvetica Neue"/>
                <w:b/>
                <w:sz w:val="18"/>
                <w:szCs w:val="18"/>
              </w:rPr>
            </w:pPr>
            <w:r w:rsidRPr="00DD711E">
              <w:rPr>
                <w:rFonts w:eastAsia="Helvetica Neue"/>
                <w:b/>
                <w:sz w:val="18"/>
                <w:szCs w:val="18"/>
              </w:rPr>
              <w:t>Inferred from data</w:t>
            </w:r>
          </w:p>
        </w:tc>
      </w:tr>
      <w:tr w:rsidR="00FD3639" w:rsidRPr="00DD711E" w14:paraId="0F345067" w14:textId="77777777" w:rsidTr="00C06EDF">
        <w:trPr>
          <w:trHeight w:val="1005"/>
        </w:trPr>
        <w:tc>
          <w:tcPr>
            <w:tcW w:w="5025" w:type="dxa"/>
            <w:vAlign w:val="center"/>
          </w:tcPr>
          <w:p w14:paraId="022E0A04" w14:textId="77777777" w:rsidR="00FD3639" w:rsidRPr="00DD711E" w:rsidRDefault="00FD3639" w:rsidP="00FD3639">
            <w:pPr>
              <w:rPr>
                <w:rFonts w:eastAsia="Helvetica Neue"/>
                <w:sz w:val="18"/>
                <w:szCs w:val="18"/>
              </w:rPr>
            </w:pPr>
            <w:r w:rsidRPr="00DD711E">
              <w:rPr>
                <w:rFonts w:eastAsia="Helvetica Neue"/>
                <w:sz w:val="18"/>
                <w:szCs w:val="18"/>
              </w:rPr>
              <w:t xml:space="preserve">Probability mass function of delay lag between infection and death for those who di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ID</m:t>
                  </m:r>
                </m:sub>
              </m:sSub>
              <m:r>
                <w:rPr>
                  <w:rFonts w:ascii="Cambria Math" w:eastAsia="Helvetica Neue" w:hAnsi="Cambria Math"/>
                  <w:sz w:val="18"/>
                  <w:szCs w:val="18"/>
                </w:rPr>
                <m:t>(τ)</m:t>
              </m:r>
            </m:oMath>
            <w:r w:rsidRPr="00DD711E">
              <w:rPr>
                <w:rFonts w:eastAsia="Helvetica Neue"/>
                <w:sz w:val="18"/>
                <w:szCs w:val="18"/>
              </w:rPr>
              <w:t>.</w:t>
            </w:r>
          </w:p>
        </w:tc>
        <w:tc>
          <w:tcPr>
            <w:tcW w:w="3975" w:type="dxa"/>
            <w:vAlign w:val="center"/>
          </w:tcPr>
          <w:p w14:paraId="3B42DD65" w14:textId="2DFC3634" w:rsidR="00FD3639" w:rsidRPr="00DD711E" w:rsidRDefault="00FD3639" w:rsidP="00FD3639">
            <w:pPr>
              <w:rPr>
                <w:rFonts w:eastAsia="Helvetica Neue"/>
                <w:sz w:val="18"/>
                <w:szCs w:val="18"/>
              </w:rPr>
            </w:pPr>
            <w:r w:rsidRPr="00DD711E">
              <w:rPr>
                <w:rFonts w:eastAsia="Helvetica Neue"/>
                <w:sz w:val="18"/>
                <w:szCs w:val="18"/>
              </w:rPr>
              <w:t xml:space="preserve">Derived as a convolution over the lag from infection to symptom onset </w:t>
            </w:r>
            <w:r w:rsidRPr="00DD711E">
              <w:rPr>
                <w:rFonts w:eastAsia="Helvetica Neue"/>
                <w:sz w:val="18"/>
                <w:szCs w:val="18"/>
              </w:rPr>
              <w:fldChar w:fldCharType="begin" w:fldLock="1"/>
            </w:r>
            <w:r w:rsidRPr="00DD711E">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sidRPr="00DD711E">
              <w:rPr>
                <w:rFonts w:eastAsia="Helvetica Neue"/>
                <w:sz w:val="18"/>
                <w:szCs w:val="18"/>
              </w:rPr>
              <w:fldChar w:fldCharType="separate"/>
            </w:r>
            <w:r w:rsidRPr="00DD711E">
              <w:rPr>
                <w:rFonts w:eastAsia="Helvetica Neue"/>
                <w:noProof/>
                <w:sz w:val="18"/>
                <w:szCs w:val="18"/>
              </w:rPr>
              <w:t>(</w:t>
            </w:r>
            <w:r w:rsidRPr="00DD711E">
              <w:rPr>
                <w:rFonts w:eastAsia="Helvetica Neue"/>
                <w:i/>
                <w:noProof/>
                <w:sz w:val="18"/>
                <w:szCs w:val="18"/>
              </w:rPr>
              <w:t>3</w:t>
            </w:r>
            <w:r w:rsidR="00195A18">
              <w:rPr>
                <w:rFonts w:eastAsia="Helvetica Neue"/>
                <w:i/>
                <w:noProof/>
                <w:sz w:val="18"/>
                <w:szCs w:val="18"/>
              </w:rPr>
              <w:t>8</w:t>
            </w:r>
            <w:r w:rsidRPr="00DD711E">
              <w:rPr>
                <w:rFonts w:eastAsia="Helvetica Neue"/>
                <w:noProof/>
                <w:sz w:val="18"/>
                <w:szCs w:val="18"/>
              </w:rPr>
              <w:t>)</w:t>
            </w:r>
            <w:r w:rsidRPr="00DD711E">
              <w:rPr>
                <w:rFonts w:eastAsia="Helvetica Neue"/>
                <w:sz w:val="18"/>
                <w:szCs w:val="18"/>
              </w:rPr>
              <w:fldChar w:fldCharType="end"/>
            </w:r>
            <w:r w:rsidRPr="00DD711E">
              <w:rPr>
                <w:rFonts w:eastAsia="Helvetica Neue"/>
                <w:sz w:val="18"/>
                <w:szCs w:val="18"/>
              </w:rPr>
              <w:t xml:space="preserve">, the lag from symptoms to hospitalisation/severe symptoms </w:t>
            </w:r>
            <w:r w:rsidRPr="00DD711E">
              <w:rPr>
                <w:rFonts w:eastAsia="Helvetica Neue"/>
                <w:sz w:val="18"/>
                <w:szCs w:val="18"/>
              </w:rPr>
              <w:fldChar w:fldCharType="begin" w:fldLock="1"/>
            </w:r>
            <w:r w:rsidRPr="00DD711E">
              <w:rPr>
                <w:rFonts w:eastAsia="Helvetica Neue"/>
                <w:sz w:val="18"/>
                <w:szCs w:val="18"/>
              </w:rPr>
              <w:instrText>ADDIN CSL_CITATION {"citationItems":[{"id":"ITEM-1","itemData":{"DOI":"10.1073/PNAS.2004064117","ISSN":"0027-8424","PMID":"32245814","abstract":"Our results highlight that the growing coronavirus disease 2019 (COVID-19) outbreak in the United States could gravely challenge the critical care capacity, thereby exacerbating case fatality rates. In the absence of a preventive vaccine, efforts to contain the outbreak, such as improving self-isolation rates and encouraging better hygiene practices, can alleviate some of the pressures faced by the healthcare system during an outbreak. Both emergency expansion of hospital facilities to treat COVID-19 and government appropriations to facilitate voluntary case isolation are urgently needed.","author":[{"dropping-particle":"","family":"Moghadas","given":"Seyed M.","non-dropping-particle":"","parse-names":false,"suffix":""},{"dropping-particle":"","family":"Shoukat","given":"Affan","non-dropping-particle":"","parse-names":false,"suffix":""},{"dropping-particle":"","family":"Fitzpatrick","given":"Meagan C.","non-dropping-particle":"","parse-names":false,"suffix":""},{"dropping-particle":"","family":"Wells","given":"Chad R.","non-dropping-particle":"","parse-names":false,"suffix":""},{"dropping-particle":"","family":"Sah","given":"Pratha","non-dropping-particle":"","parse-names":false,"suffix":""},{"dropping-particle":"","family":"Pandey","given":"Abhishek","non-dropping-particle":"","parse-names":false,"suffix":""},{"dropping-particle":"","family":"Sachs","given":"Jeffrey D.","non-dropping-particle":"","parse-names":false,"suffix":""},{"dropping-particle":"","family":"Wang","given":"Zheng","non-dropping-particle":"","parse-names":false,"suffix":""},{"dropping-particle":"","family":"Meyers","given":"Lauren A.","non-dropping-particle":"","parse-names":false,"suffix":""},{"dropping-particle":"","family":"Singer","given":"Burton H.","non-dropping-particle":"","parse-names":false,"suffix":""},{"dropping-particle":"","family":"Galvani","given":"Alison P.","non-dropping-particle":"","parse-names":false,"suffix":""}],"container-title":"Proceedings of the National Academy of Sciences","id":"ITEM-1","issue":"16","issued":{"date-parts":[["2020","4","21"]]},"page":"9122-9126","publisher":"National Academy of Sciences","title":"Projecting hospital utilization during the COVID-19 outbreaks in the United States","type":"article-journal","volume":"117"},"uris":["http://www.mendeley.com/documents/?uuid=96e0c52e-6950-3272-b005-9f189e8ec808"]}],"mendeley":{"formattedCitation":"(&lt;i&gt;37&lt;/i&gt;)","plainTextFormattedCitation":"(37)","previouslyFormattedCitation":"(&lt;i&gt;37&lt;/i&gt;)"},"properties":{"noteIndex":0},"schema":"https://github.com/citation-style-language/schema/raw/master/csl-citation.json"}</w:instrText>
            </w:r>
            <w:r w:rsidRPr="00DD711E">
              <w:rPr>
                <w:rFonts w:eastAsia="Helvetica Neue"/>
                <w:sz w:val="18"/>
                <w:szCs w:val="18"/>
              </w:rPr>
              <w:fldChar w:fldCharType="separate"/>
            </w:r>
            <w:r w:rsidRPr="00DD711E">
              <w:rPr>
                <w:rFonts w:eastAsia="Helvetica Neue"/>
                <w:noProof/>
                <w:sz w:val="18"/>
                <w:szCs w:val="18"/>
              </w:rPr>
              <w:t>(</w:t>
            </w:r>
            <w:r w:rsidR="00CA123B">
              <w:rPr>
                <w:rFonts w:eastAsia="Helvetica Neue"/>
                <w:i/>
                <w:noProof/>
                <w:sz w:val="18"/>
                <w:szCs w:val="18"/>
              </w:rPr>
              <w:t>45</w:t>
            </w:r>
            <w:r w:rsidRPr="00DD711E">
              <w:rPr>
                <w:rFonts w:eastAsia="Helvetica Neue"/>
                <w:noProof/>
                <w:sz w:val="18"/>
                <w:szCs w:val="18"/>
              </w:rPr>
              <w:t>)</w:t>
            </w:r>
            <w:r w:rsidRPr="00DD711E">
              <w:rPr>
                <w:rFonts w:eastAsia="Helvetica Neue"/>
                <w:sz w:val="18"/>
                <w:szCs w:val="18"/>
              </w:rPr>
              <w:fldChar w:fldCharType="end"/>
            </w:r>
            <w:r w:rsidRPr="00DD711E">
              <w:rPr>
                <w:rFonts w:eastAsia="Helvetica Neue"/>
                <w:sz w:val="18"/>
                <w:szCs w:val="18"/>
              </w:rPr>
              <w:t xml:space="preserve">, </w:t>
            </w:r>
            <w:r w:rsidRPr="00DD711E">
              <w:rPr>
                <w:rFonts w:eastAsia="Helvetica Neue"/>
                <w:sz w:val="18"/>
                <w:szCs w:val="18"/>
              </w:rPr>
              <w:lastRenderedPageBreak/>
              <w:t xml:space="preserve">and the lag between severe symptoms and death </w:t>
            </w:r>
            <w:r w:rsidRPr="00DD711E">
              <w:rPr>
                <w:rFonts w:eastAsia="Helvetica Neue"/>
                <w:sz w:val="18"/>
                <w:szCs w:val="18"/>
              </w:rPr>
              <w:fldChar w:fldCharType="begin" w:fldLock="1"/>
            </w:r>
            <w:r w:rsidRPr="00DD711E">
              <w:rPr>
                <w:rFonts w:eastAsia="Helvetica Neue"/>
                <w:sz w:val="18"/>
                <w:szCs w:val="18"/>
              </w:rPr>
              <w:instrText>ADDIN CSL_CITATION {"citationItems":[{"id":"ITEM-1","itemData":{"DOI":"10.1101/2020.08.04.20163782","abstrac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 &lt; 1). Unfortunately, none of the epidemiological data streams are designed for modelling, hence assimilating information from multiple (often changing) sources of data is a major challenge that is particularly stark in novel disease outbreaks. Here,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author":[{"dropping-particle":"","family":"Keeling","given":"Matt J","non-dropping-particle":"","parse-names":false,"suffix":""},{"dropping-particle":"","family":"Dyson","given":"Louise","non-dropping-particle":"","parse-names":false,"suffix":""},{"dropping-particle":"","family":"Guyver-Fletcher","given":"Glen","non-dropping-particle":"","parse-names":false,"suffix":""},{"dropping-particle":"","family":"Holmes","given":"Alex","non-dropping-particle":"","parse-names":false,"suffix":""},{"dropping-particle":"","family":"Semple","given":"Malcolm G","non-dropping-particle":"","parse-names":false,"suffix":""},{"dropping-particle":"","family":"Investigators","given":"C","non-dropping-particle":"","parse-names":false,"suffix":""},{"dropping-particle":"","family":"Tildesley","given":"Michael J","non-dropping-particle":"","parse-names":false,"suffix":""},{"dropping-particle":"","family":"Hill","given":"Edward M","non-dropping-particle":"","parse-names":false,"suffix":""}],"container-title":"medRxiv","id":"ITEM-1","issued":{"date-parts":[["2020"]]},"page":"1-43","title":"Fitting models to the COVID-19 outbreak and estimating R","type":"article-journal"},"uris":["http://www.mendeley.com/documents/?uuid=e9509849-4423-3b94-833f-63c4f7c0047c"]}],"mendeley":{"formattedCitation":"(&lt;i&gt;38&lt;/i&gt;)","plainTextFormattedCitation":"(38)","previouslyFormattedCitation":"(&lt;i&gt;38&lt;/i&gt;)"},"properties":{"noteIndex":0},"schema":"https://github.com/citation-style-language/schema/raw/master/csl-citation.json"}</w:instrText>
            </w:r>
            <w:r w:rsidRPr="00DD711E">
              <w:rPr>
                <w:rFonts w:eastAsia="Helvetica Neue"/>
                <w:sz w:val="18"/>
                <w:szCs w:val="18"/>
              </w:rPr>
              <w:fldChar w:fldCharType="separate"/>
            </w:r>
            <w:r w:rsidRPr="00DD711E">
              <w:rPr>
                <w:rFonts w:eastAsia="Helvetica Neue"/>
                <w:noProof/>
                <w:sz w:val="18"/>
                <w:szCs w:val="18"/>
              </w:rPr>
              <w:t>(</w:t>
            </w:r>
            <w:r w:rsidR="00CA123B">
              <w:rPr>
                <w:rFonts w:eastAsia="Helvetica Neue"/>
                <w:i/>
                <w:noProof/>
                <w:sz w:val="18"/>
                <w:szCs w:val="18"/>
              </w:rPr>
              <w:t>9</w:t>
            </w:r>
            <w:r w:rsidRPr="00DD711E">
              <w:rPr>
                <w:rFonts w:eastAsia="Helvetica Neue"/>
                <w:noProof/>
                <w:sz w:val="18"/>
                <w:szCs w:val="18"/>
              </w:rPr>
              <w:t>)</w:t>
            </w:r>
            <w:r w:rsidRPr="00DD711E">
              <w:rPr>
                <w:rFonts w:eastAsia="Helvetica Neue"/>
                <w:sz w:val="18"/>
                <w:szCs w:val="18"/>
              </w:rPr>
              <w:fldChar w:fldCharType="end"/>
            </w:r>
            <w:r w:rsidRPr="00DD711E">
              <w:rPr>
                <w:rFonts w:eastAsia="Helvetica Neue"/>
                <w:sz w:val="18"/>
                <w:szCs w:val="18"/>
              </w:rPr>
              <w:t>.</w:t>
            </w:r>
          </w:p>
        </w:tc>
      </w:tr>
    </w:tbl>
    <w:p w14:paraId="64FD2854" w14:textId="77777777" w:rsidR="00E06B71" w:rsidRPr="00DD711E" w:rsidRDefault="00E06B71" w:rsidP="00E06B71">
      <w:pPr>
        <w:pStyle w:val="SMHeading"/>
      </w:pPr>
    </w:p>
    <w:p w14:paraId="5F00FF19" w14:textId="77777777" w:rsidR="00E06B71" w:rsidRPr="00DD711E" w:rsidRDefault="00E06B71" w:rsidP="00E06B71">
      <w:pPr>
        <w:spacing w:line="480" w:lineRule="auto"/>
        <w:rPr>
          <w:rFonts w:eastAsia="Helvetica Neue"/>
          <w:bCs/>
        </w:rPr>
      </w:pPr>
      <w:r w:rsidRPr="00DD711E">
        <w:rPr>
          <w:rFonts w:eastAsia="Helvetica Neue"/>
        </w:rPr>
        <w:t xml:space="preserve">Table S1: </w:t>
      </w:r>
      <w:r w:rsidRPr="00DD711E">
        <w:rPr>
          <w:rFonts w:eastAsia="Helvetica Neue"/>
          <w:b/>
        </w:rPr>
        <w:t xml:space="preserve">Dynamic and observational model variables and parameters. </w:t>
      </w:r>
      <w:r w:rsidRPr="00DD711E">
        <w:rPr>
          <w:rFonts w:eastAsia="Helvetica Neue"/>
          <w:bCs/>
        </w:rPr>
        <w:t>“Dynamic”, means that the variable was an output of the transmission and observation model for the county.</w:t>
      </w:r>
    </w:p>
    <w:p w14:paraId="44474117" w14:textId="77777777" w:rsidR="00E06B71" w:rsidRPr="00DD711E" w:rsidRDefault="00E06B71" w:rsidP="00E06B71">
      <w:pPr>
        <w:pStyle w:val="SMcaption"/>
      </w:pPr>
    </w:p>
    <w:p w14:paraId="7C98F57B" w14:textId="77777777" w:rsidR="00E06B71" w:rsidRPr="00DD711E" w:rsidRDefault="00E06B71" w:rsidP="00E06B71">
      <w:r w:rsidRPr="00DD711E">
        <w:rPr>
          <w:b/>
          <w:bCs/>
        </w:rPr>
        <w:br w:type="page"/>
      </w:r>
    </w:p>
    <w:p w14:paraId="130E5FA1" w14:textId="77349115" w:rsidR="00E06B71" w:rsidRPr="00DD711E" w:rsidRDefault="00E06B71" w:rsidP="00E06B71">
      <w:pPr>
        <w:pStyle w:val="SMHeading"/>
      </w:pPr>
      <w:r w:rsidRPr="00DD711E">
        <w:lastRenderedPageBreak/>
        <w:t>Data S1. (</w:t>
      </w:r>
      <w:r w:rsidR="00040665">
        <w:t>S</w:t>
      </w:r>
      <w:r w:rsidRPr="00DD711E">
        <w:t>eparate file)</w:t>
      </w:r>
    </w:p>
    <w:p w14:paraId="2977655A" w14:textId="5328457A" w:rsidR="00E06B71" w:rsidRPr="00DD711E" w:rsidRDefault="00E06B71" w:rsidP="00E06B71">
      <w:pPr>
        <w:pStyle w:val="SMcaption"/>
      </w:pPr>
      <w:r w:rsidRPr="00DD711E">
        <w:rPr>
          <w:b/>
          <w:bCs/>
        </w:rPr>
        <w:t>Inferred parameter</w:t>
      </w:r>
      <w:r w:rsidR="00040665">
        <w:rPr>
          <w:b/>
          <w:bCs/>
        </w:rPr>
        <w:t>s, SES group-</w:t>
      </w:r>
      <w:r w:rsidR="008E2DD2">
        <w:rPr>
          <w:b/>
          <w:bCs/>
        </w:rPr>
        <w:t>specific</w:t>
      </w:r>
      <w:r w:rsidR="00040665">
        <w:rPr>
          <w:b/>
          <w:bCs/>
        </w:rPr>
        <w:t xml:space="preserve"> fatality-detection estimates, and population exposure by 1</w:t>
      </w:r>
      <w:r w:rsidR="00040665" w:rsidRPr="00040665">
        <w:rPr>
          <w:b/>
          <w:bCs/>
          <w:vertAlign w:val="superscript"/>
        </w:rPr>
        <w:t>st</w:t>
      </w:r>
      <w:r w:rsidR="00040665">
        <w:rPr>
          <w:b/>
          <w:bCs/>
        </w:rPr>
        <w:t xml:space="preserve"> June</w:t>
      </w:r>
      <w:r w:rsidRPr="00DD711E">
        <w:rPr>
          <w:b/>
          <w:bCs/>
        </w:rPr>
        <w:t>.</w:t>
      </w:r>
      <w:r w:rsidRPr="00DD711E">
        <w:t xml:space="preserve"> The posterior mean and 95% credible intervals for each model parameter (both transmission and observation models), </w:t>
      </w:r>
      <w:r w:rsidR="00040665">
        <w:t xml:space="preserve">maximum likelihood estimate for </w:t>
      </w:r>
      <w:r w:rsidRPr="00DD711E">
        <w:t>infection fatality</w:t>
      </w:r>
      <w:r w:rsidR="00040665">
        <w:t>-detection</w:t>
      </w:r>
      <w:r w:rsidRPr="00DD711E">
        <w:t xml:space="preserve"> ratio</w:t>
      </w:r>
      <w:r w:rsidR="00040665">
        <w:t xml:space="preserve">, and </w:t>
      </w:r>
      <w:r w:rsidR="00040665" w:rsidRPr="00DD711E">
        <w:t>posterior mean and 95% credible intervals</w:t>
      </w:r>
      <w:r w:rsidR="00040665">
        <w:t xml:space="preserve"> for fraction of population exposed in each county</w:t>
      </w:r>
      <w:r w:rsidRPr="00DD711E">
        <w:t>.</w:t>
      </w:r>
    </w:p>
    <w:p w14:paraId="0106542D" w14:textId="6FB65A55" w:rsidR="00E06B71" w:rsidRPr="00DD711E" w:rsidRDefault="00E06B71" w:rsidP="00E06B71">
      <w:pPr>
        <w:pStyle w:val="SMHeading"/>
      </w:pPr>
      <w:r w:rsidRPr="00DD711E">
        <w:t>Data S</w:t>
      </w:r>
      <w:r w:rsidR="009C7402">
        <w:t>2</w:t>
      </w:r>
      <w:r w:rsidRPr="00DD711E">
        <w:t>. (Separate file)</w:t>
      </w:r>
    </w:p>
    <w:p w14:paraId="6AD7F9A4" w14:textId="7E8A6209" w:rsidR="00E06B71" w:rsidRPr="00DD711E" w:rsidRDefault="00E06B71" w:rsidP="00E06B71">
      <w:pPr>
        <w:pStyle w:val="SMcaption"/>
      </w:pPr>
      <w:r w:rsidRPr="00DD711E">
        <w:rPr>
          <w:b/>
          <w:bCs/>
        </w:rPr>
        <w:t>The number of positive, and negative where available, PCR-confirmed swab tests for each county by date of sample collection (21</w:t>
      </w:r>
      <w:r w:rsidRPr="00DD711E">
        <w:rPr>
          <w:b/>
          <w:bCs/>
          <w:vertAlign w:val="superscript"/>
        </w:rPr>
        <w:t>st</w:t>
      </w:r>
      <w:r w:rsidRPr="00DD711E">
        <w:rPr>
          <w:b/>
          <w:bCs/>
        </w:rPr>
        <w:t xml:space="preserve"> Feb to </w:t>
      </w:r>
      <w:r w:rsidR="009C7402">
        <w:rPr>
          <w:b/>
          <w:bCs/>
        </w:rPr>
        <w:t>27</w:t>
      </w:r>
      <w:r w:rsidRPr="00DD711E">
        <w:rPr>
          <w:b/>
          <w:bCs/>
          <w:vertAlign w:val="superscript"/>
        </w:rPr>
        <w:t>th</w:t>
      </w:r>
      <w:r w:rsidRPr="00DD711E">
        <w:rPr>
          <w:b/>
          <w:bCs/>
        </w:rPr>
        <w:t xml:space="preserve"> </w:t>
      </w:r>
      <w:r w:rsidR="009C7402">
        <w:rPr>
          <w:b/>
          <w:bCs/>
        </w:rPr>
        <w:t>May</w:t>
      </w:r>
      <w:r w:rsidRPr="00DD711E">
        <w:rPr>
          <w:b/>
          <w:bCs/>
        </w:rPr>
        <w:t>).</w:t>
      </w:r>
      <w:r w:rsidRPr="00DD711E">
        <w:t xml:space="preserve"> A “-1</w:t>
      </w:r>
      <w:r w:rsidR="00ED73AF">
        <w:t>7</w:t>
      </w:r>
      <w:r w:rsidRPr="00DD711E">
        <w:t>” in the negative swab entry indicates that negative swab tests were not available for that county on that date.</w:t>
      </w:r>
    </w:p>
    <w:p w14:paraId="7A910ABA" w14:textId="3546B3EE" w:rsidR="00E06B71" w:rsidRPr="00DD711E" w:rsidRDefault="00E06B71" w:rsidP="00E06B71">
      <w:pPr>
        <w:pStyle w:val="SMHeading"/>
      </w:pPr>
      <w:r w:rsidRPr="00DD711E">
        <w:t>Data S</w:t>
      </w:r>
      <w:r w:rsidR="00715835">
        <w:t>3</w:t>
      </w:r>
      <w:r w:rsidRPr="00DD711E">
        <w:t>. (Separate file)</w:t>
      </w:r>
    </w:p>
    <w:p w14:paraId="29557A95" w14:textId="76D89B8E" w:rsidR="00E06B71" w:rsidRPr="00DD711E" w:rsidRDefault="00E06B71" w:rsidP="00E06B71">
      <w:pPr>
        <w:pStyle w:val="SMcaption"/>
      </w:pPr>
      <w:r w:rsidRPr="00DD711E">
        <w:rPr>
          <w:b/>
          <w:bCs/>
        </w:rPr>
        <w:t>The number of positive and negative serological results for each county by date of sample collection (21</w:t>
      </w:r>
      <w:r w:rsidRPr="00DD711E">
        <w:rPr>
          <w:b/>
          <w:bCs/>
          <w:vertAlign w:val="superscript"/>
        </w:rPr>
        <w:t>st</w:t>
      </w:r>
      <w:r w:rsidRPr="00DD711E">
        <w:rPr>
          <w:b/>
          <w:bCs/>
        </w:rPr>
        <w:t xml:space="preserve"> Feb to </w:t>
      </w:r>
      <w:r w:rsidR="00715835">
        <w:rPr>
          <w:b/>
          <w:bCs/>
        </w:rPr>
        <w:t>31</w:t>
      </w:r>
      <w:r w:rsidR="00715835">
        <w:rPr>
          <w:b/>
          <w:bCs/>
          <w:vertAlign w:val="superscript"/>
        </w:rPr>
        <w:t>st</w:t>
      </w:r>
      <w:r w:rsidRPr="00DD711E">
        <w:rPr>
          <w:b/>
          <w:bCs/>
        </w:rPr>
        <w:t xml:space="preserve"> </w:t>
      </w:r>
      <w:r w:rsidR="00715835">
        <w:rPr>
          <w:b/>
          <w:bCs/>
        </w:rPr>
        <w:t>March</w:t>
      </w:r>
      <w:r w:rsidRPr="00DD711E">
        <w:rPr>
          <w:b/>
          <w:bCs/>
        </w:rPr>
        <w:t>).</w:t>
      </w:r>
      <w:r w:rsidRPr="00DD711E">
        <w:t xml:space="preserve"> </w:t>
      </w:r>
    </w:p>
    <w:p w14:paraId="4F4C6717" w14:textId="6AE64982" w:rsidR="00E06B71" w:rsidRPr="00DD711E" w:rsidRDefault="00E06B71" w:rsidP="00E06B71">
      <w:pPr>
        <w:pStyle w:val="SMHeading"/>
      </w:pPr>
      <w:r w:rsidRPr="00DD711E">
        <w:t>Data S</w:t>
      </w:r>
      <w:r w:rsidR="00715835">
        <w:t>4</w:t>
      </w:r>
      <w:r w:rsidRPr="00DD711E">
        <w:t>. (Separate file)</w:t>
      </w:r>
    </w:p>
    <w:p w14:paraId="411BC9B4" w14:textId="672D1929" w:rsidR="00E06B71" w:rsidRPr="00DD711E" w:rsidRDefault="00E06B71" w:rsidP="00E06B71">
      <w:pPr>
        <w:pStyle w:val="SMcaption"/>
      </w:pPr>
      <w:r w:rsidRPr="00DD711E">
        <w:rPr>
          <w:b/>
          <w:bCs/>
        </w:rPr>
        <w:t>The number of deaths with a PCR-confirmed swab test for each county by recorded date of death (21</w:t>
      </w:r>
      <w:r w:rsidRPr="00DD711E">
        <w:rPr>
          <w:b/>
          <w:bCs/>
          <w:vertAlign w:val="superscript"/>
        </w:rPr>
        <w:t>st</w:t>
      </w:r>
      <w:r w:rsidRPr="00DD711E">
        <w:rPr>
          <w:b/>
          <w:bCs/>
        </w:rPr>
        <w:t xml:space="preserve"> Feb to </w:t>
      </w:r>
      <w:r w:rsidR="00715835">
        <w:rPr>
          <w:b/>
          <w:bCs/>
        </w:rPr>
        <w:t>27</w:t>
      </w:r>
      <w:r w:rsidR="00715835" w:rsidRPr="00715835">
        <w:rPr>
          <w:b/>
          <w:bCs/>
          <w:vertAlign w:val="superscript"/>
        </w:rPr>
        <w:t>th</w:t>
      </w:r>
      <w:r w:rsidR="00715835">
        <w:rPr>
          <w:b/>
          <w:bCs/>
        </w:rPr>
        <w:t xml:space="preserve"> May</w:t>
      </w:r>
      <w:r w:rsidRPr="00DD711E">
        <w:rPr>
          <w:b/>
          <w:bCs/>
        </w:rPr>
        <w:t>).</w:t>
      </w:r>
    </w:p>
    <w:p w14:paraId="47AE41A9" w14:textId="77777777" w:rsidR="00E06B71" w:rsidRPr="00DD711E" w:rsidRDefault="00E06B71" w:rsidP="00E06B71">
      <w:pPr>
        <w:pStyle w:val="SMcaption"/>
      </w:pPr>
    </w:p>
    <w:p w14:paraId="0319C8BD" w14:textId="77777777" w:rsidR="00E06B71" w:rsidRPr="00DD711E" w:rsidRDefault="00E06B71" w:rsidP="00E06B71"/>
    <w:p w14:paraId="25B9B344" w14:textId="77777777" w:rsidR="00E06B71" w:rsidRPr="00DD711E" w:rsidRDefault="00E06B71" w:rsidP="00E06B71"/>
    <w:p w14:paraId="6813CB3B" w14:textId="77777777" w:rsidR="005767BC" w:rsidRPr="00DD711E" w:rsidRDefault="005767BC" w:rsidP="005767BC"/>
    <w:p w14:paraId="4EAA9C40" w14:textId="77777777" w:rsidR="00E37033" w:rsidRPr="00DD711E" w:rsidRDefault="00E37033" w:rsidP="005767BC"/>
    <w:p w14:paraId="663A34B6" w14:textId="77777777" w:rsidR="00E37033" w:rsidRPr="00DD711E" w:rsidRDefault="00E37033" w:rsidP="005767BC"/>
    <w:p w14:paraId="5916C4DA" w14:textId="32E96939" w:rsidR="004357FA" w:rsidRPr="00DD711E" w:rsidRDefault="004357FA" w:rsidP="005767BC"/>
    <w:p w14:paraId="390EE9C5" w14:textId="77777777" w:rsidR="004357FA" w:rsidRPr="00DD711E" w:rsidRDefault="004357FA" w:rsidP="005767BC"/>
    <w:p w14:paraId="66E53B64" w14:textId="7368C3E6" w:rsidR="00084539" w:rsidRPr="00DD711E" w:rsidRDefault="004357FA" w:rsidP="005767BC">
      <w:r w:rsidRPr="00DD711E">
        <w:fldChar w:fldCharType="begin"/>
      </w:r>
      <w:r w:rsidRPr="00DD711E">
        <w:instrText xml:space="preserve"> ADDIN PAPERS2_CITATIONS &lt;papers2_bibliography/&gt;</w:instrText>
      </w:r>
      <w:r w:rsidRPr="00DD711E">
        <w:fldChar w:fldCharType="end"/>
      </w:r>
    </w:p>
    <w:sectPr w:rsidR="00084539" w:rsidRPr="00DD711E">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3E976A" w14:textId="77777777" w:rsidR="00BD1A66" w:rsidRDefault="00BD1A66" w:rsidP="00E06B71">
      <w:r>
        <w:separator/>
      </w:r>
    </w:p>
  </w:endnote>
  <w:endnote w:type="continuationSeparator" w:id="0">
    <w:p w14:paraId="745FCB05" w14:textId="77777777" w:rsidR="00BD1A66" w:rsidRDefault="00BD1A66" w:rsidP="00E06B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w:altName w:val="﷽﷽﷽﷽﷽﷽﷽﷽"/>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BD1E08" w14:textId="77777777" w:rsidR="00BD1A66" w:rsidRDefault="00BD1A66" w:rsidP="00E06B71">
      <w:r>
        <w:separator/>
      </w:r>
    </w:p>
  </w:footnote>
  <w:footnote w:type="continuationSeparator" w:id="0">
    <w:p w14:paraId="1F04972E" w14:textId="77777777" w:rsidR="00BD1A66" w:rsidRDefault="00BD1A66" w:rsidP="00E06B71">
      <w:r>
        <w:continuationSeparator/>
      </w:r>
    </w:p>
  </w:footnote>
  <w:footnote w:id="1">
    <w:p w14:paraId="0BE608C1" w14:textId="77777777" w:rsidR="00366353" w:rsidRPr="00C45DEA" w:rsidRDefault="00366353" w:rsidP="00E06B71">
      <w:pPr>
        <w:rPr>
          <w:sz w:val="20"/>
        </w:rPr>
      </w:pPr>
      <w:r w:rsidRPr="00C45DEA">
        <w:rPr>
          <w:vertAlign w:val="superscript"/>
        </w:rPr>
        <w:footnoteRef/>
      </w:r>
      <w:r w:rsidRPr="00C45DEA">
        <w:rPr>
          <w:sz w:val="20"/>
        </w:rPr>
        <w:t>Here the clustering coefficient is the inverse of the dispersion parameter</w:t>
      </w:r>
      <w:r w:rsidRPr="00C45DEA">
        <w:rPr>
          <w:i/>
          <w:sz w:val="20"/>
        </w:rPr>
        <w:t xml:space="preserve"> k</w:t>
      </w:r>
      <w:r w:rsidRPr="00C45DEA">
        <w:rPr>
          <w:sz w:val="20"/>
        </w:rPr>
        <w:t>, a common alternative parameterisation of the negative binomial distribu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Salutation"/>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Quote"/>
      <w:lvlText w:val=""/>
      <w:lvlJc w:val="left"/>
      <w:pPr>
        <w:tabs>
          <w:tab w:val="num" w:pos="360"/>
        </w:tabs>
        <w:ind w:left="360" w:hanging="360"/>
      </w:pPr>
      <w:rPr>
        <w:rFonts w:ascii="Symbol" w:hAnsi="Symbol" w:hint="default"/>
      </w:rPr>
    </w:lvl>
  </w:abstractNum>
  <w:abstractNum w:abstractNumId="10" w15:restartNumberingAfterBreak="0">
    <w:nsid w:val="01140CE8"/>
    <w:multiLevelType w:val="hybridMultilevel"/>
    <w:tmpl w:val="BC70C4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58B578F"/>
    <w:multiLevelType w:val="multilevel"/>
    <w:tmpl w:val="9378F4E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2" w15:restartNumberingAfterBreak="0">
    <w:nsid w:val="0C060106"/>
    <w:multiLevelType w:val="multilevel"/>
    <w:tmpl w:val="CAC69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284317"/>
    <w:multiLevelType w:val="hybridMultilevel"/>
    <w:tmpl w:val="14E27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BA2DD9"/>
    <w:multiLevelType w:val="hybridMultilevel"/>
    <w:tmpl w:val="FFFFFFFF"/>
    <w:lvl w:ilvl="0" w:tplc="47A61CF6">
      <w:start w:val="1"/>
      <w:numFmt w:val="bullet"/>
      <w:lvlText w:val="-"/>
      <w:lvlJc w:val="left"/>
      <w:pPr>
        <w:ind w:left="720" w:hanging="360"/>
      </w:pPr>
      <w:rPr>
        <w:rFonts w:ascii="Calibri" w:hAnsi="Calibri" w:hint="default"/>
      </w:rPr>
    </w:lvl>
    <w:lvl w:ilvl="1" w:tplc="55120BF8">
      <w:start w:val="1"/>
      <w:numFmt w:val="bullet"/>
      <w:lvlText w:val="o"/>
      <w:lvlJc w:val="left"/>
      <w:pPr>
        <w:ind w:left="1440" w:hanging="360"/>
      </w:pPr>
      <w:rPr>
        <w:rFonts w:ascii="Courier New" w:hAnsi="Courier New" w:hint="default"/>
      </w:rPr>
    </w:lvl>
    <w:lvl w:ilvl="2" w:tplc="7B7A7C28">
      <w:start w:val="1"/>
      <w:numFmt w:val="bullet"/>
      <w:lvlText w:val=""/>
      <w:lvlJc w:val="left"/>
      <w:pPr>
        <w:ind w:left="2160" w:hanging="360"/>
      </w:pPr>
      <w:rPr>
        <w:rFonts w:ascii="Wingdings" w:hAnsi="Wingdings" w:hint="default"/>
      </w:rPr>
    </w:lvl>
    <w:lvl w:ilvl="3" w:tplc="961048BA">
      <w:start w:val="1"/>
      <w:numFmt w:val="bullet"/>
      <w:lvlText w:val=""/>
      <w:lvlJc w:val="left"/>
      <w:pPr>
        <w:ind w:left="2880" w:hanging="360"/>
      </w:pPr>
      <w:rPr>
        <w:rFonts w:ascii="Symbol" w:hAnsi="Symbol" w:hint="default"/>
      </w:rPr>
    </w:lvl>
    <w:lvl w:ilvl="4" w:tplc="84B477F4">
      <w:start w:val="1"/>
      <w:numFmt w:val="bullet"/>
      <w:lvlText w:val="o"/>
      <w:lvlJc w:val="left"/>
      <w:pPr>
        <w:ind w:left="3600" w:hanging="360"/>
      </w:pPr>
      <w:rPr>
        <w:rFonts w:ascii="Courier New" w:hAnsi="Courier New" w:hint="default"/>
      </w:rPr>
    </w:lvl>
    <w:lvl w:ilvl="5" w:tplc="4210B6F0">
      <w:start w:val="1"/>
      <w:numFmt w:val="bullet"/>
      <w:lvlText w:val=""/>
      <w:lvlJc w:val="left"/>
      <w:pPr>
        <w:ind w:left="4320" w:hanging="360"/>
      </w:pPr>
      <w:rPr>
        <w:rFonts w:ascii="Wingdings" w:hAnsi="Wingdings" w:hint="default"/>
      </w:rPr>
    </w:lvl>
    <w:lvl w:ilvl="6" w:tplc="B4CED586">
      <w:start w:val="1"/>
      <w:numFmt w:val="bullet"/>
      <w:lvlText w:val=""/>
      <w:lvlJc w:val="left"/>
      <w:pPr>
        <w:ind w:left="5040" w:hanging="360"/>
      </w:pPr>
      <w:rPr>
        <w:rFonts w:ascii="Symbol" w:hAnsi="Symbol" w:hint="default"/>
      </w:rPr>
    </w:lvl>
    <w:lvl w:ilvl="7" w:tplc="277887A6">
      <w:start w:val="1"/>
      <w:numFmt w:val="bullet"/>
      <w:lvlText w:val="o"/>
      <w:lvlJc w:val="left"/>
      <w:pPr>
        <w:ind w:left="5760" w:hanging="360"/>
      </w:pPr>
      <w:rPr>
        <w:rFonts w:ascii="Courier New" w:hAnsi="Courier New" w:hint="default"/>
      </w:rPr>
    </w:lvl>
    <w:lvl w:ilvl="8" w:tplc="5FD4C5F2">
      <w:start w:val="1"/>
      <w:numFmt w:val="bullet"/>
      <w:lvlText w:val=""/>
      <w:lvlJc w:val="left"/>
      <w:pPr>
        <w:ind w:left="6480" w:hanging="360"/>
      </w:pPr>
      <w:rPr>
        <w:rFonts w:ascii="Wingdings" w:hAnsi="Wingdings" w:hint="default"/>
      </w:rPr>
    </w:lvl>
  </w:abstractNum>
  <w:abstractNum w:abstractNumId="15" w15:restartNumberingAfterBreak="0">
    <w:nsid w:val="14D975CF"/>
    <w:multiLevelType w:val="hybridMultilevel"/>
    <w:tmpl w:val="A016E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4E6661"/>
    <w:multiLevelType w:val="hybridMultilevel"/>
    <w:tmpl w:val="B9CA1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F16187"/>
    <w:multiLevelType w:val="multilevel"/>
    <w:tmpl w:val="7ADA894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17827DBB"/>
    <w:multiLevelType w:val="multilevel"/>
    <w:tmpl w:val="87D0A8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B8287D"/>
    <w:multiLevelType w:val="hybridMultilevel"/>
    <w:tmpl w:val="1BC6DA68"/>
    <w:lvl w:ilvl="0" w:tplc="5D9ED99C">
      <w:start w:val="1"/>
      <w:numFmt w:val="bullet"/>
      <w:lvlText w:val="-"/>
      <w:lvlJc w:val="left"/>
      <w:pPr>
        <w:ind w:left="720" w:hanging="360"/>
      </w:pPr>
      <w:rPr>
        <w:rFonts w:ascii="Calibri" w:hAnsi="Calibri" w:hint="default"/>
      </w:rPr>
    </w:lvl>
    <w:lvl w:ilvl="1" w:tplc="AF0E1812">
      <w:start w:val="1"/>
      <w:numFmt w:val="bullet"/>
      <w:lvlText w:val="o"/>
      <w:lvlJc w:val="left"/>
      <w:pPr>
        <w:ind w:left="1440" w:hanging="360"/>
      </w:pPr>
      <w:rPr>
        <w:rFonts w:ascii="Courier New" w:hAnsi="Courier New" w:hint="default"/>
      </w:rPr>
    </w:lvl>
    <w:lvl w:ilvl="2" w:tplc="B42C7D8E">
      <w:start w:val="1"/>
      <w:numFmt w:val="bullet"/>
      <w:lvlText w:val=""/>
      <w:lvlJc w:val="left"/>
      <w:pPr>
        <w:ind w:left="2160" w:hanging="360"/>
      </w:pPr>
      <w:rPr>
        <w:rFonts w:ascii="Wingdings" w:hAnsi="Wingdings" w:hint="default"/>
      </w:rPr>
    </w:lvl>
    <w:lvl w:ilvl="3" w:tplc="11065FF6">
      <w:start w:val="1"/>
      <w:numFmt w:val="bullet"/>
      <w:lvlText w:val=""/>
      <w:lvlJc w:val="left"/>
      <w:pPr>
        <w:ind w:left="2880" w:hanging="360"/>
      </w:pPr>
      <w:rPr>
        <w:rFonts w:ascii="Symbol" w:hAnsi="Symbol" w:hint="default"/>
      </w:rPr>
    </w:lvl>
    <w:lvl w:ilvl="4" w:tplc="FAE24922">
      <w:start w:val="1"/>
      <w:numFmt w:val="bullet"/>
      <w:lvlText w:val="o"/>
      <w:lvlJc w:val="left"/>
      <w:pPr>
        <w:ind w:left="3600" w:hanging="360"/>
      </w:pPr>
      <w:rPr>
        <w:rFonts w:ascii="Courier New" w:hAnsi="Courier New" w:hint="default"/>
      </w:rPr>
    </w:lvl>
    <w:lvl w:ilvl="5" w:tplc="EA0C5704">
      <w:start w:val="1"/>
      <w:numFmt w:val="bullet"/>
      <w:lvlText w:val=""/>
      <w:lvlJc w:val="left"/>
      <w:pPr>
        <w:ind w:left="4320" w:hanging="360"/>
      </w:pPr>
      <w:rPr>
        <w:rFonts w:ascii="Wingdings" w:hAnsi="Wingdings" w:hint="default"/>
      </w:rPr>
    </w:lvl>
    <w:lvl w:ilvl="6" w:tplc="B1B0200A">
      <w:start w:val="1"/>
      <w:numFmt w:val="bullet"/>
      <w:lvlText w:val=""/>
      <w:lvlJc w:val="left"/>
      <w:pPr>
        <w:ind w:left="5040" w:hanging="360"/>
      </w:pPr>
      <w:rPr>
        <w:rFonts w:ascii="Symbol" w:hAnsi="Symbol" w:hint="default"/>
      </w:rPr>
    </w:lvl>
    <w:lvl w:ilvl="7" w:tplc="802CAB0A">
      <w:start w:val="1"/>
      <w:numFmt w:val="bullet"/>
      <w:lvlText w:val="o"/>
      <w:lvlJc w:val="left"/>
      <w:pPr>
        <w:ind w:left="5760" w:hanging="360"/>
      </w:pPr>
      <w:rPr>
        <w:rFonts w:ascii="Courier New" w:hAnsi="Courier New" w:hint="default"/>
      </w:rPr>
    </w:lvl>
    <w:lvl w:ilvl="8" w:tplc="2E20E492">
      <w:start w:val="1"/>
      <w:numFmt w:val="bullet"/>
      <w:lvlText w:val=""/>
      <w:lvlJc w:val="left"/>
      <w:pPr>
        <w:ind w:left="6480" w:hanging="360"/>
      </w:pPr>
      <w:rPr>
        <w:rFonts w:ascii="Wingdings" w:hAnsi="Wingdings" w:hint="default"/>
      </w:rPr>
    </w:lvl>
  </w:abstractNum>
  <w:abstractNum w:abstractNumId="20" w15:restartNumberingAfterBreak="0">
    <w:nsid w:val="1D6033E8"/>
    <w:multiLevelType w:val="hybridMultilevel"/>
    <w:tmpl w:val="4E66F9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1EA14053"/>
    <w:multiLevelType w:val="multilevel"/>
    <w:tmpl w:val="F0243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1C23CB"/>
    <w:multiLevelType w:val="hybridMultilevel"/>
    <w:tmpl w:val="D500F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6803C7C"/>
    <w:multiLevelType w:val="hybridMultilevel"/>
    <w:tmpl w:val="60204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9710B04"/>
    <w:multiLevelType w:val="hybridMultilevel"/>
    <w:tmpl w:val="A66881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B883654"/>
    <w:multiLevelType w:val="hybridMultilevel"/>
    <w:tmpl w:val="F0BABB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C475328"/>
    <w:multiLevelType w:val="hybridMultilevel"/>
    <w:tmpl w:val="51CEE39C"/>
    <w:lvl w:ilvl="0" w:tplc="5EF2CB9A">
      <w:start w:val="1"/>
      <w:numFmt w:val="decimal"/>
      <w:lvlText w:val="%1)"/>
      <w:lvlJc w:val="left"/>
      <w:pPr>
        <w:ind w:left="720" w:hanging="360"/>
      </w:pPr>
      <w:rPr>
        <w:rFonts w:eastAsia="Helvetica Neue"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E286D67"/>
    <w:multiLevelType w:val="multilevel"/>
    <w:tmpl w:val="CB4816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325D5348"/>
    <w:multiLevelType w:val="hybridMultilevel"/>
    <w:tmpl w:val="FFFFFFFF"/>
    <w:lvl w:ilvl="0" w:tplc="795E7CA6">
      <w:start w:val="1"/>
      <w:numFmt w:val="bullet"/>
      <w:lvlText w:val="-"/>
      <w:lvlJc w:val="left"/>
      <w:pPr>
        <w:ind w:left="720" w:hanging="360"/>
      </w:pPr>
      <w:rPr>
        <w:rFonts w:ascii="Calibri" w:hAnsi="Calibri" w:hint="default"/>
      </w:rPr>
    </w:lvl>
    <w:lvl w:ilvl="1" w:tplc="72F0C228">
      <w:start w:val="1"/>
      <w:numFmt w:val="bullet"/>
      <w:lvlText w:val="o"/>
      <w:lvlJc w:val="left"/>
      <w:pPr>
        <w:ind w:left="1440" w:hanging="360"/>
      </w:pPr>
      <w:rPr>
        <w:rFonts w:ascii="Courier New" w:hAnsi="Courier New" w:hint="default"/>
      </w:rPr>
    </w:lvl>
    <w:lvl w:ilvl="2" w:tplc="0BC00CA2">
      <w:start w:val="1"/>
      <w:numFmt w:val="bullet"/>
      <w:lvlText w:val=""/>
      <w:lvlJc w:val="left"/>
      <w:pPr>
        <w:ind w:left="2160" w:hanging="360"/>
      </w:pPr>
      <w:rPr>
        <w:rFonts w:ascii="Wingdings" w:hAnsi="Wingdings" w:hint="default"/>
      </w:rPr>
    </w:lvl>
    <w:lvl w:ilvl="3" w:tplc="21CE40A2">
      <w:start w:val="1"/>
      <w:numFmt w:val="bullet"/>
      <w:lvlText w:val=""/>
      <w:lvlJc w:val="left"/>
      <w:pPr>
        <w:ind w:left="2880" w:hanging="360"/>
      </w:pPr>
      <w:rPr>
        <w:rFonts w:ascii="Symbol" w:hAnsi="Symbol" w:hint="default"/>
      </w:rPr>
    </w:lvl>
    <w:lvl w:ilvl="4" w:tplc="D282765E">
      <w:start w:val="1"/>
      <w:numFmt w:val="bullet"/>
      <w:lvlText w:val="o"/>
      <w:lvlJc w:val="left"/>
      <w:pPr>
        <w:ind w:left="3600" w:hanging="360"/>
      </w:pPr>
      <w:rPr>
        <w:rFonts w:ascii="Courier New" w:hAnsi="Courier New" w:hint="default"/>
      </w:rPr>
    </w:lvl>
    <w:lvl w:ilvl="5" w:tplc="8638AF86">
      <w:start w:val="1"/>
      <w:numFmt w:val="bullet"/>
      <w:lvlText w:val=""/>
      <w:lvlJc w:val="left"/>
      <w:pPr>
        <w:ind w:left="4320" w:hanging="360"/>
      </w:pPr>
      <w:rPr>
        <w:rFonts w:ascii="Wingdings" w:hAnsi="Wingdings" w:hint="default"/>
      </w:rPr>
    </w:lvl>
    <w:lvl w:ilvl="6" w:tplc="2AAA0CCC">
      <w:start w:val="1"/>
      <w:numFmt w:val="bullet"/>
      <w:lvlText w:val=""/>
      <w:lvlJc w:val="left"/>
      <w:pPr>
        <w:ind w:left="5040" w:hanging="360"/>
      </w:pPr>
      <w:rPr>
        <w:rFonts w:ascii="Symbol" w:hAnsi="Symbol" w:hint="default"/>
      </w:rPr>
    </w:lvl>
    <w:lvl w:ilvl="7" w:tplc="3FFAC9F0">
      <w:start w:val="1"/>
      <w:numFmt w:val="bullet"/>
      <w:lvlText w:val="o"/>
      <w:lvlJc w:val="left"/>
      <w:pPr>
        <w:ind w:left="5760" w:hanging="360"/>
      </w:pPr>
      <w:rPr>
        <w:rFonts w:ascii="Courier New" w:hAnsi="Courier New" w:hint="default"/>
      </w:rPr>
    </w:lvl>
    <w:lvl w:ilvl="8" w:tplc="B82E47F0">
      <w:start w:val="1"/>
      <w:numFmt w:val="bullet"/>
      <w:lvlText w:val=""/>
      <w:lvlJc w:val="left"/>
      <w:pPr>
        <w:ind w:left="6480" w:hanging="360"/>
      </w:pPr>
      <w:rPr>
        <w:rFonts w:ascii="Wingdings" w:hAnsi="Wingdings" w:hint="default"/>
      </w:rPr>
    </w:lvl>
  </w:abstractNum>
  <w:abstractNum w:abstractNumId="29" w15:restartNumberingAfterBreak="0">
    <w:nsid w:val="394B32CD"/>
    <w:multiLevelType w:val="hybridMultilevel"/>
    <w:tmpl w:val="4F0CEA8E"/>
    <w:lvl w:ilvl="0" w:tplc="EA740192">
      <w:start w:val="1"/>
      <w:numFmt w:val="bullet"/>
      <w:lvlText w:val="-"/>
      <w:lvlJc w:val="left"/>
      <w:pPr>
        <w:ind w:left="720" w:hanging="360"/>
      </w:pPr>
      <w:rPr>
        <w:rFonts w:ascii="Calibri" w:hAnsi="Calibri" w:hint="default"/>
      </w:rPr>
    </w:lvl>
    <w:lvl w:ilvl="1" w:tplc="9794A2BC">
      <w:start w:val="1"/>
      <w:numFmt w:val="bullet"/>
      <w:lvlText w:val="o"/>
      <w:lvlJc w:val="left"/>
      <w:pPr>
        <w:ind w:left="1440" w:hanging="360"/>
      </w:pPr>
      <w:rPr>
        <w:rFonts w:ascii="Courier New" w:hAnsi="Courier New" w:hint="default"/>
      </w:rPr>
    </w:lvl>
    <w:lvl w:ilvl="2" w:tplc="9C68AF7A">
      <w:start w:val="1"/>
      <w:numFmt w:val="bullet"/>
      <w:lvlText w:val=""/>
      <w:lvlJc w:val="left"/>
      <w:pPr>
        <w:ind w:left="2160" w:hanging="360"/>
      </w:pPr>
      <w:rPr>
        <w:rFonts w:ascii="Wingdings" w:hAnsi="Wingdings" w:hint="default"/>
      </w:rPr>
    </w:lvl>
    <w:lvl w:ilvl="3" w:tplc="6FD6EBDE">
      <w:start w:val="1"/>
      <w:numFmt w:val="bullet"/>
      <w:lvlText w:val=""/>
      <w:lvlJc w:val="left"/>
      <w:pPr>
        <w:ind w:left="2880" w:hanging="360"/>
      </w:pPr>
      <w:rPr>
        <w:rFonts w:ascii="Symbol" w:hAnsi="Symbol" w:hint="default"/>
      </w:rPr>
    </w:lvl>
    <w:lvl w:ilvl="4" w:tplc="4DB81E82">
      <w:start w:val="1"/>
      <w:numFmt w:val="bullet"/>
      <w:lvlText w:val="o"/>
      <w:lvlJc w:val="left"/>
      <w:pPr>
        <w:ind w:left="3600" w:hanging="360"/>
      </w:pPr>
      <w:rPr>
        <w:rFonts w:ascii="Courier New" w:hAnsi="Courier New" w:hint="default"/>
      </w:rPr>
    </w:lvl>
    <w:lvl w:ilvl="5" w:tplc="E2A2FCB2">
      <w:start w:val="1"/>
      <w:numFmt w:val="bullet"/>
      <w:lvlText w:val=""/>
      <w:lvlJc w:val="left"/>
      <w:pPr>
        <w:ind w:left="4320" w:hanging="360"/>
      </w:pPr>
      <w:rPr>
        <w:rFonts w:ascii="Wingdings" w:hAnsi="Wingdings" w:hint="default"/>
      </w:rPr>
    </w:lvl>
    <w:lvl w:ilvl="6" w:tplc="C1A2DC12">
      <w:start w:val="1"/>
      <w:numFmt w:val="bullet"/>
      <w:lvlText w:val=""/>
      <w:lvlJc w:val="left"/>
      <w:pPr>
        <w:ind w:left="5040" w:hanging="360"/>
      </w:pPr>
      <w:rPr>
        <w:rFonts w:ascii="Symbol" w:hAnsi="Symbol" w:hint="default"/>
      </w:rPr>
    </w:lvl>
    <w:lvl w:ilvl="7" w:tplc="5A62F80A">
      <w:start w:val="1"/>
      <w:numFmt w:val="bullet"/>
      <w:lvlText w:val="o"/>
      <w:lvlJc w:val="left"/>
      <w:pPr>
        <w:ind w:left="5760" w:hanging="360"/>
      </w:pPr>
      <w:rPr>
        <w:rFonts w:ascii="Courier New" w:hAnsi="Courier New" w:hint="default"/>
      </w:rPr>
    </w:lvl>
    <w:lvl w:ilvl="8" w:tplc="4156CA98">
      <w:start w:val="1"/>
      <w:numFmt w:val="bullet"/>
      <w:lvlText w:val=""/>
      <w:lvlJc w:val="left"/>
      <w:pPr>
        <w:ind w:left="6480" w:hanging="360"/>
      </w:pPr>
      <w:rPr>
        <w:rFonts w:ascii="Wingdings" w:hAnsi="Wingdings" w:hint="default"/>
      </w:rPr>
    </w:lvl>
  </w:abstractNum>
  <w:abstractNum w:abstractNumId="30" w15:restartNumberingAfterBreak="0">
    <w:nsid w:val="396F2558"/>
    <w:multiLevelType w:val="multilevel"/>
    <w:tmpl w:val="A1B89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ACA1723"/>
    <w:multiLevelType w:val="multilevel"/>
    <w:tmpl w:val="BC1862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3375A29"/>
    <w:multiLevelType w:val="multilevel"/>
    <w:tmpl w:val="36248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5FB7D05"/>
    <w:multiLevelType w:val="hybridMultilevel"/>
    <w:tmpl w:val="1272F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80A5AD9"/>
    <w:multiLevelType w:val="multilevel"/>
    <w:tmpl w:val="FB904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A5F66B3"/>
    <w:multiLevelType w:val="multilevel"/>
    <w:tmpl w:val="3AE84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41768E"/>
    <w:multiLevelType w:val="hybridMultilevel"/>
    <w:tmpl w:val="C816997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28154F2"/>
    <w:multiLevelType w:val="hybridMultilevel"/>
    <w:tmpl w:val="3AEE4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44C2F70"/>
    <w:multiLevelType w:val="multilevel"/>
    <w:tmpl w:val="27961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6013922"/>
    <w:multiLevelType w:val="multilevel"/>
    <w:tmpl w:val="392816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9097170"/>
    <w:multiLevelType w:val="hybridMultilevel"/>
    <w:tmpl w:val="6DCEF9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AC21166"/>
    <w:multiLevelType w:val="hybridMultilevel"/>
    <w:tmpl w:val="508800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B2F7661"/>
    <w:multiLevelType w:val="multilevel"/>
    <w:tmpl w:val="5F244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30F7DE4"/>
    <w:multiLevelType w:val="hybridMultilevel"/>
    <w:tmpl w:val="E8CA0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B0A3306"/>
    <w:multiLevelType w:val="multilevel"/>
    <w:tmpl w:val="31E0CC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DB057DE"/>
    <w:multiLevelType w:val="multilevel"/>
    <w:tmpl w:val="3D565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FE9167E"/>
    <w:multiLevelType w:val="multilevel"/>
    <w:tmpl w:val="23A4A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F63602"/>
    <w:multiLevelType w:val="multilevel"/>
    <w:tmpl w:val="48C895D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8" w15:restartNumberingAfterBreak="0">
    <w:nsid w:val="79B329CE"/>
    <w:multiLevelType w:val="hybridMultilevel"/>
    <w:tmpl w:val="E48A34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CDB2DC3"/>
    <w:multiLevelType w:val="hybridMultilevel"/>
    <w:tmpl w:val="8CFABFCE"/>
    <w:lvl w:ilvl="0" w:tplc="DF0EB5FE">
      <w:start w:val="1"/>
      <w:numFmt w:val="decimal"/>
      <w:lvlText w:val="%1."/>
      <w:lvlJc w:val="left"/>
      <w:pPr>
        <w:ind w:left="1080" w:hanging="360"/>
      </w:pPr>
      <w:rPr>
        <w:rFonts w:hint="default"/>
        <w:b w:val="0"/>
        <w:b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1"/>
  </w:num>
  <w:num w:numId="2">
    <w:abstractNumId w:val="11"/>
  </w:num>
  <w:num w:numId="3">
    <w:abstractNumId w:val="47"/>
  </w:num>
  <w:num w:numId="4">
    <w:abstractNumId w:val="17"/>
  </w:num>
  <w:num w:numId="5">
    <w:abstractNumId w:val="46"/>
  </w:num>
  <w:num w:numId="6">
    <w:abstractNumId w:val="34"/>
  </w:num>
  <w:num w:numId="7">
    <w:abstractNumId w:val="42"/>
  </w:num>
  <w:num w:numId="8">
    <w:abstractNumId w:val="12"/>
  </w:num>
  <w:num w:numId="9">
    <w:abstractNumId w:val="45"/>
  </w:num>
  <w:num w:numId="10">
    <w:abstractNumId w:val="21"/>
  </w:num>
  <w:num w:numId="11">
    <w:abstractNumId w:val="35"/>
  </w:num>
  <w:num w:numId="12">
    <w:abstractNumId w:val="32"/>
  </w:num>
  <w:num w:numId="13">
    <w:abstractNumId w:val="38"/>
  </w:num>
  <w:num w:numId="14">
    <w:abstractNumId w:val="30"/>
  </w:num>
  <w:num w:numId="15">
    <w:abstractNumId w:val="25"/>
  </w:num>
  <w:num w:numId="16">
    <w:abstractNumId w:val="22"/>
  </w:num>
  <w:num w:numId="17">
    <w:abstractNumId w:val="19"/>
  </w:num>
  <w:num w:numId="18">
    <w:abstractNumId w:val="29"/>
  </w:num>
  <w:num w:numId="19">
    <w:abstractNumId w:val="14"/>
  </w:num>
  <w:num w:numId="20">
    <w:abstractNumId w:val="28"/>
  </w:num>
  <w:num w:numId="21">
    <w:abstractNumId w:val="23"/>
  </w:num>
  <w:num w:numId="22">
    <w:abstractNumId w:val="48"/>
  </w:num>
  <w:num w:numId="23">
    <w:abstractNumId w:val="13"/>
  </w:num>
  <w:num w:numId="24">
    <w:abstractNumId w:val="40"/>
  </w:num>
  <w:num w:numId="25">
    <w:abstractNumId w:val="27"/>
  </w:num>
  <w:num w:numId="26">
    <w:abstractNumId w:val="18"/>
  </w:num>
  <w:num w:numId="27">
    <w:abstractNumId w:val="44"/>
  </w:num>
  <w:num w:numId="28">
    <w:abstractNumId w:val="39"/>
  </w:num>
  <w:num w:numId="29">
    <w:abstractNumId w:val="43"/>
  </w:num>
  <w:num w:numId="30">
    <w:abstractNumId w:val="9"/>
  </w:num>
  <w:num w:numId="31">
    <w:abstractNumId w:val="7"/>
  </w:num>
  <w:num w:numId="32">
    <w:abstractNumId w:val="6"/>
  </w:num>
  <w:num w:numId="33">
    <w:abstractNumId w:val="5"/>
  </w:num>
  <w:num w:numId="34">
    <w:abstractNumId w:val="4"/>
  </w:num>
  <w:num w:numId="35">
    <w:abstractNumId w:val="8"/>
  </w:num>
  <w:num w:numId="36">
    <w:abstractNumId w:val="3"/>
  </w:num>
  <w:num w:numId="37">
    <w:abstractNumId w:val="2"/>
  </w:num>
  <w:num w:numId="38">
    <w:abstractNumId w:val="1"/>
  </w:num>
  <w:num w:numId="39">
    <w:abstractNumId w:val="0"/>
  </w:num>
  <w:num w:numId="40">
    <w:abstractNumId w:val="20"/>
  </w:num>
  <w:num w:numId="41">
    <w:abstractNumId w:val="16"/>
  </w:num>
  <w:num w:numId="42">
    <w:abstractNumId w:val="33"/>
  </w:num>
  <w:num w:numId="43">
    <w:abstractNumId w:val="37"/>
  </w:num>
  <w:num w:numId="44">
    <w:abstractNumId w:val="24"/>
  </w:num>
  <w:num w:numId="45">
    <w:abstractNumId w:val="49"/>
  </w:num>
  <w:num w:numId="46">
    <w:abstractNumId w:val="15"/>
  </w:num>
  <w:num w:numId="47">
    <w:abstractNumId w:val="41"/>
  </w:num>
  <w:num w:numId="48">
    <w:abstractNumId w:val="36"/>
  </w:num>
  <w:num w:numId="49">
    <w:abstractNumId w:val="10"/>
  </w:num>
  <w:num w:numId="5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NDGzMDMxMLAwNjFQ0lEKTi0uzszPAykwrwUAPzlvaSwAAAA="/>
  </w:docVars>
  <w:rsids>
    <w:rsidRoot w:val="2C4A978B"/>
    <w:rsid w:val="00000D51"/>
    <w:rsid w:val="000010C2"/>
    <w:rsid w:val="00002656"/>
    <w:rsid w:val="000026E3"/>
    <w:rsid w:val="00004AC5"/>
    <w:rsid w:val="000056F3"/>
    <w:rsid w:val="00006496"/>
    <w:rsid w:val="00006555"/>
    <w:rsid w:val="00006DBD"/>
    <w:rsid w:val="000075BC"/>
    <w:rsid w:val="00007E7D"/>
    <w:rsid w:val="00010BA5"/>
    <w:rsid w:val="00011147"/>
    <w:rsid w:val="00012DD8"/>
    <w:rsid w:val="000148C9"/>
    <w:rsid w:val="00014A9F"/>
    <w:rsid w:val="00015445"/>
    <w:rsid w:val="00015CF5"/>
    <w:rsid w:val="00023A72"/>
    <w:rsid w:val="0002466D"/>
    <w:rsid w:val="00024757"/>
    <w:rsid w:val="0002496B"/>
    <w:rsid w:val="00024B7C"/>
    <w:rsid w:val="00025264"/>
    <w:rsid w:val="00025389"/>
    <w:rsid w:val="000260B4"/>
    <w:rsid w:val="00026855"/>
    <w:rsid w:val="0002691B"/>
    <w:rsid w:val="00036639"/>
    <w:rsid w:val="000367D5"/>
    <w:rsid w:val="000369B8"/>
    <w:rsid w:val="00036D9D"/>
    <w:rsid w:val="000371B8"/>
    <w:rsid w:val="00037790"/>
    <w:rsid w:val="00037D85"/>
    <w:rsid w:val="00040665"/>
    <w:rsid w:val="00040709"/>
    <w:rsid w:val="0004170A"/>
    <w:rsid w:val="0004371F"/>
    <w:rsid w:val="00044083"/>
    <w:rsid w:val="00044C4A"/>
    <w:rsid w:val="0004557B"/>
    <w:rsid w:val="00045A68"/>
    <w:rsid w:val="00046228"/>
    <w:rsid w:val="0005030F"/>
    <w:rsid w:val="00050428"/>
    <w:rsid w:val="000512E6"/>
    <w:rsid w:val="000518B1"/>
    <w:rsid w:val="0005411B"/>
    <w:rsid w:val="0005532F"/>
    <w:rsid w:val="000569F7"/>
    <w:rsid w:val="00057B9C"/>
    <w:rsid w:val="00060423"/>
    <w:rsid w:val="00060798"/>
    <w:rsid w:val="00060E6A"/>
    <w:rsid w:val="0006197B"/>
    <w:rsid w:val="00061AEE"/>
    <w:rsid w:val="00062AE3"/>
    <w:rsid w:val="00062BE3"/>
    <w:rsid w:val="00064DE0"/>
    <w:rsid w:val="00065637"/>
    <w:rsid w:val="000658BD"/>
    <w:rsid w:val="00065B43"/>
    <w:rsid w:val="0006628F"/>
    <w:rsid w:val="000666AF"/>
    <w:rsid w:val="00067FDD"/>
    <w:rsid w:val="00067FEA"/>
    <w:rsid w:val="000705AF"/>
    <w:rsid w:val="000711F2"/>
    <w:rsid w:val="000717FC"/>
    <w:rsid w:val="000736CF"/>
    <w:rsid w:val="00073C66"/>
    <w:rsid w:val="00073E5E"/>
    <w:rsid w:val="00074389"/>
    <w:rsid w:val="000755B5"/>
    <w:rsid w:val="000776B2"/>
    <w:rsid w:val="00077F5C"/>
    <w:rsid w:val="00077F86"/>
    <w:rsid w:val="000801F4"/>
    <w:rsid w:val="00080C67"/>
    <w:rsid w:val="000817D2"/>
    <w:rsid w:val="00082262"/>
    <w:rsid w:val="000829A3"/>
    <w:rsid w:val="0008335E"/>
    <w:rsid w:val="0008349D"/>
    <w:rsid w:val="00084361"/>
    <w:rsid w:val="00084539"/>
    <w:rsid w:val="00086DC9"/>
    <w:rsid w:val="00087349"/>
    <w:rsid w:val="000919D6"/>
    <w:rsid w:val="000920AF"/>
    <w:rsid w:val="00093162"/>
    <w:rsid w:val="0009360B"/>
    <w:rsid w:val="00094CF3"/>
    <w:rsid w:val="000953F1"/>
    <w:rsid w:val="00096943"/>
    <w:rsid w:val="00097AEE"/>
    <w:rsid w:val="000A06A5"/>
    <w:rsid w:val="000A0F85"/>
    <w:rsid w:val="000A2ED1"/>
    <w:rsid w:val="000A3B4E"/>
    <w:rsid w:val="000A4B57"/>
    <w:rsid w:val="000A65EE"/>
    <w:rsid w:val="000B0295"/>
    <w:rsid w:val="000B0FD0"/>
    <w:rsid w:val="000B21FB"/>
    <w:rsid w:val="000B2E37"/>
    <w:rsid w:val="000B2EB0"/>
    <w:rsid w:val="000B3C96"/>
    <w:rsid w:val="000B4E24"/>
    <w:rsid w:val="000B4E96"/>
    <w:rsid w:val="000B68BF"/>
    <w:rsid w:val="000B6FDB"/>
    <w:rsid w:val="000B7A93"/>
    <w:rsid w:val="000C086B"/>
    <w:rsid w:val="000C0F55"/>
    <w:rsid w:val="000C122B"/>
    <w:rsid w:val="000C1C7D"/>
    <w:rsid w:val="000C2C08"/>
    <w:rsid w:val="000C3030"/>
    <w:rsid w:val="000C3EED"/>
    <w:rsid w:val="000C6255"/>
    <w:rsid w:val="000D006C"/>
    <w:rsid w:val="000D03E7"/>
    <w:rsid w:val="000D0833"/>
    <w:rsid w:val="000D1CEC"/>
    <w:rsid w:val="000D250D"/>
    <w:rsid w:val="000D3770"/>
    <w:rsid w:val="000D4379"/>
    <w:rsid w:val="000E15D2"/>
    <w:rsid w:val="000E1A3E"/>
    <w:rsid w:val="000E2546"/>
    <w:rsid w:val="000E2A33"/>
    <w:rsid w:val="000E7F0E"/>
    <w:rsid w:val="000F15F1"/>
    <w:rsid w:val="000F2F68"/>
    <w:rsid w:val="000F3A8B"/>
    <w:rsid w:val="00100168"/>
    <w:rsid w:val="00100243"/>
    <w:rsid w:val="0010120F"/>
    <w:rsid w:val="001016BE"/>
    <w:rsid w:val="001021CF"/>
    <w:rsid w:val="00102539"/>
    <w:rsid w:val="00103B94"/>
    <w:rsid w:val="00104134"/>
    <w:rsid w:val="00104295"/>
    <w:rsid w:val="00104AC7"/>
    <w:rsid w:val="00106C5C"/>
    <w:rsid w:val="00110583"/>
    <w:rsid w:val="001111BA"/>
    <w:rsid w:val="00111459"/>
    <w:rsid w:val="00111B07"/>
    <w:rsid w:val="001120F1"/>
    <w:rsid w:val="00115727"/>
    <w:rsid w:val="00115B8C"/>
    <w:rsid w:val="0011622D"/>
    <w:rsid w:val="0011649C"/>
    <w:rsid w:val="001174F4"/>
    <w:rsid w:val="0012088A"/>
    <w:rsid w:val="001209F6"/>
    <w:rsid w:val="001219E5"/>
    <w:rsid w:val="00121C7E"/>
    <w:rsid w:val="00122FD4"/>
    <w:rsid w:val="001271CD"/>
    <w:rsid w:val="001300E1"/>
    <w:rsid w:val="001313D1"/>
    <w:rsid w:val="00131EA7"/>
    <w:rsid w:val="00132229"/>
    <w:rsid w:val="0013268F"/>
    <w:rsid w:val="00133866"/>
    <w:rsid w:val="00133CCA"/>
    <w:rsid w:val="00134408"/>
    <w:rsid w:val="00135F85"/>
    <w:rsid w:val="00137876"/>
    <w:rsid w:val="0014020F"/>
    <w:rsid w:val="00140C0C"/>
    <w:rsid w:val="001417CC"/>
    <w:rsid w:val="001425F5"/>
    <w:rsid w:val="00144BB8"/>
    <w:rsid w:val="00144D5E"/>
    <w:rsid w:val="001463EB"/>
    <w:rsid w:val="00146EB8"/>
    <w:rsid w:val="001478BE"/>
    <w:rsid w:val="00147A55"/>
    <w:rsid w:val="00151B3C"/>
    <w:rsid w:val="00152D46"/>
    <w:rsid w:val="00154191"/>
    <w:rsid w:val="00155A7D"/>
    <w:rsid w:val="00156CA0"/>
    <w:rsid w:val="00157405"/>
    <w:rsid w:val="00160604"/>
    <w:rsid w:val="0016297B"/>
    <w:rsid w:val="00162A7D"/>
    <w:rsid w:val="00165065"/>
    <w:rsid w:val="001654CA"/>
    <w:rsid w:val="001667A0"/>
    <w:rsid w:val="001671FE"/>
    <w:rsid w:val="00167834"/>
    <w:rsid w:val="00171DE7"/>
    <w:rsid w:val="00172C12"/>
    <w:rsid w:val="00174443"/>
    <w:rsid w:val="00175067"/>
    <w:rsid w:val="00176DD7"/>
    <w:rsid w:val="00180D6C"/>
    <w:rsid w:val="001824B1"/>
    <w:rsid w:val="00182901"/>
    <w:rsid w:val="00182B6D"/>
    <w:rsid w:val="00183500"/>
    <w:rsid w:val="00183A0F"/>
    <w:rsid w:val="00184843"/>
    <w:rsid w:val="001848F0"/>
    <w:rsid w:val="001856E6"/>
    <w:rsid w:val="0019266B"/>
    <w:rsid w:val="0019374D"/>
    <w:rsid w:val="00194408"/>
    <w:rsid w:val="00195A18"/>
    <w:rsid w:val="00196E5C"/>
    <w:rsid w:val="001A0327"/>
    <w:rsid w:val="001A0B3D"/>
    <w:rsid w:val="001A0BC5"/>
    <w:rsid w:val="001A218B"/>
    <w:rsid w:val="001A3CA7"/>
    <w:rsid w:val="001B2F0E"/>
    <w:rsid w:val="001B32AF"/>
    <w:rsid w:val="001B33FA"/>
    <w:rsid w:val="001B40E0"/>
    <w:rsid w:val="001B4601"/>
    <w:rsid w:val="001B561D"/>
    <w:rsid w:val="001B6269"/>
    <w:rsid w:val="001B6A14"/>
    <w:rsid w:val="001C08CC"/>
    <w:rsid w:val="001C1132"/>
    <w:rsid w:val="001C4F8D"/>
    <w:rsid w:val="001C5726"/>
    <w:rsid w:val="001C5A72"/>
    <w:rsid w:val="001C60A8"/>
    <w:rsid w:val="001C648C"/>
    <w:rsid w:val="001C7C05"/>
    <w:rsid w:val="001D08EE"/>
    <w:rsid w:val="001D0B59"/>
    <w:rsid w:val="001D0B92"/>
    <w:rsid w:val="001D1072"/>
    <w:rsid w:val="001D20A1"/>
    <w:rsid w:val="001D20AB"/>
    <w:rsid w:val="001D3782"/>
    <w:rsid w:val="001D427B"/>
    <w:rsid w:val="001D4478"/>
    <w:rsid w:val="001D555D"/>
    <w:rsid w:val="001D700E"/>
    <w:rsid w:val="001E1956"/>
    <w:rsid w:val="001E3ADC"/>
    <w:rsid w:val="001E3FF8"/>
    <w:rsid w:val="001E41B1"/>
    <w:rsid w:val="001E4BD2"/>
    <w:rsid w:val="001E5F72"/>
    <w:rsid w:val="001E654E"/>
    <w:rsid w:val="001E7C9C"/>
    <w:rsid w:val="001F011D"/>
    <w:rsid w:val="001F1D68"/>
    <w:rsid w:val="001F3B60"/>
    <w:rsid w:val="001F4440"/>
    <w:rsid w:val="001F494D"/>
    <w:rsid w:val="001F4ECE"/>
    <w:rsid w:val="001F5136"/>
    <w:rsid w:val="001F73B2"/>
    <w:rsid w:val="001F7E0C"/>
    <w:rsid w:val="00202699"/>
    <w:rsid w:val="00202FCE"/>
    <w:rsid w:val="00203C88"/>
    <w:rsid w:val="002041BC"/>
    <w:rsid w:val="0020694F"/>
    <w:rsid w:val="00207815"/>
    <w:rsid w:val="00207BF5"/>
    <w:rsid w:val="002106AD"/>
    <w:rsid w:val="00211017"/>
    <w:rsid w:val="00211EC9"/>
    <w:rsid w:val="00212AA4"/>
    <w:rsid w:val="0021411C"/>
    <w:rsid w:val="00215266"/>
    <w:rsid w:val="00215F8F"/>
    <w:rsid w:val="00216B79"/>
    <w:rsid w:val="00217F64"/>
    <w:rsid w:val="002227A5"/>
    <w:rsid w:val="00222A48"/>
    <w:rsid w:val="00223D1E"/>
    <w:rsid w:val="00224FC8"/>
    <w:rsid w:val="00226A80"/>
    <w:rsid w:val="00226B25"/>
    <w:rsid w:val="00227BFA"/>
    <w:rsid w:val="002308C7"/>
    <w:rsid w:val="002316AA"/>
    <w:rsid w:val="00231B57"/>
    <w:rsid w:val="00231E24"/>
    <w:rsid w:val="00231FA2"/>
    <w:rsid w:val="00232B0A"/>
    <w:rsid w:val="00232BA3"/>
    <w:rsid w:val="00233817"/>
    <w:rsid w:val="00233F98"/>
    <w:rsid w:val="00234AAE"/>
    <w:rsid w:val="00235669"/>
    <w:rsid w:val="00236739"/>
    <w:rsid w:val="00240576"/>
    <w:rsid w:val="00240AC4"/>
    <w:rsid w:val="00241748"/>
    <w:rsid w:val="002417FB"/>
    <w:rsid w:val="00241BA6"/>
    <w:rsid w:val="002425E2"/>
    <w:rsid w:val="002431A2"/>
    <w:rsid w:val="002431D5"/>
    <w:rsid w:val="002438F1"/>
    <w:rsid w:val="00245745"/>
    <w:rsid w:val="00245973"/>
    <w:rsid w:val="00246407"/>
    <w:rsid w:val="00246626"/>
    <w:rsid w:val="00246C9E"/>
    <w:rsid w:val="0024788C"/>
    <w:rsid w:val="002478F5"/>
    <w:rsid w:val="002500E2"/>
    <w:rsid w:val="002515FD"/>
    <w:rsid w:val="00252CB7"/>
    <w:rsid w:val="00253348"/>
    <w:rsid w:val="002539B7"/>
    <w:rsid w:val="00254C6B"/>
    <w:rsid w:val="0025588F"/>
    <w:rsid w:val="00256F36"/>
    <w:rsid w:val="00257429"/>
    <w:rsid w:val="00257CDE"/>
    <w:rsid w:val="00257D25"/>
    <w:rsid w:val="002616C9"/>
    <w:rsid w:val="0026315E"/>
    <w:rsid w:val="00264070"/>
    <w:rsid w:val="00265025"/>
    <w:rsid w:val="002661E4"/>
    <w:rsid w:val="002707D6"/>
    <w:rsid w:val="00271178"/>
    <w:rsid w:val="00271F96"/>
    <w:rsid w:val="002725B0"/>
    <w:rsid w:val="00272B5B"/>
    <w:rsid w:val="00272D15"/>
    <w:rsid w:val="00273449"/>
    <w:rsid w:val="00273F23"/>
    <w:rsid w:val="00274484"/>
    <w:rsid w:val="0027483F"/>
    <w:rsid w:val="0027497F"/>
    <w:rsid w:val="00275421"/>
    <w:rsid w:val="002773DE"/>
    <w:rsid w:val="00277B1C"/>
    <w:rsid w:val="00277E99"/>
    <w:rsid w:val="00280319"/>
    <w:rsid w:val="0028527C"/>
    <w:rsid w:val="0028566D"/>
    <w:rsid w:val="00285BB1"/>
    <w:rsid w:val="00290293"/>
    <w:rsid w:val="00291035"/>
    <w:rsid w:val="00291AD7"/>
    <w:rsid w:val="00291DC8"/>
    <w:rsid w:val="00292302"/>
    <w:rsid w:val="002925F0"/>
    <w:rsid w:val="0029385F"/>
    <w:rsid w:val="0029589B"/>
    <w:rsid w:val="00297103"/>
    <w:rsid w:val="0029779F"/>
    <w:rsid w:val="002A14A8"/>
    <w:rsid w:val="002A19D5"/>
    <w:rsid w:val="002A2147"/>
    <w:rsid w:val="002A42C1"/>
    <w:rsid w:val="002A5275"/>
    <w:rsid w:val="002A6072"/>
    <w:rsid w:val="002A65BF"/>
    <w:rsid w:val="002A7E57"/>
    <w:rsid w:val="002B0508"/>
    <w:rsid w:val="002B0CC6"/>
    <w:rsid w:val="002B10DB"/>
    <w:rsid w:val="002B1C17"/>
    <w:rsid w:val="002B20C2"/>
    <w:rsid w:val="002B262D"/>
    <w:rsid w:val="002B26C9"/>
    <w:rsid w:val="002B300E"/>
    <w:rsid w:val="002B41BD"/>
    <w:rsid w:val="002B4E26"/>
    <w:rsid w:val="002B4F72"/>
    <w:rsid w:val="002B6AEB"/>
    <w:rsid w:val="002B77E6"/>
    <w:rsid w:val="002C067A"/>
    <w:rsid w:val="002C0BC5"/>
    <w:rsid w:val="002C436F"/>
    <w:rsid w:val="002C4C83"/>
    <w:rsid w:val="002C4E14"/>
    <w:rsid w:val="002C5145"/>
    <w:rsid w:val="002C673D"/>
    <w:rsid w:val="002C7408"/>
    <w:rsid w:val="002C9599"/>
    <w:rsid w:val="002D1551"/>
    <w:rsid w:val="002D1809"/>
    <w:rsid w:val="002D180B"/>
    <w:rsid w:val="002D212E"/>
    <w:rsid w:val="002D5D5C"/>
    <w:rsid w:val="002D60FF"/>
    <w:rsid w:val="002E0129"/>
    <w:rsid w:val="002E0AFE"/>
    <w:rsid w:val="002E0E69"/>
    <w:rsid w:val="002E16CC"/>
    <w:rsid w:val="002E19D1"/>
    <w:rsid w:val="002E20EA"/>
    <w:rsid w:val="002E29AF"/>
    <w:rsid w:val="002E2E20"/>
    <w:rsid w:val="002E59E9"/>
    <w:rsid w:val="002E62D1"/>
    <w:rsid w:val="002E73C7"/>
    <w:rsid w:val="002F0AF7"/>
    <w:rsid w:val="002F0FC7"/>
    <w:rsid w:val="002F5208"/>
    <w:rsid w:val="00300177"/>
    <w:rsid w:val="00302CB6"/>
    <w:rsid w:val="00302D90"/>
    <w:rsid w:val="003037E7"/>
    <w:rsid w:val="00304E40"/>
    <w:rsid w:val="003053E9"/>
    <w:rsid w:val="0030603D"/>
    <w:rsid w:val="0030648D"/>
    <w:rsid w:val="00306F53"/>
    <w:rsid w:val="00307875"/>
    <w:rsid w:val="00310B7A"/>
    <w:rsid w:val="00310F33"/>
    <w:rsid w:val="00311D67"/>
    <w:rsid w:val="0031296E"/>
    <w:rsid w:val="0031425E"/>
    <w:rsid w:val="00315014"/>
    <w:rsid w:val="003150BB"/>
    <w:rsid w:val="003154AB"/>
    <w:rsid w:val="003168E4"/>
    <w:rsid w:val="0032132C"/>
    <w:rsid w:val="0032134B"/>
    <w:rsid w:val="003229FE"/>
    <w:rsid w:val="00323652"/>
    <w:rsid w:val="00324132"/>
    <w:rsid w:val="00325049"/>
    <w:rsid w:val="003308A9"/>
    <w:rsid w:val="003315D3"/>
    <w:rsid w:val="00331657"/>
    <w:rsid w:val="0033479E"/>
    <w:rsid w:val="00335FFA"/>
    <w:rsid w:val="00336181"/>
    <w:rsid w:val="00336902"/>
    <w:rsid w:val="003369B0"/>
    <w:rsid w:val="00336D27"/>
    <w:rsid w:val="0033759F"/>
    <w:rsid w:val="00340CFE"/>
    <w:rsid w:val="003424A9"/>
    <w:rsid w:val="00342939"/>
    <w:rsid w:val="00342E52"/>
    <w:rsid w:val="003434AF"/>
    <w:rsid w:val="003460E1"/>
    <w:rsid w:val="00346BFD"/>
    <w:rsid w:val="003519D5"/>
    <w:rsid w:val="00351F9D"/>
    <w:rsid w:val="0035335A"/>
    <w:rsid w:val="00354184"/>
    <w:rsid w:val="00356367"/>
    <w:rsid w:val="00357C97"/>
    <w:rsid w:val="003606C0"/>
    <w:rsid w:val="00360E5C"/>
    <w:rsid w:val="00361CE7"/>
    <w:rsid w:val="003628C5"/>
    <w:rsid w:val="00362F24"/>
    <w:rsid w:val="003630EC"/>
    <w:rsid w:val="00363DFA"/>
    <w:rsid w:val="0036621E"/>
    <w:rsid w:val="00366353"/>
    <w:rsid w:val="003664B8"/>
    <w:rsid w:val="0036D36A"/>
    <w:rsid w:val="00372242"/>
    <w:rsid w:val="00373A6B"/>
    <w:rsid w:val="00374D35"/>
    <w:rsid w:val="00375C57"/>
    <w:rsid w:val="00382D2A"/>
    <w:rsid w:val="003830CB"/>
    <w:rsid w:val="00383400"/>
    <w:rsid w:val="00385073"/>
    <w:rsid w:val="003927C6"/>
    <w:rsid w:val="003944BF"/>
    <w:rsid w:val="00396B2D"/>
    <w:rsid w:val="00396D6F"/>
    <w:rsid w:val="00397053"/>
    <w:rsid w:val="003A0BA6"/>
    <w:rsid w:val="003A12AC"/>
    <w:rsid w:val="003A198B"/>
    <w:rsid w:val="003A2020"/>
    <w:rsid w:val="003A2581"/>
    <w:rsid w:val="003A43CF"/>
    <w:rsid w:val="003A5417"/>
    <w:rsid w:val="003A5EF3"/>
    <w:rsid w:val="003A688E"/>
    <w:rsid w:val="003B0880"/>
    <w:rsid w:val="003B2573"/>
    <w:rsid w:val="003B2F7A"/>
    <w:rsid w:val="003B7125"/>
    <w:rsid w:val="003B76D2"/>
    <w:rsid w:val="003B7AAE"/>
    <w:rsid w:val="003C0A57"/>
    <w:rsid w:val="003C16BC"/>
    <w:rsid w:val="003C3564"/>
    <w:rsid w:val="003C3B62"/>
    <w:rsid w:val="003C4297"/>
    <w:rsid w:val="003C66C3"/>
    <w:rsid w:val="003D3652"/>
    <w:rsid w:val="003D3D34"/>
    <w:rsid w:val="003D42A8"/>
    <w:rsid w:val="003D55FB"/>
    <w:rsid w:val="003D581E"/>
    <w:rsid w:val="003D67F9"/>
    <w:rsid w:val="003D7A8A"/>
    <w:rsid w:val="003E0AB5"/>
    <w:rsid w:val="003E16FA"/>
    <w:rsid w:val="003E27DE"/>
    <w:rsid w:val="003E4157"/>
    <w:rsid w:val="003E4A1A"/>
    <w:rsid w:val="003E4D13"/>
    <w:rsid w:val="003E64E8"/>
    <w:rsid w:val="003E6D98"/>
    <w:rsid w:val="003F0407"/>
    <w:rsid w:val="003F1E31"/>
    <w:rsid w:val="003F2681"/>
    <w:rsid w:val="003F45BA"/>
    <w:rsid w:val="003F491C"/>
    <w:rsid w:val="004006AE"/>
    <w:rsid w:val="0040223F"/>
    <w:rsid w:val="00405463"/>
    <w:rsid w:val="00407532"/>
    <w:rsid w:val="00407B56"/>
    <w:rsid w:val="00407E2B"/>
    <w:rsid w:val="00410D23"/>
    <w:rsid w:val="00412395"/>
    <w:rsid w:val="00414160"/>
    <w:rsid w:val="004147CC"/>
    <w:rsid w:val="00414C9B"/>
    <w:rsid w:val="00415154"/>
    <w:rsid w:val="00415276"/>
    <w:rsid w:val="0041559D"/>
    <w:rsid w:val="004155F4"/>
    <w:rsid w:val="0041623D"/>
    <w:rsid w:val="0041672E"/>
    <w:rsid w:val="00416FA2"/>
    <w:rsid w:val="00417D35"/>
    <w:rsid w:val="00417FA9"/>
    <w:rsid w:val="00417FC1"/>
    <w:rsid w:val="00421B05"/>
    <w:rsid w:val="00423F9E"/>
    <w:rsid w:val="00424232"/>
    <w:rsid w:val="0042473E"/>
    <w:rsid w:val="00426746"/>
    <w:rsid w:val="00427012"/>
    <w:rsid w:val="004274A9"/>
    <w:rsid w:val="004277AC"/>
    <w:rsid w:val="0043040D"/>
    <w:rsid w:val="00431D93"/>
    <w:rsid w:val="004332AF"/>
    <w:rsid w:val="00433D93"/>
    <w:rsid w:val="004357FA"/>
    <w:rsid w:val="004367BD"/>
    <w:rsid w:val="004373C3"/>
    <w:rsid w:val="0044091F"/>
    <w:rsid w:val="00440F06"/>
    <w:rsid w:val="004424E9"/>
    <w:rsid w:val="00442BC0"/>
    <w:rsid w:val="004436A5"/>
    <w:rsid w:val="00443AAB"/>
    <w:rsid w:val="004460FD"/>
    <w:rsid w:val="00446C78"/>
    <w:rsid w:val="00447171"/>
    <w:rsid w:val="004502D3"/>
    <w:rsid w:val="004508DE"/>
    <w:rsid w:val="00450B05"/>
    <w:rsid w:val="00451BBC"/>
    <w:rsid w:val="00452BD4"/>
    <w:rsid w:val="00453B67"/>
    <w:rsid w:val="00455A35"/>
    <w:rsid w:val="00457A75"/>
    <w:rsid w:val="00457C03"/>
    <w:rsid w:val="00457EFC"/>
    <w:rsid w:val="00463960"/>
    <w:rsid w:val="00463D65"/>
    <w:rsid w:val="00463E8B"/>
    <w:rsid w:val="004645BF"/>
    <w:rsid w:val="00465555"/>
    <w:rsid w:val="00466568"/>
    <w:rsid w:val="004669C4"/>
    <w:rsid w:val="004705F3"/>
    <w:rsid w:val="004717C1"/>
    <w:rsid w:val="00471949"/>
    <w:rsid w:val="0047449D"/>
    <w:rsid w:val="00474F61"/>
    <w:rsid w:val="00475122"/>
    <w:rsid w:val="00477AC2"/>
    <w:rsid w:val="00483F45"/>
    <w:rsid w:val="00487C4F"/>
    <w:rsid w:val="004901FD"/>
    <w:rsid w:val="00490ABE"/>
    <w:rsid w:val="0049267F"/>
    <w:rsid w:val="00492E44"/>
    <w:rsid w:val="00494A77"/>
    <w:rsid w:val="004961A8"/>
    <w:rsid w:val="004973C1"/>
    <w:rsid w:val="00497769"/>
    <w:rsid w:val="00497ED3"/>
    <w:rsid w:val="004A176F"/>
    <w:rsid w:val="004A1804"/>
    <w:rsid w:val="004A1DAF"/>
    <w:rsid w:val="004A2E04"/>
    <w:rsid w:val="004A3170"/>
    <w:rsid w:val="004A4074"/>
    <w:rsid w:val="004A4C30"/>
    <w:rsid w:val="004A5045"/>
    <w:rsid w:val="004A5444"/>
    <w:rsid w:val="004A6412"/>
    <w:rsid w:val="004A75FB"/>
    <w:rsid w:val="004A7C68"/>
    <w:rsid w:val="004A7E14"/>
    <w:rsid w:val="004B4D4F"/>
    <w:rsid w:val="004B5B8A"/>
    <w:rsid w:val="004B6475"/>
    <w:rsid w:val="004C0B6D"/>
    <w:rsid w:val="004C107D"/>
    <w:rsid w:val="004C257A"/>
    <w:rsid w:val="004C2BF3"/>
    <w:rsid w:val="004C39FF"/>
    <w:rsid w:val="004C3B18"/>
    <w:rsid w:val="004C405B"/>
    <w:rsid w:val="004C4DD2"/>
    <w:rsid w:val="004C509A"/>
    <w:rsid w:val="004C777C"/>
    <w:rsid w:val="004D080C"/>
    <w:rsid w:val="004D0B77"/>
    <w:rsid w:val="004D135B"/>
    <w:rsid w:val="004D2731"/>
    <w:rsid w:val="004D7B04"/>
    <w:rsid w:val="004E050E"/>
    <w:rsid w:val="004E2376"/>
    <w:rsid w:val="004E3126"/>
    <w:rsid w:val="004E3665"/>
    <w:rsid w:val="004E5375"/>
    <w:rsid w:val="004E65A0"/>
    <w:rsid w:val="004E7FB4"/>
    <w:rsid w:val="004F1CCA"/>
    <w:rsid w:val="004F1D65"/>
    <w:rsid w:val="004F34B9"/>
    <w:rsid w:val="004F407C"/>
    <w:rsid w:val="004F5879"/>
    <w:rsid w:val="005003EE"/>
    <w:rsid w:val="005007E8"/>
    <w:rsid w:val="005022F6"/>
    <w:rsid w:val="00503DF5"/>
    <w:rsid w:val="0050443B"/>
    <w:rsid w:val="00504823"/>
    <w:rsid w:val="00505BBC"/>
    <w:rsid w:val="00506808"/>
    <w:rsid w:val="00506ECF"/>
    <w:rsid w:val="00507901"/>
    <w:rsid w:val="0051159A"/>
    <w:rsid w:val="00511B7B"/>
    <w:rsid w:val="00511DA2"/>
    <w:rsid w:val="00513C86"/>
    <w:rsid w:val="00513F6E"/>
    <w:rsid w:val="005144A8"/>
    <w:rsid w:val="00515C9D"/>
    <w:rsid w:val="005168CA"/>
    <w:rsid w:val="005202C1"/>
    <w:rsid w:val="00521245"/>
    <w:rsid w:val="00521F46"/>
    <w:rsid w:val="005263C6"/>
    <w:rsid w:val="00526606"/>
    <w:rsid w:val="00527038"/>
    <w:rsid w:val="0052798C"/>
    <w:rsid w:val="005320E9"/>
    <w:rsid w:val="00533B4A"/>
    <w:rsid w:val="00536EF0"/>
    <w:rsid w:val="00537056"/>
    <w:rsid w:val="005402F4"/>
    <w:rsid w:val="00541894"/>
    <w:rsid w:val="005433AB"/>
    <w:rsid w:val="00543B2E"/>
    <w:rsid w:val="00543E1D"/>
    <w:rsid w:val="0054480E"/>
    <w:rsid w:val="005453FA"/>
    <w:rsid w:val="00546D27"/>
    <w:rsid w:val="00551CA2"/>
    <w:rsid w:val="005520D9"/>
    <w:rsid w:val="005522F0"/>
    <w:rsid w:val="00553723"/>
    <w:rsid w:val="00554A3B"/>
    <w:rsid w:val="00554AD0"/>
    <w:rsid w:val="0055699B"/>
    <w:rsid w:val="0055709F"/>
    <w:rsid w:val="00560B77"/>
    <w:rsid w:val="00561598"/>
    <w:rsid w:val="00561869"/>
    <w:rsid w:val="00562071"/>
    <w:rsid w:val="00566405"/>
    <w:rsid w:val="00566502"/>
    <w:rsid w:val="00566570"/>
    <w:rsid w:val="005666CE"/>
    <w:rsid w:val="00567E40"/>
    <w:rsid w:val="005700F8"/>
    <w:rsid w:val="00570C72"/>
    <w:rsid w:val="005723E8"/>
    <w:rsid w:val="00572408"/>
    <w:rsid w:val="00573302"/>
    <w:rsid w:val="00573B82"/>
    <w:rsid w:val="005747AB"/>
    <w:rsid w:val="00575602"/>
    <w:rsid w:val="00575937"/>
    <w:rsid w:val="00575A9A"/>
    <w:rsid w:val="00575C1C"/>
    <w:rsid w:val="005767BC"/>
    <w:rsid w:val="0058005A"/>
    <w:rsid w:val="00580B08"/>
    <w:rsid w:val="00582C9A"/>
    <w:rsid w:val="00583F74"/>
    <w:rsid w:val="005844D1"/>
    <w:rsid w:val="005849FF"/>
    <w:rsid w:val="00584E70"/>
    <w:rsid w:val="0058506F"/>
    <w:rsid w:val="005857DF"/>
    <w:rsid w:val="00585C36"/>
    <w:rsid w:val="00585EEC"/>
    <w:rsid w:val="005867B6"/>
    <w:rsid w:val="00587251"/>
    <w:rsid w:val="00587E15"/>
    <w:rsid w:val="00590AF1"/>
    <w:rsid w:val="0059329F"/>
    <w:rsid w:val="00594A10"/>
    <w:rsid w:val="00595E80"/>
    <w:rsid w:val="00595EF1"/>
    <w:rsid w:val="005A2916"/>
    <w:rsid w:val="005A54DD"/>
    <w:rsid w:val="005B1C82"/>
    <w:rsid w:val="005B1F03"/>
    <w:rsid w:val="005B22AF"/>
    <w:rsid w:val="005B35C1"/>
    <w:rsid w:val="005B3FA7"/>
    <w:rsid w:val="005B47C2"/>
    <w:rsid w:val="005B4DAA"/>
    <w:rsid w:val="005B70D0"/>
    <w:rsid w:val="005B7381"/>
    <w:rsid w:val="005C1CE6"/>
    <w:rsid w:val="005C24FD"/>
    <w:rsid w:val="005C3F1A"/>
    <w:rsid w:val="005C432C"/>
    <w:rsid w:val="005C60D8"/>
    <w:rsid w:val="005C6615"/>
    <w:rsid w:val="005C7234"/>
    <w:rsid w:val="005C7288"/>
    <w:rsid w:val="005C7394"/>
    <w:rsid w:val="005D01B8"/>
    <w:rsid w:val="005D02A1"/>
    <w:rsid w:val="005D1BD3"/>
    <w:rsid w:val="005D3242"/>
    <w:rsid w:val="005D3D5F"/>
    <w:rsid w:val="005D55AD"/>
    <w:rsid w:val="005D6B25"/>
    <w:rsid w:val="005D7B86"/>
    <w:rsid w:val="005E0262"/>
    <w:rsid w:val="005E10F7"/>
    <w:rsid w:val="005E1A52"/>
    <w:rsid w:val="005E2D8F"/>
    <w:rsid w:val="005E3528"/>
    <w:rsid w:val="005E3CE7"/>
    <w:rsid w:val="005E3CF0"/>
    <w:rsid w:val="005E40CE"/>
    <w:rsid w:val="005E54DA"/>
    <w:rsid w:val="005E7BE2"/>
    <w:rsid w:val="005F0116"/>
    <w:rsid w:val="005F1361"/>
    <w:rsid w:val="005F1638"/>
    <w:rsid w:val="005F2AF0"/>
    <w:rsid w:val="005F3EA7"/>
    <w:rsid w:val="005F474D"/>
    <w:rsid w:val="005F4C67"/>
    <w:rsid w:val="005F52E1"/>
    <w:rsid w:val="005F5917"/>
    <w:rsid w:val="005F650C"/>
    <w:rsid w:val="005F6D97"/>
    <w:rsid w:val="005F735A"/>
    <w:rsid w:val="00600104"/>
    <w:rsid w:val="00600283"/>
    <w:rsid w:val="00600831"/>
    <w:rsid w:val="006022E7"/>
    <w:rsid w:val="0060303F"/>
    <w:rsid w:val="00603078"/>
    <w:rsid w:val="006037B1"/>
    <w:rsid w:val="00603C90"/>
    <w:rsid w:val="00604EA1"/>
    <w:rsid w:val="006051DB"/>
    <w:rsid w:val="006055C9"/>
    <w:rsid w:val="00605795"/>
    <w:rsid w:val="00605A77"/>
    <w:rsid w:val="00605C70"/>
    <w:rsid w:val="00605C95"/>
    <w:rsid w:val="00605CE9"/>
    <w:rsid w:val="006068F2"/>
    <w:rsid w:val="006101C2"/>
    <w:rsid w:val="00610D49"/>
    <w:rsid w:val="006131B6"/>
    <w:rsid w:val="00614185"/>
    <w:rsid w:val="00614EAF"/>
    <w:rsid w:val="0061509C"/>
    <w:rsid w:val="00615190"/>
    <w:rsid w:val="00615BB1"/>
    <w:rsid w:val="00616368"/>
    <w:rsid w:val="006167A1"/>
    <w:rsid w:val="006208D5"/>
    <w:rsid w:val="00621A3B"/>
    <w:rsid w:val="00623137"/>
    <w:rsid w:val="006231B8"/>
    <w:rsid w:val="006232A0"/>
    <w:rsid w:val="006240B3"/>
    <w:rsid w:val="00624316"/>
    <w:rsid w:val="006254C2"/>
    <w:rsid w:val="006257B1"/>
    <w:rsid w:val="006259D4"/>
    <w:rsid w:val="00626DD7"/>
    <w:rsid w:val="0062798D"/>
    <w:rsid w:val="00632511"/>
    <w:rsid w:val="0063281C"/>
    <w:rsid w:val="00633182"/>
    <w:rsid w:val="00635224"/>
    <w:rsid w:val="006356F2"/>
    <w:rsid w:val="006357BE"/>
    <w:rsid w:val="006358CD"/>
    <w:rsid w:val="00635C56"/>
    <w:rsid w:val="00635F8F"/>
    <w:rsid w:val="006364E3"/>
    <w:rsid w:val="00646E34"/>
    <w:rsid w:val="00647F85"/>
    <w:rsid w:val="00650429"/>
    <w:rsid w:val="00650A6E"/>
    <w:rsid w:val="00650C9E"/>
    <w:rsid w:val="006522BB"/>
    <w:rsid w:val="00653AEB"/>
    <w:rsid w:val="00657F89"/>
    <w:rsid w:val="00660362"/>
    <w:rsid w:val="00660821"/>
    <w:rsid w:val="006611A6"/>
    <w:rsid w:val="00663715"/>
    <w:rsid w:val="00664E86"/>
    <w:rsid w:val="00666C8F"/>
    <w:rsid w:val="00671288"/>
    <w:rsid w:val="0067133B"/>
    <w:rsid w:val="0067472E"/>
    <w:rsid w:val="00676659"/>
    <w:rsid w:val="00676697"/>
    <w:rsid w:val="00677AC6"/>
    <w:rsid w:val="00677EB9"/>
    <w:rsid w:val="0068046E"/>
    <w:rsid w:val="006827C8"/>
    <w:rsid w:val="006846EB"/>
    <w:rsid w:val="00690D89"/>
    <w:rsid w:val="006925C2"/>
    <w:rsid w:val="00692BE9"/>
    <w:rsid w:val="00692D42"/>
    <w:rsid w:val="00692F32"/>
    <w:rsid w:val="00693122"/>
    <w:rsid w:val="0069545E"/>
    <w:rsid w:val="00696EEA"/>
    <w:rsid w:val="00697493"/>
    <w:rsid w:val="006A1262"/>
    <w:rsid w:val="006A1B47"/>
    <w:rsid w:val="006A37E2"/>
    <w:rsid w:val="006A40F2"/>
    <w:rsid w:val="006A53E2"/>
    <w:rsid w:val="006A566C"/>
    <w:rsid w:val="006A6E8D"/>
    <w:rsid w:val="006B07C2"/>
    <w:rsid w:val="006B1D8F"/>
    <w:rsid w:val="006B2074"/>
    <w:rsid w:val="006B3339"/>
    <w:rsid w:val="006B4269"/>
    <w:rsid w:val="006B45E2"/>
    <w:rsid w:val="006B4A77"/>
    <w:rsid w:val="006B5628"/>
    <w:rsid w:val="006B6535"/>
    <w:rsid w:val="006B7276"/>
    <w:rsid w:val="006B7DDF"/>
    <w:rsid w:val="006C1FE1"/>
    <w:rsid w:val="006C2AA5"/>
    <w:rsid w:val="006C41ED"/>
    <w:rsid w:val="006C507C"/>
    <w:rsid w:val="006C5342"/>
    <w:rsid w:val="006C552F"/>
    <w:rsid w:val="006D24B6"/>
    <w:rsid w:val="006D371E"/>
    <w:rsid w:val="006D43DC"/>
    <w:rsid w:val="006D5304"/>
    <w:rsid w:val="006D7DAC"/>
    <w:rsid w:val="006E0574"/>
    <w:rsid w:val="006E0A16"/>
    <w:rsid w:val="006E0C63"/>
    <w:rsid w:val="006E0F90"/>
    <w:rsid w:val="006E172F"/>
    <w:rsid w:val="006E279C"/>
    <w:rsid w:val="006E2CA3"/>
    <w:rsid w:val="006E318C"/>
    <w:rsid w:val="006E3F69"/>
    <w:rsid w:val="006E5D61"/>
    <w:rsid w:val="006F130F"/>
    <w:rsid w:val="006F252F"/>
    <w:rsid w:val="006F26B5"/>
    <w:rsid w:val="006F3A93"/>
    <w:rsid w:val="006F78DF"/>
    <w:rsid w:val="006F7D95"/>
    <w:rsid w:val="007012C2"/>
    <w:rsid w:val="00701947"/>
    <w:rsid w:val="00702061"/>
    <w:rsid w:val="00702DA9"/>
    <w:rsid w:val="00703C4A"/>
    <w:rsid w:val="00704119"/>
    <w:rsid w:val="0070569C"/>
    <w:rsid w:val="00706D52"/>
    <w:rsid w:val="00706DD2"/>
    <w:rsid w:val="00710656"/>
    <w:rsid w:val="00712235"/>
    <w:rsid w:val="007124C6"/>
    <w:rsid w:val="007140FB"/>
    <w:rsid w:val="00715835"/>
    <w:rsid w:val="00715D70"/>
    <w:rsid w:val="007170E8"/>
    <w:rsid w:val="00720BE6"/>
    <w:rsid w:val="00721182"/>
    <w:rsid w:val="00721DF0"/>
    <w:rsid w:val="0072338B"/>
    <w:rsid w:val="0072380D"/>
    <w:rsid w:val="00724952"/>
    <w:rsid w:val="00725A21"/>
    <w:rsid w:val="007267C9"/>
    <w:rsid w:val="00727069"/>
    <w:rsid w:val="00727479"/>
    <w:rsid w:val="007278C0"/>
    <w:rsid w:val="00727A0B"/>
    <w:rsid w:val="0073445F"/>
    <w:rsid w:val="00734D4F"/>
    <w:rsid w:val="00737235"/>
    <w:rsid w:val="00737C62"/>
    <w:rsid w:val="00740D82"/>
    <w:rsid w:val="0074253D"/>
    <w:rsid w:val="00742992"/>
    <w:rsid w:val="00742993"/>
    <w:rsid w:val="00742EF2"/>
    <w:rsid w:val="007437A1"/>
    <w:rsid w:val="0074555A"/>
    <w:rsid w:val="00750BA4"/>
    <w:rsid w:val="007517FF"/>
    <w:rsid w:val="007540BC"/>
    <w:rsid w:val="007603A7"/>
    <w:rsid w:val="00760BB3"/>
    <w:rsid w:val="00761342"/>
    <w:rsid w:val="00761816"/>
    <w:rsid w:val="007638F4"/>
    <w:rsid w:val="00763AC7"/>
    <w:rsid w:val="00763BBC"/>
    <w:rsid w:val="00763FD4"/>
    <w:rsid w:val="0076545D"/>
    <w:rsid w:val="00765777"/>
    <w:rsid w:val="00766B55"/>
    <w:rsid w:val="00771D52"/>
    <w:rsid w:val="00771F3A"/>
    <w:rsid w:val="0077343F"/>
    <w:rsid w:val="00773465"/>
    <w:rsid w:val="00773B29"/>
    <w:rsid w:val="007755E5"/>
    <w:rsid w:val="00775742"/>
    <w:rsid w:val="00775D69"/>
    <w:rsid w:val="00776092"/>
    <w:rsid w:val="007764AB"/>
    <w:rsid w:val="00780B24"/>
    <w:rsid w:val="007840F9"/>
    <w:rsid w:val="0078430F"/>
    <w:rsid w:val="007844FE"/>
    <w:rsid w:val="00784857"/>
    <w:rsid w:val="00785E9E"/>
    <w:rsid w:val="007869B3"/>
    <w:rsid w:val="007872BB"/>
    <w:rsid w:val="00791A1E"/>
    <w:rsid w:val="00792B54"/>
    <w:rsid w:val="00795893"/>
    <w:rsid w:val="00797343"/>
    <w:rsid w:val="00797928"/>
    <w:rsid w:val="00797B04"/>
    <w:rsid w:val="007A2327"/>
    <w:rsid w:val="007A290D"/>
    <w:rsid w:val="007A2F93"/>
    <w:rsid w:val="007A46D4"/>
    <w:rsid w:val="007B08DD"/>
    <w:rsid w:val="007B2445"/>
    <w:rsid w:val="007B4015"/>
    <w:rsid w:val="007B4F0F"/>
    <w:rsid w:val="007B4F8C"/>
    <w:rsid w:val="007B55A7"/>
    <w:rsid w:val="007B6174"/>
    <w:rsid w:val="007B6F8A"/>
    <w:rsid w:val="007B7C9B"/>
    <w:rsid w:val="007C00E8"/>
    <w:rsid w:val="007C0E72"/>
    <w:rsid w:val="007C139C"/>
    <w:rsid w:val="007C171F"/>
    <w:rsid w:val="007C208C"/>
    <w:rsid w:val="007C2498"/>
    <w:rsid w:val="007C26A9"/>
    <w:rsid w:val="007C4A54"/>
    <w:rsid w:val="007C5C3A"/>
    <w:rsid w:val="007C63A9"/>
    <w:rsid w:val="007C7A0E"/>
    <w:rsid w:val="007D13FD"/>
    <w:rsid w:val="007D1E1B"/>
    <w:rsid w:val="007D2215"/>
    <w:rsid w:val="007D53B1"/>
    <w:rsid w:val="007D5AD0"/>
    <w:rsid w:val="007D5ECB"/>
    <w:rsid w:val="007D7397"/>
    <w:rsid w:val="007D7574"/>
    <w:rsid w:val="007E0D5C"/>
    <w:rsid w:val="007E1BE1"/>
    <w:rsid w:val="007E29F5"/>
    <w:rsid w:val="007E2CF2"/>
    <w:rsid w:val="007E3839"/>
    <w:rsid w:val="007E3CC8"/>
    <w:rsid w:val="007E4112"/>
    <w:rsid w:val="007E52ED"/>
    <w:rsid w:val="007E5C2A"/>
    <w:rsid w:val="007E7539"/>
    <w:rsid w:val="007F2486"/>
    <w:rsid w:val="007F2829"/>
    <w:rsid w:val="007F3880"/>
    <w:rsid w:val="007F5054"/>
    <w:rsid w:val="007F6DBC"/>
    <w:rsid w:val="00800006"/>
    <w:rsid w:val="008000FA"/>
    <w:rsid w:val="00800154"/>
    <w:rsid w:val="00800D2C"/>
    <w:rsid w:val="0080148C"/>
    <w:rsid w:val="0080184F"/>
    <w:rsid w:val="00803C7C"/>
    <w:rsid w:val="0080475A"/>
    <w:rsid w:val="008056BB"/>
    <w:rsid w:val="00806442"/>
    <w:rsid w:val="008087C7"/>
    <w:rsid w:val="00810307"/>
    <w:rsid w:val="00811BF4"/>
    <w:rsid w:val="00813EB3"/>
    <w:rsid w:val="00815AAE"/>
    <w:rsid w:val="0082574C"/>
    <w:rsid w:val="00825CCE"/>
    <w:rsid w:val="00830B61"/>
    <w:rsid w:val="0083193F"/>
    <w:rsid w:val="00835368"/>
    <w:rsid w:val="008368E7"/>
    <w:rsid w:val="00841345"/>
    <w:rsid w:val="00841B01"/>
    <w:rsid w:val="00841D05"/>
    <w:rsid w:val="008436C8"/>
    <w:rsid w:val="008439EE"/>
    <w:rsid w:val="00844E7C"/>
    <w:rsid w:val="00847107"/>
    <w:rsid w:val="00850D6D"/>
    <w:rsid w:val="00850D7E"/>
    <w:rsid w:val="008533B8"/>
    <w:rsid w:val="008536D4"/>
    <w:rsid w:val="00853C0E"/>
    <w:rsid w:val="00854389"/>
    <w:rsid w:val="0085573D"/>
    <w:rsid w:val="00855D8B"/>
    <w:rsid w:val="008565DC"/>
    <w:rsid w:val="0085688A"/>
    <w:rsid w:val="008569C5"/>
    <w:rsid w:val="00857382"/>
    <w:rsid w:val="008607E5"/>
    <w:rsid w:val="00860C59"/>
    <w:rsid w:val="00861B45"/>
    <w:rsid w:val="00862AE2"/>
    <w:rsid w:val="00862F78"/>
    <w:rsid w:val="00863EB0"/>
    <w:rsid w:val="00864907"/>
    <w:rsid w:val="0086579F"/>
    <w:rsid w:val="00865ABA"/>
    <w:rsid w:val="00865B1F"/>
    <w:rsid w:val="00866413"/>
    <w:rsid w:val="00866465"/>
    <w:rsid w:val="0086759D"/>
    <w:rsid w:val="00867934"/>
    <w:rsid w:val="008705EF"/>
    <w:rsid w:val="008706EA"/>
    <w:rsid w:val="00870D3D"/>
    <w:rsid w:val="00871C1B"/>
    <w:rsid w:val="008735B5"/>
    <w:rsid w:val="008735D6"/>
    <w:rsid w:val="008737B0"/>
    <w:rsid w:val="0087410A"/>
    <w:rsid w:val="0087517E"/>
    <w:rsid w:val="008757B3"/>
    <w:rsid w:val="0087596C"/>
    <w:rsid w:val="00876C5A"/>
    <w:rsid w:val="00877326"/>
    <w:rsid w:val="008773B7"/>
    <w:rsid w:val="0087773F"/>
    <w:rsid w:val="00881556"/>
    <w:rsid w:val="00881BFE"/>
    <w:rsid w:val="0088322E"/>
    <w:rsid w:val="0088363D"/>
    <w:rsid w:val="00883BB0"/>
    <w:rsid w:val="00883ECC"/>
    <w:rsid w:val="00885053"/>
    <w:rsid w:val="008853AE"/>
    <w:rsid w:val="00885E31"/>
    <w:rsid w:val="00886865"/>
    <w:rsid w:val="00890C5D"/>
    <w:rsid w:val="00890DD3"/>
    <w:rsid w:val="00891871"/>
    <w:rsid w:val="00893CC9"/>
    <w:rsid w:val="00895C45"/>
    <w:rsid w:val="00896372"/>
    <w:rsid w:val="008A11B7"/>
    <w:rsid w:val="008A218A"/>
    <w:rsid w:val="008A2743"/>
    <w:rsid w:val="008A37B8"/>
    <w:rsid w:val="008A3EAC"/>
    <w:rsid w:val="008A4984"/>
    <w:rsid w:val="008A73F9"/>
    <w:rsid w:val="008A7E9D"/>
    <w:rsid w:val="008B3B02"/>
    <w:rsid w:val="008B3CCA"/>
    <w:rsid w:val="008B479A"/>
    <w:rsid w:val="008B6187"/>
    <w:rsid w:val="008B699F"/>
    <w:rsid w:val="008B6B3C"/>
    <w:rsid w:val="008B79DB"/>
    <w:rsid w:val="008C06F3"/>
    <w:rsid w:val="008C1712"/>
    <w:rsid w:val="008C17DC"/>
    <w:rsid w:val="008C18F2"/>
    <w:rsid w:val="008C24ED"/>
    <w:rsid w:val="008C289D"/>
    <w:rsid w:val="008C2CAA"/>
    <w:rsid w:val="008C47BB"/>
    <w:rsid w:val="008C73C6"/>
    <w:rsid w:val="008C75D6"/>
    <w:rsid w:val="008C7B6A"/>
    <w:rsid w:val="008D0106"/>
    <w:rsid w:val="008D074A"/>
    <w:rsid w:val="008D096A"/>
    <w:rsid w:val="008D14D0"/>
    <w:rsid w:val="008D16E2"/>
    <w:rsid w:val="008D1F2D"/>
    <w:rsid w:val="008D2B97"/>
    <w:rsid w:val="008D4134"/>
    <w:rsid w:val="008D492A"/>
    <w:rsid w:val="008E0239"/>
    <w:rsid w:val="008E2D76"/>
    <w:rsid w:val="008E2DD2"/>
    <w:rsid w:val="008E375E"/>
    <w:rsid w:val="008E6023"/>
    <w:rsid w:val="008E6B08"/>
    <w:rsid w:val="008F08A2"/>
    <w:rsid w:val="008F6DB9"/>
    <w:rsid w:val="008F7065"/>
    <w:rsid w:val="009006B4"/>
    <w:rsid w:val="009016BE"/>
    <w:rsid w:val="00901EE8"/>
    <w:rsid w:val="00902386"/>
    <w:rsid w:val="00905FD0"/>
    <w:rsid w:val="00906843"/>
    <w:rsid w:val="00906853"/>
    <w:rsid w:val="00907584"/>
    <w:rsid w:val="00907B09"/>
    <w:rsid w:val="00907E7C"/>
    <w:rsid w:val="009109BF"/>
    <w:rsid w:val="00913213"/>
    <w:rsid w:val="00913998"/>
    <w:rsid w:val="00913EB7"/>
    <w:rsid w:val="00914400"/>
    <w:rsid w:val="0091472F"/>
    <w:rsid w:val="009165A9"/>
    <w:rsid w:val="00916DA4"/>
    <w:rsid w:val="009217CD"/>
    <w:rsid w:val="00921D98"/>
    <w:rsid w:val="00921FF1"/>
    <w:rsid w:val="009221B7"/>
    <w:rsid w:val="009230F4"/>
    <w:rsid w:val="00923C97"/>
    <w:rsid w:val="0092642C"/>
    <w:rsid w:val="00927692"/>
    <w:rsid w:val="009304D3"/>
    <w:rsid w:val="009305DD"/>
    <w:rsid w:val="00930A6E"/>
    <w:rsid w:val="0093131F"/>
    <w:rsid w:val="00931C4D"/>
    <w:rsid w:val="00931CA7"/>
    <w:rsid w:val="00932A59"/>
    <w:rsid w:val="00933448"/>
    <w:rsid w:val="0093431F"/>
    <w:rsid w:val="00934657"/>
    <w:rsid w:val="009375BB"/>
    <w:rsid w:val="00941346"/>
    <w:rsid w:val="00943754"/>
    <w:rsid w:val="00943CAF"/>
    <w:rsid w:val="009441B9"/>
    <w:rsid w:val="00945F2D"/>
    <w:rsid w:val="009506B6"/>
    <w:rsid w:val="009520EB"/>
    <w:rsid w:val="00952EA8"/>
    <w:rsid w:val="00953812"/>
    <w:rsid w:val="00954942"/>
    <w:rsid w:val="00954E03"/>
    <w:rsid w:val="00954F32"/>
    <w:rsid w:val="0095550E"/>
    <w:rsid w:val="00956F30"/>
    <w:rsid w:val="00956F6B"/>
    <w:rsid w:val="00957017"/>
    <w:rsid w:val="00957429"/>
    <w:rsid w:val="0096012A"/>
    <w:rsid w:val="009608CD"/>
    <w:rsid w:val="00960DD9"/>
    <w:rsid w:val="00962888"/>
    <w:rsid w:val="00962B1A"/>
    <w:rsid w:val="00962EDA"/>
    <w:rsid w:val="0096356E"/>
    <w:rsid w:val="00963748"/>
    <w:rsid w:val="009669C4"/>
    <w:rsid w:val="00970C4C"/>
    <w:rsid w:val="00971F9E"/>
    <w:rsid w:val="00975EE4"/>
    <w:rsid w:val="00977857"/>
    <w:rsid w:val="009779DC"/>
    <w:rsid w:val="009803B7"/>
    <w:rsid w:val="00982E84"/>
    <w:rsid w:val="00984D2E"/>
    <w:rsid w:val="00986219"/>
    <w:rsid w:val="009864A2"/>
    <w:rsid w:val="00987AF6"/>
    <w:rsid w:val="009904B8"/>
    <w:rsid w:val="009910EB"/>
    <w:rsid w:val="00991A43"/>
    <w:rsid w:val="00991AB2"/>
    <w:rsid w:val="00991BCC"/>
    <w:rsid w:val="00992C1D"/>
    <w:rsid w:val="009938AA"/>
    <w:rsid w:val="00995018"/>
    <w:rsid w:val="00997C71"/>
    <w:rsid w:val="00997F32"/>
    <w:rsid w:val="009A049F"/>
    <w:rsid w:val="009A1569"/>
    <w:rsid w:val="009A3CD0"/>
    <w:rsid w:val="009A535C"/>
    <w:rsid w:val="009A715D"/>
    <w:rsid w:val="009A7607"/>
    <w:rsid w:val="009B07AF"/>
    <w:rsid w:val="009B34D4"/>
    <w:rsid w:val="009B55A8"/>
    <w:rsid w:val="009B5A14"/>
    <w:rsid w:val="009B6203"/>
    <w:rsid w:val="009B6414"/>
    <w:rsid w:val="009B6B35"/>
    <w:rsid w:val="009B6CCE"/>
    <w:rsid w:val="009C1E36"/>
    <w:rsid w:val="009C3300"/>
    <w:rsid w:val="009C63C1"/>
    <w:rsid w:val="009C7402"/>
    <w:rsid w:val="009C7694"/>
    <w:rsid w:val="009C79C7"/>
    <w:rsid w:val="009C7F16"/>
    <w:rsid w:val="009D1A77"/>
    <w:rsid w:val="009D45E9"/>
    <w:rsid w:val="009D5257"/>
    <w:rsid w:val="009D5B70"/>
    <w:rsid w:val="009D7B6E"/>
    <w:rsid w:val="009E0368"/>
    <w:rsid w:val="009E0D16"/>
    <w:rsid w:val="009F1505"/>
    <w:rsid w:val="009F18BC"/>
    <w:rsid w:val="009F1ABD"/>
    <w:rsid w:val="009F4DBE"/>
    <w:rsid w:val="009F54DE"/>
    <w:rsid w:val="009F5822"/>
    <w:rsid w:val="009F60BD"/>
    <w:rsid w:val="009F74AC"/>
    <w:rsid w:val="009F7588"/>
    <w:rsid w:val="009F7859"/>
    <w:rsid w:val="00A00220"/>
    <w:rsid w:val="00A00796"/>
    <w:rsid w:val="00A01EC2"/>
    <w:rsid w:val="00A025B2"/>
    <w:rsid w:val="00A0261B"/>
    <w:rsid w:val="00A030B6"/>
    <w:rsid w:val="00A0418E"/>
    <w:rsid w:val="00A04B3D"/>
    <w:rsid w:val="00A05C4D"/>
    <w:rsid w:val="00A07046"/>
    <w:rsid w:val="00A075E7"/>
    <w:rsid w:val="00A0D15C"/>
    <w:rsid w:val="00A10A25"/>
    <w:rsid w:val="00A10BD3"/>
    <w:rsid w:val="00A11543"/>
    <w:rsid w:val="00A12F60"/>
    <w:rsid w:val="00A20255"/>
    <w:rsid w:val="00A20429"/>
    <w:rsid w:val="00A229D9"/>
    <w:rsid w:val="00A24B7F"/>
    <w:rsid w:val="00A3124E"/>
    <w:rsid w:val="00A33174"/>
    <w:rsid w:val="00A355A5"/>
    <w:rsid w:val="00A3655D"/>
    <w:rsid w:val="00A374AD"/>
    <w:rsid w:val="00A37B30"/>
    <w:rsid w:val="00A37B61"/>
    <w:rsid w:val="00A400EF"/>
    <w:rsid w:val="00A42415"/>
    <w:rsid w:val="00A43FBC"/>
    <w:rsid w:val="00A462E2"/>
    <w:rsid w:val="00A46913"/>
    <w:rsid w:val="00A46B2F"/>
    <w:rsid w:val="00A46F89"/>
    <w:rsid w:val="00A47A9F"/>
    <w:rsid w:val="00A50670"/>
    <w:rsid w:val="00A51669"/>
    <w:rsid w:val="00A5279D"/>
    <w:rsid w:val="00A52D93"/>
    <w:rsid w:val="00A537E7"/>
    <w:rsid w:val="00A53A68"/>
    <w:rsid w:val="00A55D1B"/>
    <w:rsid w:val="00A6145E"/>
    <w:rsid w:val="00A619A6"/>
    <w:rsid w:val="00A623BE"/>
    <w:rsid w:val="00A63625"/>
    <w:rsid w:val="00A64A3C"/>
    <w:rsid w:val="00A70121"/>
    <w:rsid w:val="00A7227A"/>
    <w:rsid w:val="00A73765"/>
    <w:rsid w:val="00A74014"/>
    <w:rsid w:val="00A74E1D"/>
    <w:rsid w:val="00A7637B"/>
    <w:rsid w:val="00A765EF"/>
    <w:rsid w:val="00A76A92"/>
    <w:rsid w:val="00A77504"/>
    <w:rsid w:val="00A802D5"/>
    <w:rsid w:val="00A817B4"/>
    <w:rsid w:val="00A82CB3"/>
    <w:rsid w:val="00A83412"/>
    <w:rsid w:val="00A84657"/>
    <w:rsid w:val="00A84A30"/>
    <w:rsid w:val="00A85A81"/>
    <w:rsid w:val="00A85CF2"/>
    <w:rsid w:val="00A85DB7"/>
    <w:rsid w:val="00A86B25"/>
    <w:rsid w:val="00A87CCE"/>
    <w:rsid w:val="00A90184"/>
    <w:rsid w:val="00A90253"/>
    <w:rsid w:val="00A902BD"/>
    <w:rsid w:val="00A906B2"/>
    <w:rsid w:val="00A90E64"/>
    <w:rsid w:val="00A913CF"/>
    <w:rsid w:val="00A91B38"/>
    <w:rsid w:val="00A91D19"/>
    <w:rsid w:val="00A92596"/>
    <w:rsid w:val="00A92DD8"/>
    <w:rsid w:val="00A93207"/>
    <w:rsid w:val="00A932E4"/>
    <w:rsid w:val="00A93866"/>
    <w:rsid w:val="00A9406E"/>
    <w:rsid w:val="00A940E2"/>
    <w:rsid w:val="00A94E30"/>
    <w:rsid w:val="00A95A30"/>
    <w:rsid w:val="00A96645"/>
    <w:rsid w:val="00AA1256"/>
    <w:rsid w:val="00AA2BF1"/>
    <w:rsid w:val="00AA3EE7"/>
    <w:rsid w:val="00AA40F2"/>
    <w:rsid w:val="00AA4BD7"/>
    <w:rsid w:val="00AA4CC7"/>
    <w:rsid w:val="00AA5ADE"/>
    <w:rsid w:val="00AA635E"/>
    <w:rsid w:val="00AB037B"/>
    <w:rsid w:val="00AB4CF2"/>
    <w:rsid w:val="00AB52F8"/>
    <w:rsid w:val="00AB5578"/>
    <w:rsid w:val="00AB62AC"/>
    <w:rsid w:val="00AB6D95"/>
    <w:rsid w:val="00AB7432"/>
    <w:rsid w:val="00AC29CD"/>
    <w:rsid w:val="00AC3000"/>
    <w:rsid w:val="00AC37C8"/>
    <w:rsid w:val="00AC3DCB"/>
    <w:rsid w:val="00AC3F43"/>
    <w:rsid w:val="00AC423C"/>
    <w:rsid w:val="00AC65BD"/>
    <w:rsid w:val="00AD0D53"/>
    <w:rsid w:val="00AD1511"/>
    <w:rsid w:val="00AD23A1"/>
    <w:rsid w:val="00AD3B75"/>
    <w:rsid w:val="00AD42C1"/>
    <w:rsid w:val="00AD4B3B"/>
    <w:rsid w:val="00AD5CB4"/>
    <w:rsid w:val="00AD6AC2"/>
    <w:rsid w:val="00AD75F1"/>
    <w:rsid w:val="00AE0147"/>
    <w:rsid w:val="00AE1F37"/>
    <w:rsid w:val="00AE2FA5"/>
    <w:rsid w:val="00AE4AE9"/>
    <w:rsid w:val="00AE64D3"/>
    <w:rsid w:val="00AE7AE3"/>
    <w:rsid w:val="00AF0302"/>
    <w:rsid w:val="00AF0530"/>
    <w:rsid w:val="00AF1B96"/>
    <w:rsid w:val="00AF1D9B"/>
    <w:rsid w:val="00AF368A"/>
    <w:rsid w:val="00AF3DDD"/>
    <w:rsid w:val="00AF4B8E"/>
    <w:rsid w:val="00AF6360"/>
    <w:rsid w:val="00AF69A1"/>
    <w:rsid w:val="00AF78F5"/>
    <w:rsid w:val="00B04A04"/>
    <w:rsid w:val="00B05AA6"/>
    <w:rsid w:val="00B05D0F"/>
    <w:rsid w:val="00B06B97"/>
    <w:rsid w:val="00B07445"/>
    <w:rsid w:val="00B07CFE"/>
    <w:rsid w:val="00B100A8"/>
    <w:rsid w:val="00B102D6"/>
    <w:rsid w:val="00B10C94"/>
    <w:rsid w:val="00B10CE0"/>
    <w:rsid w:val="00B10E31"/>
    <w:rsid w:val="00B14658"/>
    <w:rsid w:val="00B14F96"/>
    <w:rsid w:val="00B15FA2"/>
    <w:rsid w:val="00B1786C"/>
    <w:rsid w:val="00B208AC"/>
    <w:rsid w:val="00B221AA"/>
    <w:rsid w:val="00B22C55"/>
    <w:rsid w:val="00B23717"/>
    <w:rsid w:val="00B24432"/>
    <w:rsid w:val="00B30730"/>
    <w:rsid w:val="00B307E4"/>
    <w:rsid w:val="00B310B6"/>
    <w:rsid w:val="00B31C3B"/>
    <w:rsid w:val="00B3273B"/>
    <w:rsid w:val="00B33003"/>
    <w:rsid w:val="00B334AC"/>
    <w:rsid w:val="00B33E51"/>
    <w:rsid w:val="00B33F61"/>
    <w:rsid w:val="00B35A3A"/>
    <w:rsid w:val="00B36A6D"/>
    <w:rsid w:val="00B37441"/>
    <w:rsid w:val="00B37796"/>
    <w:rsid w:val="00B4072E"/>
    <w:rsid w:val="00B40A17"/>
    <w:rsid w:val="00B42540"/>
    <w:rsid w:val="00B42941"/>
    <w:rsid w:val="00B4297E"/>
    <w:rsid w:val="00B43588"/>
    <w:rsid w:val="00B435DC"/>
    <w:rsid w:val="00B440DC"/>
    <w:rsid w:val="00B4565B"/>
    <w:rsid w:val="00B45CBF"/>
    <w:rsid w:val="00B46236"/>
    <w:rsid w:val="00B466D7"/>
    <w:rsid w:val="00B46B57"/>
    <w:rsid w:val="00B471B0"/>
    <w:rsid w:val="00B475F6"/>
    <w:rsid w:val="00B4779B"/>
    <w:rsid w:val="00B520E0"/>
    <w:rsid w:val="00B52B89"/>
    <w:rsid w:val="00B53490"/>
    <w:rsid w:val="00B53630"/>
    <w:rsid w:val="00B551C4"/>
    <w:rsid w:val="00B5625F"/>
    <w:rsid w:val="00B57D9F"/>
    <w:rsid w:val="00B6100F"/>
    <w:rsid w:val="00B61B30"/>
    <w:rsid w:val="00B6272C"/>
    <w:rsid w:val="00B62C09"/>
    <w:rsid w:val="00B65178"/>
    <w:rsid w:val="00B65752"/>
    <w:rsid w:val="00B65BF9"/>
    <w:rsid w:val="00B66EC4"/>
    <w:rsid w:val="00B674B1"/>
    <w:rsid w:val="00B7081C"/>
    <w:rsid w:val="00B726C8"/>
    <w:rsid w:val="00B7339D"/>
    <w:rsid w:val="00B74A9D"/>
    <w:rsid w:val="00B8120F"/>
    <w:rsid w:val="00B821D7"/>
    <w:rsid w:val="00B82D17"/>
    <w:rsid w:val="00B84149"/>
    <w:rsid w:val="00B846DD"/>
    <w:rsid w:val="00B85B04"/>
    <w:rsid w:val="00B86742"/>
    <w:rsid w:val="00B87822"/>
    <w:rsid w:val="00B91128"/>
    <w:rsid w:val="00B91DEC"/>
    <w:rsid w:val="00B91E0E"/>
    <w:rsid w:val="00B92F8F"/>
    <w:rsid w:val="00B937A5"/>
    <w:rsid w:val="00B9556C"/>
    <w:rsid w:val="00B97026"/>
    <w:rsid w:val="00B97AB3"/>
    <w:rsid w:val="00BA16A9"/>
    <w:rsid w:val="00BA29AC"/>
    <w:rsid w:val="00BA59C9"/>
    <w:rsid w:val="00BA5B54"/>
    <w:rsid w:val="00BA604B"/>
    <w:rsid w:val="00BB3B6A"/>
    <w:rsid w:val="00BB4171"/>
    <w:rsid w:val="00BB6471"/>
    <w:rsid w:val="00BB7D96"/>
    <w:rsid w:val="00BC1756"/>
    <w:rsid w:val="00BC1A9C"/>
    <w:rsid w:val="00BC1B00"/>
    <w:rsid w:val="00BC21AF"/>
    <w:rsid w:val="00BC335D"/>
    <w:rsid w:val="00BC403F"/>
    <w:rsid w:val="00BC4395"/>
    <w:rsid w:val="00BC47DE"/>
    <w:rsid w:val="00BC55FA"/>
    <w:rsid w:val="00BC62EB"/>
    <w:rsid w:val="00BC711F"/>
    <w:rsid w:val="00BD0768"/>
    <w:rsid w:val="00BD0B07"/>
    <w:rsid w:val="00BD11B4"/>
    <w:rsid w:val="00BD17EA"/>
    <w:rsid w:val="00BD1A66"/>
    <w:rsid w:val="00BD209F"/>
    <w:rsid w:val="00BD2BA4"/>
    <w:rsid w:val="00BD2D5D"/>
    <w:rsid w:val="00BD40E6"/>
    <w:rsid w:val="00BD439D"/>
    <w:rsid w:val="00BE05A3"/>
    <w:rsid w:val="00BE1E31"/>
    <w:rsid w:val="00BE3265"/>
    <w:rsid w:val="00BE34B5"/>
    <w:rsid w:val="00BE3573"/>
    <w:rsid w:val="00BE3C78"/>
    <w:rsid w:val="00BE4183"/>
    <w:rsid w:val="00BE5692"/>
    <w:rsid w:val="00BE5C77"/>
    <w:rsid w:val="00BE666C"/>
    <w:rsid w:val="00BE6B06"/>
    <w:rsid w:val="00BF3D87"/>
    <w:rsid w:val="00BF6BA4"/>
    <w:rsid w:val="00BF710C"/>
    <w:rsid w:val="00C013B1"/>
    <w:rsid w:val="00C014C0"/>
    <w:rsid w:val="00C0181B"/>
    <w:rsid w:val="00C01A6F"/>
    <w:rsid w:val="00C04699"/>
    <w:rsid w:val="00C04ADC"/>
    <w:rsid w:val="00C06EDF"/>
    <w:rsid w:val="00C0736F"/>
    <w:rsid w:val="00C07F56"/>
    <w:rsid w:val="00C14C32"/>
    <w:rsid w:val="00C15C64"/>
    <w:rsid w:val="00C17455"/>
    <w:rsid w:val="00C21FC4"/>
    <w:rsid w:val="00C23B93"/>
    <w:rsid w:val="00C23D1E"/>
    <w:rsid w:val="00C271A3"/>
    <w:rsid w:val="00C271B0"/>
    <w:rsid w:val="00C27628"/>
    <w:rsid w:val="00C276AE"/>
    <w:rsid w:val="00C27B19"/>
    <w:rsid w:val="00C33823"/>
    <w:rsid w:val="00C3603A"/>
    <w:rsid w:val="00C36C64"/>
    <w:rsid w:val="00C3720C"/>
    <w:rsid w:val="00C37640"/>
    <w:rsid w:val="00C3774E"/>
    <w:rsid w:val="00C4168E"/>
    <w:rsid w:val="00C42E7F"/>
    <w:rsid w:val="00C45DEA"/>
    <w:rsid w:val="00C479D8"/>
    <w:rsid w:val="00C50A42"/>
    <w:rsid w:val="00C5131B"/>
    <w:rsid w:val="00C51F4F"/>
    <w:rsid w:val="00C53F9B"/>
    <w:rsid w:val="00C561BA"/>
    <w:rsid w:val="00C56214"/>
    <w:rsid w:val="00C577E5"/>
    <w:rsid w:val="00C606E1"/>
    <w:rsid w:val="00C60786"/>
    <w:rsid w:val="00C607ED"/>
    <w:rsid w:val="00C613E3"/>
    <w:rsid w:val="00C61D1E"/>
    <w:rsid w:val="00C6336C"/>
    <w:rsid w:val="00C65C3C"/>
    <w:rsid w:val="00C66565"/>
    <w:rsid w:val="00C71655"/>
    <w:rsid w:val="00C73CA2"/>
    <w:rsid w:val="00C73F0C"/>
    <w:rsid w:val="00C75428"/>
    <w:rsid w:val="00C76AF5"/>
    <w:rsid w:val="00C76B7F"/>
    <w:rsid w:val="00C76EF9"/>
    <w:rsid w:val="00C80BE8"/>
    <w:rsid w:val="00C82F91"/>
    <w:rsid w:val="00C8548C"/>
    <w:rsid w:val="00C867D8"/>
    <w:rsid w:val="00C8682F"/>
    <w:rsid w:val="00C87774"/>
    <w:rsid w:val="00C87818"/>
    <w:rsid w:val="00C8FDBB"/>
    <w:rsid w:val="00C927F0"/>
    <w:rsid w:val="00C92B7B"/>
    <w:rsid w:val="00C92C39"/>
    <w:rsid w:val="00C9316E"/>
    <w:rsid w:val="00C9378A"/>
    <w:rsid w:val="00C93B60"/>
    <w:rsid w:val="00C940AC"/>
    <w:rsid w:val="00C9421B"/>
    <w:rsid w:val="00C94A76"/>
    <w:rsid w:val="00C950C0"/>
    <w:rsid w:val="00CA04B9"/>
    <w:rsid w:val="00CA0817"/>
    <w:rsid w:val="00CA123B"/>
    <w:rsid w:val="00CA2780"/>
    <w:rsid w:val="00CA3E06"/>
    <w:rsid w:val="00CA3FB8"/>
    <w:rsid w:val="00CA6363"/>
    <w:rsid w:val="00CA789E"/>
    <w:rsid w:val="00CA7BFE"/>
    <w:rsid w:val="00CAC6D4"/>
    <w:rsid w:val="00CB0DAE"/>
    <w:rsid w:val="00CB1331"/>
    <w:rsid w:val="00CB384C"/>
    <w:rsid w:val="00CB52C5"/>
    <w:rsid w:val="00CB5B9E"/>
    <w:rsid w:val="00CB6038"/>
    <w:rsid w:val="00CB6A5C"/>
    <w:rsid w:val="00CB7C02"/>
    <w:rsid w:val="00CC18ED"/>
    <w:rsid w:val="00CC1E71"/>
    <w:rsid w:val="00CC2853"/>
    <w:rsid w:val="00CC68D1"/>
    <w:rsid w:val="00CC7B81"/>
    <w:rsid w:val="00CC7C2C"/>
    <w:rsid w:val="00CC7E0D"/>
    <w:rsid w:val="00CD01F9"/>
    <w:rsid w:val="00CD17CC"/>
    <w:rsid w:val="00CD26D3"/>
    <w:rsid w:val="00CD380C"/>
    <w:rsid w:val="00CD3AEC"/>
    <w:rsid w:val="00CD40D4"/>
    <w:rsid w:val="00CD540D"/>
    <w:rsid w:val="00CD5AD7"/>
    <w:rsid w:val="00CD7DFC"/>
    <w:rsid w:val="00CE02F4"/>
    <w:rsid w:val="00CE0820"/>
    <w:rsid w:val="00CE0A9D"/>
    <w:rsid w:val="00CE2BEE"/>
    <w:rsid w:val="00CE2CC1"/>
    <w:rsid w:val="00CE3001"/>
    <w:rsid w:val="00CE4F37"/>
    <w:rsid w:val="00CE59BD"/>
    <w:rsid w:val="00CE60B0"/>
    <w:rsid w:val="00CE6514"/>
    <w:rsid w:val="00CF128E"/>
    <w:rsid w:val="00CF13D1"/>
    <w:rsid w:val="00CF1A95"/>
    <w:rsid w:val="00CF2EA9"/>
    <w:rsid w:val="00CF359D"/>
    <w:rsid w:val="00CF3715"/>
    <w:rsid w:val="00CF3868"/>
    <w:rsid w:val="00CF3962"/>
    <w:rsid w:val="00CF3A35"/>
    <w:rsid w:val="00CF3EA7"/>
    <w:rsid w:val="00CF475A"/>
    <w:rsid w:val="00CF68C3"/>
    <w:rsid w:val="00CF7515"/>
    <w:rsid w:val="00D00A0A"/>
    <w:rsid w:val="00D00A17"/>
    <w:rsid w:val="00D00B0F"/>
    <w:rsid w:val="00D0574F"/>
    <w:rsid w:val="00D05A54"/>
    <w:rsid w:val="00D05F84"/>
    <w:rsid w:val="00D064B6"/>
    <w:rsid w:val="00D0787B"/>
    <w:rsid w:val="00D101C7"/>
    <w:rsid w:val="00D10719"/>
    <w:rsid w:val="00D116C3"/>
    <w:rsid w:val="00D119C1"/>
    <w:rsid w:val="00D127EE"/>
    <w:rsid w:val="00D13624"/>
    <w:rsid w:val="00D16889"/>
    <w:rsid w:val="00D17E71"/>
    <w:rsid w:val="00D21AA0"/>
    <w:rsid w:val="00D21C5D"/>
    <w:rsid w:val="00D2246F"/>
    <w:rsid w:val="00D235C6"/>
    <w:rsid w:val="00D23ADF"/>
    <w:rsid w:val="00D263E1"/>
    <w:rsid w:val="00D26F0E"/>
    <w:rsid w:val="00D350DB"/>
    <w:rsid w:val="00D352B5"/>
    <w:rsid w:val="00D376E5"/>
    <w:rsid w:val="00D37D6B"/>
    <w:rsid w:val="00D41454"/>
    <w:rsid w:val="00D42AF2"/>
    <w:rsid w:val="00D45680"/>
    <w:rsid w:val="00D46335"/>
    <w:rsid w:val="00D4684B"/>
    <w:rsid w:val="00D46F4F"/>
    <w:rsid w:val="00D47EDF"/>
    <w:rsid w:val="00D50797"/>
    <w:rsid w:val="00D50CDE"/>
    <w:rsid w:val="00D51E66"/>
    <w:rsid w:val="00D534C3"/>
    <w:rsid w:val="00D544DC"/>
    <w:rsid w:val="00D545E9"/>
    <w:rsid w:val="00D56514"/>
    <w:rsid w:val="00D568D2"/>
    <w:rsid w:val="00D57CD7"/>
    <w:rsid w:val="00D60486"/>
    <w:rsid w:val="00D609C8"/>
    <w:rsid w:val="00D61D5A"/>
    <w:rsid w:val="00D61F69"/>
    <w:rsid w:val="00D626A8"/>
    <w:rsid w:val="00D627E8"/>
    <w:rsid w:val="00D630F3"/>
    <w:rsid w:val="00D632F9"/>
    <w:rsid w:val="00D635D1"/>
    <w:rsid w:val="00D63A61"/>
    <w:rsid w:val="00D64C12"/>
    <w:rsid w:val="00D66F1A"/>
    <w:rsid w:val="00D66F1D"/>
    <w:rsid w:val="00D708D6"/>
    <w:rsid w:val="00D7429E"/>
    <w:rsid w:val="00D74EE9"/>
    <w:rsid w:val="00D74F13"/>
    <w:rsid w:val="00D769D5"/>
    <w:rsid w:val="00D80D50"/>
    <w:rsid w:val="00D813D3"/>
    <w:rsid w:val="00D816C4"/>
    <w:rsid w:val="00D85945"/>
    <w:rsid w:val="00D85973"/>
    <w:rsid w:val="00D874E6"/>
    <w:rsid w:val="00D87737"/>
    <w:rsid w:val="00D90A30"/>
    <w:rsid w:val="00D9193D"/>
    <w:rsid w:val="00D91B24"/>
    <w:rsid w:val="00D91F23"/>
    <w:rsid w:val="00D927C5"/>
    <w:rsid w:val="00D9314E"/>
    <w:rsid w:val="00D935E3"/>
    <w:rsid w:val="00D9570E"/>
    <w:rsid w:val="00D95EDE"/>
    <w:rsid w:val="00D96615"/>
    <w:rsid w:val="00D967EE"/>
    <w:rsid w:val="00DA10A4"/>
    <w:rsid w:val="00DA1346"/>
    <w:rsid w:val="00DA1D6F"/>
    <w:rsid w:val="00DA1F67"/>
    <w:rsid w:val="00DA2B7D"/>
    <w:rsid w:val="00DA423C"/>
    <w:rsid w:val="00DA46B0"/>
    <w:rsid w:val="00DA48CE"/>
    <w:rsid w:val="00DA7A6F"/>
    <w:rsid w:val="00DB0778"/>
    <w:rsid w:val="00DB1865"/>
    <w:rsid w:val="00DB1CCD"/>
    <w:rsid w:val="00DB21F9"/>
    <w:rsid w:val="00DB35C2"/>
    <w:rsid w:val="00DB3B78"/>
    <w:rsid w:val="00DB49ED"/>
    <w:rsid w:val="00DB4AE9"/>
    <w:rsid w:val="00DB558C"/>
    <w:rsid w:val="00DB6480"/>
    <w:rsid w:val="00DB7246"/>
    <w:rsid w:val="00DC289E"/>
    <w:rsid w:val="00DC2E9D"/>
    <w:rsid w:val="00DC30C4"/>
    <w:rsid w:val="00DC33FE"/>
    <w:rsid w:val="00DC4EC3"/>
    <w:rsid w:val="00DC5243"/>
    <w:rsid w:val="00DC6BD0"/>
    <w:rsid w:val="00DC6D81"/>
    <w:rsid w:val="00DD1505"/>
    <w:rsid w:val="00DD19F4"/>
    <w:rsid w:val="00DD2A09"/>
    <w:rsid w:val="00DD2F38"/>
    <w:rsid w:val="00DD311D"/>
    <w:rsid w:val="00DD382C"/>
    <w:rsid w:val="00DD4EF0"/>
    <w:rsid w:val="00DD7078"/>
    <w:rsid w:val="00DD711E"/>
    <w:rsid w:val="00DD778C"/>
    <w:rsid w:val="00DE06EB"/>
    <w:rsid w:val="00DE18F7"/>
    <w:rsid w:val="00DE1BAE"/>
    <w:rsid w:val="00DE4096"/>
    <w:rsid w:val="00DE5AF9"/>
    <w:rsid w:val="00DE6B21"/>
    <w:rsid w:val="00DE76CD"/>
    <w:rsid w:val="00DE7861"/>
    <w:rsid w:val="00DE78E1"/>
    <w:rsid w:val="00DF06D3"/>
    <w:rsid w:val="00DF3CD9"/>
    <w:rsid w:val="00DF4511"/>
    <w:rsid w:val="00DF4E34"/>
    <w:rsid w:val="00DF5874"/>
    <w:rsid w:val="00DF7011"/>
    <w:rsid w:val="00DF72B0"/>
    <w:rsid w:val="00DF7C9E"/>
    <w:rsid w:val="00E00A54"/>
    <w:rsid w:val="00E0207C"/>
    <w:rsid w:val="00E03D13"/>
    <w:rsid w:val="00E04E06"/>
    <w:rsid w:val="00E05BA2"/>
    <w:rsid w:val="00E05D2C"/>
    <w:rsid w:val="00E06114"/>
    <w:rsid w:val="00E06532"/>
    <w:rsid w:val="00E06B71"/>
    <w:rsid w:val="00E06BE7"/>
    <w:rsid w:val="00E07AAF"/>
    <w:rsid w:val="00E07C43"/>
    <w:rsid w:val="00E07D53"/>
    <w:rsid w:val="00E13D58"/>
    <w:rsid w:val="00E16828"/>
    <w:rsid w:val="00E16AD7"/>
    <w:rsid w:val="00E17053"/>
    <w:rsid w:val="00E175ED"/>
    <w:rsid w:val="00E17F99"/>
    <w:rsid w:val="00E210CE"/>
    <w:rsid w:val="00E21FD8"/>
    <w:rsid w:val="00E2200A"/>
    <w:rsid w:val="00E22011"/>
    <w:rsid w:val="00E2207E"/>
    <w:rsid w:val="00E25128"/>
    <w:rsid w:val="00E25D90"/>
    <w:rsid w:val="00E26D68"/>
    <w:rsid w:val="00E27A20"/>
    <w:rsid w:val="00E30072"/>
    <w:rsid w:val="00E3168A"/>
    <w:rsid w:val="00E3438D"/>
    <w:rsid w:val="00E35A7C"/>
    <w:rsid w:val="00E37033"/>
    <w:rsid w:val="00E40703"/>
    <w:rsid w:val="00E40BC1"/>
    <w:rsid w:val="00E40CFB"/>
    <w:rsid w:val="00E40F5F"/>
    <w:rsid w:val="00E41252"/>
    <w:rsid w:val="00E41337"/>
    <w:rsid w:val="00E41CC9"/>
    <w:rsid w:val="00E449DD"/>
    <w:rsid w:val="00E44A1F"/>
    <w:rsid w:val="00E44D03"/>
    <w:rsid w:val="00E4524B"/>
    <w:rsid w:val="00E455DA"/>
    <w:rsid w:val="00E45BFD"/>
    <w:rsid w:val="00E45FAA"/>
    <w:rsid w:val="00E4608D"/>
    <w:rsid w:val="00E4615A"/>
    <w:rsid w:val="00E46A96"/>
    <w:rsid w:val="00E47BF6"/>
    <w:rsid w:val="00E50ABF"/>
    <w:rsid w:val="00E527AA"/>
    <w:rsid w:val="00E528CB"/>
    <w:rsid w:val="00E55C0A"/>
    <w:rsid w:val="00E5727A"/>
    <w:rsid w:val="00E57C4D"/>
    <w:rsid w:val="00E612EA"/>
    <w:rsid w:val="00E61917"/>
    <w:rsid w:val="00E6191F"/>
    <w:rsid w:val="00E62851"/>
    <w:rsid w:val="00E62D69"/>
    <w:rsid w:val="00E63487"/>
    <w:rsid w:val="00E65061"/>
    <w:rsid w:val="00E65567"/>
    <w:rsid w:val="00E65F8E"/>
    <w:rsid w:val="00E66843"/>
    <w:rsid w:val="00E66C92"/>
    <w:rsid w:val="00E676AE"/>
    <w:rsid w:val="00E67C15"/>
    <w:rsid w:val="00E70FD3"/>
    <w:rsid w:val="00E71147"/>
    <w:rsid w:val="00E715D0"/>
    <w:rsid w:val="00E730C7"/>
    <w:rsid w:val="00E735AA"/>
    <w:rsid w:val="00E73BB3"/>
    <w:rsid w:val="00E7434B"/>
    <w:rsid w:val="00E74BF0"/>
    <w:rsid w:val="00E75480"/>
    <w:rsid w:val="00E76ADC"/>
    <w:rsid w:val="00E77E3A"/>
    <w:rsid w:val="00E77E3F"/>
    <w:rsid w:val="00E77FF0"/>
    <w:rsid w:val="00E801CB"/>
    <w:rsid w:val="00E80236"/>
    <w:rsid w:val="00E82E60"/>
    <w:rsid w:val="00E837C5"/>
    <w:rsid w:val="00E83E54"/>
    <w:rsid w:val="00E840D8"/>
    <w:rsid w:val="00E84E90"/>
    <w:rsid w:val="00E86EC6"/>
    <w:rsid w:val="00E87B21"/>
    <w:rsid w:val="00E90A5C"/>
    <w:rsid w:val="00E9192E"/>
    <w:rsid w:val="00E91981"/>
    <w:rsid w:val="00E9466B"/>
    <w:rsid w:val="00E958C1"/>
    <w:rsid w:val="00E95F2C"/>
    <w:rsid w:val="00E96701"/>
    <w:rsid w:val="00E978F3"/>
    <w:rsid w:val="00E97B91"/>
    <w:rsid w:val="00EA0086"/>
    <w:rsid w:val="00EA04C9"/>
    <w:rsid w:val="00EA070F"/>
    <w:rsid w:val="00EA1929"/>
    <w:rsid w:val="00EA20FB"/>
    <w:rsid w:val="00EA234A"/>
    <w:rsid w:val="00EA2C52"/>
    <w:rsid w:val="00EA2DB8"/>
    <w:rsid w:val="00EA3054"/>
    <w:rsid w:val="00EA466D"/>
    <w:rsid w:val="00EA6B69"/>
    <w:rsid w:val="00EA77EB"/>
    <w:rsid w:val="00EB04C3"/>
    <w:rsid w:val="00EB4DE1"/>
    <w:rsid w:val="00EB5D48"/>
    <w:rsid w:val="00EB5D71"/>
    <w:rsid w:val="00EB60D2"/>
    <w:rsid w:val="00EB6C8D"/>
    <w:rsid w:val="00EB6CB4"/>
    <w:rsid w:val="00EB6D30"/>
    <w:rsid w:val="00EB7406"/>
    <w:rsid w:val="00EB7E07"/>
    <w:rsid w:val="00EB7FC7"/>
    <w:rsid w:val="00EC32D0"/>
    <w:rsid w:val="00EC4F8B"/>
    <w:rsid w:val="00EC5F1C"/>
    <w:rsid w:val="00EC5F48"/>
    <w:rsid w:val="00ED0C0C"/>
    <w:rsid w:val="00ED13FE"/>
    <w:rsid w:val="00ED2B0B"/>
    <w:rsid w:val="00ED3471"/>
    <w:rsid w:val="00ED50CA"/>
    <w:rsid w:val="00ED662D"/>
    <w:rsid w:val="00ED688D"/>
    <w:rsid w:val="00ED73AF"/>
    <w:rsid w:val="00ED762E"/>
    <w:rsid w:val="00ED78A4"/>
    <w:rsid w:val="00ED7C3C"/>
    <w:rsid w:val="00EE0B27"/>
    <w:rsid w:val="00EE32C7"/>
    <w:rsid w:val="00EE36FE"/>
    <w:rsid w:val="00EE49E9"/>
    <w:rsid w:val="00EE5F3D"/>
    <w:rsid w:val="00EE5F5C"/>
    <w:rsid w:val="00EE60A4"/>
    <w:rsid w:val="00EE66E6"/>
    <w:rsid w:val="00EE6E63"/>
    <w:rsid w:val="00EF0563"/>
    <w:rsid w:val="00EF12B1"/>
    <w:rsid w:val="00EF157F"/>
    <w:rsid w:val="00EF2668"/>
    <w:rsid w:val="00EF2FE2"/>
    <w:rsid w:val="00EF33E2"/>
    <w:rsid w:val="00EF4865"/>
    <w:rsid w:val="00EF4F59"/>
    <w:rsid w:val="00EF649F"/>
    <w:rsid w:val="00EF6DEA"/>
    <w:rsid w:val="00F01206"/>
    <w:rsid w:val="00F0170F"/>
    <w:rsid w:val="00F01FFD"/>
    <w:rsid w:val="00F020B6"/>
    <w:rsid w:val="00F03A41"/>
    <w:rsid w:val="00F06DA3"/>
    <w:rsid w:val="00F06E42"/>
    <w:rsid w:val="00F0752C"/>
    <w:rsid w:val="00F105BA"/>
    <w:rsid w:val="00F15DFE"/>
    <w:rsid w:val="00F20A26"/>
    <w:rsid w:val="00F24243"/>
    <w:rsid w:val="00F24314"/>
    <w:rsid w:val="00F24BEF"/>
    <w:rsid w:val="00F25568"/>
    <w:rsid w:val="00F26DC3"/>
    <w:rsid w:val="00F27AD7"/>
    <w:rsid w:val="00F32275"/>
    <w:rsid w:val="00F32BD6"/>
    <w:rsid w:val="00F33261"/>
    <w:rsid w:val="00F35B67"/>
    <w:rsid w:val="00F361C6"/>
    <w:rsid w:val="00F36ECE"/>
    <w:rsid w:val="00F378CA"/>
    <w:rsid w:val="00F37E7C"/>
    <w:rsid w:val="00F402FE"/>
    <w:rsid w:val="00F40D85"/>
    <w:rsid w:val="00F40DB6"/>
    <w:rsid w:val="00F411AC"/>
    <w:rsid w:val="00F41302"/>
    <w:rsid w:val="00F41F67"/>
    <w:rsid w:val="00F43D03"/>
    <w:rsid w:val="00F45191"/>
    <w:rsid w:val="00F463D4"/>
    <w:rsid w:val="00F47B09"/>
    <w:rsid w:val="00F502CC"/>
    <w:rsid w:val="00F50B59"/>
    <w:rsid w:val="00F519E9"/>
    <w:rsid w:val="00F52ED7"/>
    <w:rsid w:val="00F52FB4"/>
    <w:rsid w:val="00F53CDC"/>
    <w:rsid w:val="00F54801"/>
    <w:rsid w:val="00F54B5F"/>
    <w:rsid w:val="00F5613C"/>
    <w:rsid w:val="00F561FD"/>
    <w:rsid w:val="00F579E3"/>
    <w:rsid w:val="00F628C4"/>
    <w:rsid w:val="00F633F7"/>
    <w:rsid w:val="00F6351D"/>
    <w:rsid w:val="00F63B28"/>
    <w:rsid w:val="00F63E5C"/>
    <w:rsid w:val="00F658B3"/>
    <w:rsid w:val="00F65A85"/>
    <w:rsid w:val="00F6695A"/>
    <w:rsid w:val="00F70A90"/>
    <w:rsid w:val="00F7141A"/>
    <w:rsid w:val="00F71548"/>
    <w:rsid w:val="00F71FE1"/>
    <w:rsid w:val="00F72CEA"/>
    <w:rsid w:val="00F736B6"/>
    <w:rsid w:val="00F742B2"/>
    <w:rsid w:val="00F75C10"/>
    <w:rsid w:val="00F7622C"/>
    <w:rsid w:val="00F76605"/>
    <w:rsid w:val="00F76F6D"/>
    <w:rsid w:val="00F80DB0"/>
    <w:rsid w:val="00F82D33"/>
    <w:rsid w:val="00F831EC"/>
    <w:rsid w:val="00F8379F"/>
    <w:rsid w:val="00F84701"/>
    <w:rsid w:val="00F854AE"/>
    <w:rsid w:val="00F8552B"/>
    <w:rsid w:val="00F858CA"/>
    <w:rsid w:val="00F87147"/>
    <w:rsid w:val="00F87AEB"/>
    <w:rsid w:val="00F91F29"/>
    <w:rsid w:val="00F92C85"/>
    <w:rsid w:val="00F938BB"/>
    <w:rsid w:val="00F93F92"/>
    <w:rsid w:val="00F96362"/>
    <w:rsid w:val="00F9772D"/>
    <w:rsid w:val="00F97AD3"/>
    <w:rsid w:val="00F97E7B"/>
    <w:rsid w:val="00FA1853"/>
    <w:rsid w:val="00FA1D57"/>
    <w:rsid w:val="00FA5F7D"/>
    <w:rsid w:val="00FA7029"/>
    <w:rsid w:val="00FB2C1F"/>
    <w:rsid w:val="00FB3875"/>
    <w:rsid w:val="00FB45A0"/>
    <w:rsid w:val="00FB7A2A"/>
    <w:rsid w:val="00FC24BE"/>
    <w:rsid w:val="00FC4130"/>
    <w:rsid w:val="00FC483A"/>
    <w:rsid w:val="00FC5A88"/>
    <w:rsid w:val="00FC6CA6"/>
    <w:rsid w:val="00FC6CC0"/>
    <w:rsid w:val="00FC7E94"/>
    <w:rsid w:val="00FD120E"/>
    <w:rsid w:val="00FD33A8"/>
    <w:rsid w:val="00FD3639"/>
    <w:rsid w:val="00FE00A1"/>
    <w:rsid w:val="00FE09A9"/>
    <w:rsid w:val="00FE0F7C"/>
    <w:rsid w:val="00FE3393"/>
    <w:rsid w:val="00FE3919"/>
    <w:rsid w:val="00FE3ECC"/>
    <w:rsid w:val="00FE53CB"/>
    <w:rsid w:val="00FE5B3A"/>
    <w:rsid w:val="00FE6A00"/>
    <w:rsid w:val="00FE71FB"/>
    <w:rsid w:val="00FE727A"/>
    <w:rsid w:val="00FE7BC7"/>
    <w:rsid w:val="00FF07F6"/>
    <w:rsid w:val="00FF0A91"/>
    <w:rsid w:val="00FF196A"/>
    <w:rsid w:val="00FF445B"/>
    <w:rsid w:val="00FF6F1F"/>
    <w:rsid w:val="013804BC"/>
    <w:rsid w:val="013AB501"/>
    <w:rsid w:val="014893F1"/>
    <w:rsid w:val="016A298C"/>
    <w:rsid w:val="017EB627"/>
    <w:rsid w:val="01A11F5C"/>
    <w:rsid w:val="01A235B9"/>
    <w:rsid w:val="0215BAEA"/>
    <w:rsid w:val="022A0490"/>
    <w:rsid w:val="023F5EB3"/>
    <w:rsid w:val="02436F6B"/>
    <w:rsid w:val="02690CD4"/>
    <w:rsid w:val="02710026"/>
    <w:rsid w:val="028DB795"/>
    <w:rsid w:val="0294F7A2"/>
    <w:rsid w:val="02C6A227"/>
    <w:rsid w:val="02DA07C9"/>
    <w:rsid w:val="02FB2DC7"/>
    <w:rsid w:val="0364CD95"/>
    <w:rsid w:val="0382A77D"/>
    <w:rsid w:val="03A19F60"/>
    <w:rsid w:val="03A223D7"/>
    <w:rsid w:val="03A394CA"/>
    <w:rsid w:val="040DCBB6"/>
    <w:rsid w:val="041A753D"/>
    <w:rsid w:val="0436A2CB"/>
    <w:rsid w:val="04539057"/>
    <w:rsid w:val="04589981"/>
    <w:rsid w:val="0468A6D5"/>
    <w:rsid w:val="04BCA695"/>
    <w:rsid w:val="04E98FB2"/>
    <w:rsid w:val="051EE24B"/>
    <w:rsid w:val="053C3717"/>
    <w:rsid w:val="055511C6"/>
    <w:rsid w:val="055F5893"/>
    <w:rsid w:val="05664991"/>
    <w:rsid w:val="0569C526"/>
    <w:rsid w:val="056D14D8"/>
    <w:rsid w:val="058CDE98"/>
    <w:rsid w:val="05B66D49"/>
    <w:rsid w:val="05BFD02E"/>
    <w:rsid w:val="05CA23AF"/>
    <w:rsid w:val="05D72F50"/>
    <w:rsid w:val="05FACDA5"/>
    <w:rsid w:val="0614F608"/>
    <w:rsid w:val="06264D0D"/>
    <w:rsid w:val="06435F94"/>
    <w:rsid w:val="066FD157"/>
    <w:rsid w:val="06816BC5"/>
    <w:rsid w:val="06A46C60"/>
    <w:rsid w:val="06C50FCA"/>
    <w:rsid w:val="06CBF15F"/>
    <w:rsid w:val="06D4EFD4"/>
    <w:rsid w:val="06ECCADD"/>
    <w:rsid w:val="073BD751"/>
    <w:rsid w:val="076B8538"/>
    <w:rsid w:val="07AC4556"/>
    <w:rsid w:val="07C1C74C"/>
    <w:rsid w:val="07C82CFC"/>
    <w:rsid w:val="07D30907"/>
    <w:rsid w:val="07F718AD"/>
    <w:rsid w:val="08031836"/>
    <w:rsid w:val="082F31A2"/>
    <w:rsid w:val="0832F9A0"/>
    <w:rsid w:val="0833E927"/>
    <w:rsid w:val="0845BD04"/>
    <w:rsid w:val="0856C792"/>
    <w:rsid w:val="085DDBB9"/>
    <w:rsid w:val="0866A51E"/>
    <w:rsid w:val="086E4A35"/>
    <w:rsid w:val="08B31B8E"/>
    <w:rsid w:val="08DFA135"/>
    <w:rsid w:val="0919A0B8"/>
    <w:rsid w:val="09236EF9"/>
    <w:rsid w:val="09265000"/>
    <w:rsid w:val="09C191C7"/>
    <w:rsid w:val="09C94D47"/>
    <w:rsid w:val="09D01DE0"/>
    <w:rsid w:val="09D0396C"/>
    <w:rsid w:val="09F899EF"/>
    <w:rsid w:val="09FADB4D"/>
    <w:rsid w:val="0A0F27ED"/>
    <w:rsid w:val="0A11368B"/>
    <w:rsid w:val="0A188010"/>
    <w:rsid w:val="0A2230F1"/>
    <w:rsid w:val="0A33F0BC"/>
    <w:rsid w:val="0A4286F7"/>
    <w:rsid w:val="0AFA33B7"/>
    <w:rsid w:val="0B058FFB"/>
    <w:rsid w:val="0B0A1E42"/>
    <w:rsid w:val="0B3B9118"/>
    <w:rsid w:val="0BA34BA5"/>
    <w:rsid w:val="0BA8DEF2"/>
    <w:rsid w:val="0BD73463"/>
    <w:rsid w:val="0BF06173"/>
    <w:rsid w:val="0C1F7D4A"/>
    <w:rsid w:val="0CAD218E"/>
    <w:rsid w:val="0CB1DF4C"/>
    <w:rsid w:val="0CBC948F"/>
    <w:rsid w:val="0CCCD37C"/>
    <w:rsid w:val="0CD33737"/>
    <w:rsid w:val="0CF7D123"/>
    <w:rsid w:val="0D0DF960"/>
    <w:rsid w:val="0D23F96B"/>
    <w:rsid w:val="0D2A7498"/>
    <w:rsid w:val="0D38895C"/>
    <w:rsid w:val="0D57EB60"/>
    <w:rsid w:val="0D5A42DC"/>
    <w:rsid w:val="0D5B2B9B"/>
    <w:rsid w:val="0DC7741C"/>
    <w:rsid w:val="0DD3B207"/>
    <w:rsid w:val="0DE15781"/>
    <w:rsid w:val="0DECB72D"/>
    <w:rsid w:val="0E05D4C2"/>
    <w:rsid w:val="0E131E0D"/>
    <w:rsid w:val="0E2C94A1"/>
    <w:rsid w:val="0E4D81D8"/>
    <w:rsid w:val="0E5141C2"/>
    <w:rsid w:val="0E582332"/>
    <w:rsid w:val="0E5A7506"/>
    <w:rsid w:val="0E89FDD1"/>
    <w:rsid w:val="0E8DAB50"/>
    <w:rsid w:val="0E9F7A50"/>
    <w:rsid w:val="0EB2625D"/>
    <w:rsid w:val="0EB4BB0B"/>
    <w:rsid w:val="0EB93DC3"/>
    <w:rsid w:val="0EC24EE2"/>
    <w:rsid w:val="0ECAEABF"/>
    <w:rsid w:val="0EF15F63"/>
    <w:rsid w:val="0F2647A3"/>
    <w:rsid w:val="0F266380"/>
    <w:rsid w:val="0F42DA66"/>
    <w:rsid w:val="0F5299A0"/>
    <w:rsid w:val="0F5E2517"/>
    <w:rsid w:val="0F6826AE"/>
    <w:rsid w:val="0F72A026"/>
    <w:rsid w:val="0F82EE0A"/>
    <w:rsid w:val="0F88878E"/>
    <w:rsid w:val="0FA4C5AF"/>
    <w:rsid w:val="0FA696C8"/>
    <w:rsid w:val="0FC6B00C"/>
    <w:rsid w:val="0FD725F8"/>
    <w:rsid w:val="100679E0"/>
    <w:rsid w:val="102A34CC"/>
    <w:rsid w:val="103F5EA4"/>
    <w:rsid w:val="105D55B4"/>
    <w:rsid w:val="10632561"/>
    <w:rsid w:val="107CBFAF"/>
    <w:rsid w:val="10A1DDF4"/>
    <w:rsid w:val="10BEF65F"/>
    <w:rsid w:val="10E3BB34"/>
    <w:rsid w:val="10EF6F62"/>
    <w:rsid w:val="111439EF"/>
    <w:rsid w:val="11497327"/>
    <w:rsid w:val="11853627"/>
    <w:rsid w:val="118BA981"/>
    <w:rsid w:val="11BA4DAE"/>
    <w:rsid w:val="11C3B998"/>
    <w:rsid w:val="11CA240C"/>
    <w:rsid w:val="11D690C2"/>
    <w:rsid w:val="11DB1495"/>
    <w:rsid w:val="12019C2B"/>
    <w:rsid w:val="12122131"/>
    <w:rsid w:val="12168B46"/>
    <w:rsid w:val="124D8B16"/>
    <w:rsid w:val="127B1E55"/>
    <w:rsid w:val="12904624"/>
    <w:rsid w:val="12A26020"/>
    <w:rsid w:val="13104F2B"/>
    <w:rsid w:val="1329E0F7"/>
    <w:rsid w:val="137248CC"/>
    <w:rsid w:val="137FF261"/>
    <w:rsid w:val="138A3EE2"/>
    <w:rsid w:val="13AE037F"/>
    <w:rsid w:val="13B49A89"/>
    <w:rsid w:val="13F0D14B"/>
    <w:rsid w:val="1416748B"/>
    <w:rsid w:val="149BC97C"/>
    <w:rsid w:val="149F2345"/>
    <w:rsid w:val="14A87C5B"/>
    <w:rsid w:val="14BBBBEA"/>
    <w:rsid w:val="14C2B735"/>
    <w:rsid w:val="14CA75FC"/>
    <w:rsid w:val="14CA9FFA"/>
    <w:rsid w:val="14DCD759"/>
    <w:rsid w:val="1517D0AA"/>
    <w:rsid w:val="152E6079"/>
    <w:rsid w:val="153111B7"/>
    <w:rsid w:val="1537B323"/>
    <w:rsid w:val="1537F475"/>
    <w:rsid w:val="153FE412"/>
    <w:rsid w:val="157344D3"/>
    <w:rsid w:val="15748ED6"/>
    <w:rsid w:val="15849C92"/>
    <w:rsid w:val="1591ED40"/>
    <w:rsid w:val="15B22259"/>
    <w:rsid w:val="15B8AEDB"/>
    <w:rsid w:val="15D7F5E0"/>
    <w:rsid w:val="16044536"/>
    <w:rsid w:val="1613F703"/>
    <w:rsid w:val="164AE6AF"/>
    <w:rsid w:val="16617597"/>
    <w:rsid w:val="167EF546"/>
    <w:rsid w:val="16829D06"/>
    <w:rsid w:val="168F1094"/>
    <w:rsid w:val="16B3B755"/>
    <w:rsid w:val="16BD50FA"/>
    <w:rsid w:val="16C26ACD"/>
    <w:rsid w:val="16D94DBD"/>
    <w:rsid w:val="16F13C64"/>
    <w:rsid w:val="1715708D"/>
    <w:rsid w:val="17294195"/>
    <w:rsid w:val="17313338"/>
    <w:rsid w:val="1733B77C"/>
    <w:rsid w:val="173A6EF3"/>
    <w:rsid w:val="17A523BF"/>
    <w:rsid w:val="17ABF3AD"/>
    <w:rsid w:val="17B9AA47"/>
    <w:rsid w:val="17BA085C"/>
    <w:rsid w:val="17E171E1"/>
    <w:rsid w:val="181272AA"/>
    <w:rsid w:val="1826D93F"/>
    <w:rsid w:val="1840DCCB"/>
    <w:rsid w:val="1854075E"/>
    <w:rsid w:val="185C63A6"/>
    <w:rsid w:val="18636BE4"/>
    <w:rsid w:val="186E2A10"/>
    <w:rsid w:val="186FD517"/>
    <w:rsid w:val="18A2E362"/>
    <w:rsid w:val="18B3FF82"/>
    <w:rsid w:val="18CAFEB8"/>
    <w:rsid w:val="18CE7A2D"/>
    <w:rsid w:val="18E24E3C"/>
    <w:rsid w:val="18F38E32"/>
    <w:rsid w:val="18F6ECC4"/>
    <w:rsid w:val="19395B24"/>
    <w:rsid w:val="194C4FDB"/>
    <w:rsid w:val="196988F7"/>
    <w:rsid w:val="1997FBB2"/>
    <w:rsid w:val="19C50E76"/>
    <w:rsid w:val="19DE4CA2"/>
    <w:rsid w:val="1A177F62"/>
    <w:rsid w:val="1A1AFBFC"/>
    <w:rsid w:val="1A1F0FB0"/>
    <w:rsid w:val="1A1F78F2"/>
    <w:rsid w:val="1A29CD3B"/>
    <w:rsid w:val="1A47A529"/>
    <w:rsid w:val="1A4E1FFC"/>
    <w:rsid w:val="1A5B7B14"/>
    <w:rsid w:val="1A61EE8E"/>
    <w:rsid w:val="1AA78C56"/>
    <w:rsid w:val="1AC1374A"/>
    <w:rsid w:val="1AD4FB67"/>
    <w:rsid w:val="1B1FBDCD"/>
    <w:rsid w:val="1B441F1E"/>
    <w:rsid w:val="1B5968BD"/>
    <w:rsid w:val="1B5F8EC4"/>
    <w:rsid w:val="1B6723D1"/>
    <w:rsid w:val="1B85CF97"/>
    <w:rsid w:val="1B87929B"/>
    <w:rsid w:val="1BAD2203"/>
    <w:rsid w:val="1BB3E2E5"/>
    <w:rsid w:val="1BD6882A"/>
    <w:rsid w:val="1BF7BAB4"/>
    <w:rsid w:val="1C14F735"/>
    <w:rsid w:val="1C2098DC"/>
    <w:rsid w:val="1C23CA6D"/>
    <w:rsid w:val="1C3B0B4B"/>
    <w:rsid w:val="1C61B0B8"/>
    <w:rsid w:val="1CA7D944"/>
    <w:rsid w:val="1CBF402D"/>
    <w:rsid w:val="1CEAD0F8"/>
    <w:rsid w:val="1CEE2FDC"/>
    <w:rsid w:val="1CF3BC40"/>
    <w:rsid w:val="1D2094BC"/>
    <w:rsid w:val="1D29414C"/>
    <w:rsid w:val="1D55AA6A"/>
    <w:rsid w:val="1D58894B"/>
    <w:rsid w:val="1D9C3417"/>
    <w:rsid w:val="1DCC0FCA"/>
    <w:rsid w:val="1DDD36B5"/>
    <w:rsid w:val="1DF11062"/>
    <w:rsid w:val="1DF1C7BA"/>
    <w:rsid w:val="1DF89E64"/>
    <w:rsid w:val="1E458B31"/>
    <w:rsid w:val="1E4B1658"/>
    <w:rsid w:val="1E65720F"/>
    <w:rsid w:val="1E6F62D1"/>
    <w:rsid w:val="1E9A6CB7"/>
    <w:rsid w:val="1F0AE9C1"/>
    <w:rsid w:val="1F45995F"/>
    <w:rsid w:val="1F651C9A"/>
    <w:rsid w:val="1F7E1308"/>
    <w:rsid w:val="1FB17BC3"/>
    <w:rsid w:val="1FBDF269"/>
    <w:rsid w:val="1FE44E6E"/>
    <w:rsid w:val="1FF5FD82"/>
    <w:rsid w:val="1FF9EDE4"/>
    <w:rsid w:val="201185A6"/>
    <w:rsid w:val="2022EB62"/>
    <w:rsid w:val="20311FAE"/>
    <w:rsid w:val="205AE028"/>
    <w:rsid w:val="205D70B4"/>
    <w:rsid w:val="20660B17"/>
    <w:rsid w:val="206A1D89"/>
    <w:rsid w:val="2081E23D"/>
    <w:rsid w:val="20DF4136"/>
    <w:rsid w:val="2105C4B4"/>
    <w:rsid w:val="21144CC0"/>
    <w:rsid w:val="212A889E"/>
    <w:rsid w:val="212AB35C"/>
    <w:rsid w:val="215D033F"/>
    <w:rsid w:val="215D154A"/>
    <w:rsid w:val="21673C71"/>
    <w:rsid w:val="216DCAE2"/>
    <w:rsid w:val="21716598"/>
    <w:rsid w:val="218FD0A7"/>
    <w:rsid w:val="21ABCD90"/>
    <w:rsid w:val="21F1251D"/>
    <w:rsid w:val="21F2F782"/>
    <w:rsid w:val="220D4389"/>
    <w:rsid w:val="225BEA20"/>
    <w:rsid w:val="226F085A"/>
    <w:rsid w:val="22C2DE42"/>
    <w:rsid w:val="22C50FFA"/>
    <w:rsid w:val="22D2003D"/>
    <w:rsid w:val="22D57447"/>
    <w:rsid w:val="2327CDBF"/>
    <w:rsid w:val="232DFE59"/>
    <w:rsid w:val="2337D3FC"/>
    <w:rsid w:val="234335CE"/>
    <w:rsid w:val="23595E7C"/>
    <w:rsid w:val="23C07DF2"/>
    <w:rsid w:val="23F2A6D4"/>
    <w:rsid w:val="24082B8B"/>
    <w:rsid w:val="24192077"/>
    <w:rsid w:val="2446DC6F"/>
    <w:rsid w:val="245DF68D"/>
    <w:rsid w:val="246DB5E9"/>
    <w:rsid w:val="2482E083"/>
    <w:rsid w:val="24882B9B"/>
    <w:rsid w:val="248EE238"/>
    <w:rsid w:val="24A1EC0D"/>
    <w:rsid w:val="24C333CF"/>
    <w:rsid w:val="24D88AAF"/>
    <w:rsid w:val="24F0EEB1"/>
    <w:rsid w:val="24F2FE65"/>
    <w:rsid w:val="251307A7"/>
    <w:rsid w:val="2524ED67"/>
    <w:rsid w:val="25259403"/>
    <w:rsid w:val="256D035D"/>
    <w:rsid w:val="2576CA30"/>
    <w:rsid w:val="257EABC0"/>
    <w:rsid w:val="2593CE82"/>
    <w:rsid w:val="25CE5D03"/>
    <w:rsid w:val="25E11CE8"/>
    <w:rsid w:val="25EFF4CC"/>
    <w:rsid w:val="25FAA76D"/>
    <w:rsid w:val="2610916B"/>
    <w:rsid w:val="26477848"/>
    <w:rsid w:val="2658AAAF"/>
    <w:rsid w:val="26B968F8"/>
    <w:rsid w:val="26CDABB4"/>
    <w:rsid w:val="26E456C1"/>
    <w:rsid w:val="273BC0C4"/>
    <w:rsid w:val="277415F8"/>
    <w:rsid w:val="278CBD52"/>
    <w:rsid w:val="27CA3EC6"/>
    <w:rsid w:val="27D257F2"/>
    <w:rsid w:val="27E41BCE"/>
    <w:rsid w:val="27E9D9D7"/>
    <w:rsid w:val="2807FF25"/>
    <w:rsid w:val="28279106"/>
    <w:rsid w:val="28422441"/>
    <w:rsid w:val="284A68F2"/>
    <w:rsid w:val="285F39DA"/>
    <w:rsid w:val="2862DD86"/>
    <w:rsid w:val="28729189"/>
    <w:rsid w:val="2880B358"/>
    <w:rsid w:val="28B29700"/>
    <w:rsid w:val="28BC9644"/>
    <w:rsid w:val="28FB9142"/>
    <w:rsid w:val="291F0845"/>
    <w:rsid w:val="29226256"/>
    <w:rsid w:val="29494738"/>
    <w:rsid w:val="295AD0C8"/>
    <w:rsid w:val="296ED6BB"/>
    <w:rsid w:val="29726A93"/>
    <w:rsid w:val="2978972C"/>
    <w:rsid w:val="2A515405"/>
    <w:rsid w:val="2A5FE707"/>
    <w:rsid w:val="2A6202BF"/>
    <w:rsid w:val="2A7CD927"/>
    <w:rsid w:val="2A8EA120"/>
    <w:rsid w:val="2A92EB86"/>
    <w:rsid w:val="2A9F0073"/>
    <w:rsid w:val="2ABE32B7"/>
    <w:rsid w:val="2AC4828E"/>
    <w:rsid w:val="2AD050FA"/>
    <w:rsid w:val="2AE5D364"/>
    <w:rsid w:val="2B16524D"/>
    <w:rsid w:val="2B1713E6"/>
    <w:rsid w:val="2B4206A1"/>
    <w:rsid w:val="2B76B1AE"/>
    <w:rsid w:val="2B9325A5"/>
    <w:rsid w:val="2B9CC03D"/>
    <w:rsid w:val="2B9EB81D"/>
    <w:rsid w:val="2BAAD691"/>
    <w:rsid w:val="2BBA1118"/>
    <w:rsid w:val="2BD73EF7"/>
    <w:rsid w:val="2BE3EB5A"/>
    <w:rsid w:val="2BF50005"/>
    <w:rsid w:val="2C1BEA2D"/>
    <w:rsid w:val="2C2512A9"/>
    <w:rsid w:val="2C41597C"/>
    <w:rsid w:val="2C421D71"/>
    <w:rsid w:val="2C4A978B"/>
    <w:rsid w:val="2C4BFA08"/>
    <w:rsid w:val="2C52BAFD"/>
    <w:rsid w:val="2C832B98"/>
    <w:rsid w:val="2C99CFAF"/>
    <w:rsid w:val="2CA1A8D1"/>
    <w:rsid w:val="2CBB5002"/>
    <w:rsid w:val="2CBB705A"/>
    <w:rsid w:val="2CBF24BD"/>
    <w:rsid w:val="2CCC6C5B"/>
    <w:rsid w:val="2CD157BC"/>
    <w:rsid w:val="2CDCFBB2"/>
    <w:rsid w:val="2CF6C405"/>
    <w:rsid w:val="2D15D485"/>
    <w:rsid w:val="2D3587ED"/>
    <w:rsid w:val="2D3F9EBC"/>
    <w:rsid w:val="2D57476C"/>
    <w:rsid w:val="2D5B7F85"/>
    <w:rsid w:val="2D7B6DED"/>
    <w:rsid w:val="2D81F22F"/>
    <w:rsid w:val="2DCD6E55"/>
    <w:rsid w:val="2DD39792"/>
    <w:rsid w:val="2E1731BE"/>
    <w:rsid w:val="2E2FF347"/>
    <w:rsid w:val="2E38AF36"/>
    <w:rsid w:val="2E4C0DAF"/>
    <w:rsid w:val="2E4E3C1B"/>
    <w:rsid w:val="2E5DF528"/>
    <w:rsid w:val="2E7C4015"/>
    <w:rsid w:val="2E86FAA1"/>
    <w:rsid w:val="2ED16BB5"/>
    <w:rsid w:val="2ED4976E"/>
    <w:rsid w:val="2EDC697F"/>
    <w:rsid w:val="2EE66A5E"/>
    <w:rsid w:val="2EF382C2"/>
    <w:rsid w:val="2EFC4EEC"/>
    <w:rsid w:val="2EFE97D1"/>
    <w:rsid w:val="2F1929CB"/>
    <w:rsid w:val="2F65DCD3"/>
    <w:rsid w:val="2F69980B"/>
    <w:rsid w:val="2F6C315F"/>
    <w:rsid w:val="2FA2829D"/>
    <w:rsid w:val="2FA309E5"/>
    <w:rsid w:val="2FCBA2EB"/>
    <w:rsid w:val="2FD8E4DE"/>
    <w:rsid w:val="3007E9DC"/>
    <w:rsid w:val="303D1190"/>
    <w:rsid w:val="3041A094"/>
    <w:rsid w:val="304B2988"/>
    <w:rsid w:val="30557EA9"/>
    <w:rsid w:val="30614A93"/>
    <w:rsid w:val="3064AC29"/>
    <w:rsid w:val="30785BF7"/>
    <w:rsid w:val="3080D90C"/>
    <w:rsid w:val="30846E18"/>
    <w:rsid w:val="30B39B33"/>
    <w:rsid w:val="30DD9B59"/>
    <w:rsid w:val="31090D32"/>
    <w:rsid w:val="3132B222"/>
    <w:rsid w:val="3151DB80"/>
    <w:rsid w:val="31752343"/>
    <w:rsid w:val="3176F68C"/>
    <w:rsid w:val="31974197"/>
    <w:rsid w:val="31CA000A"/>
    <w:rsid w:val="31DC9826"/>
    <w:rsid w:val="31F26973"/>
    <w:rsid w:val="320F7A4D"/>
    <w:rsid w:val="32108171"/>
    <w:rsid w:val="3217C8CF"/>
    <w:rsid w:val="32838B52"/>
    <w:rsid w:val="328E7796"/>
    <w:rsid w:val="32B573F3"/>
    <w:rsid w:val="32EF41B1"/>
    <w:rsid w:val="32F2EB89"/>
    <w:rsid w:val="32FFB144"/>
    <w:rsid w:val="3322C7F1"/>
    <w:rsid w:val="3334E553"/>
    <w:rsid w:val="3370D546"/>
    <w:rsid w:val="33718BA5"/>
    <w:rsid w:val="338757C0"/>
    <w:rsid w:val="33975FAF"/>
    <w:rsid w:val="33BB47AB"/>
    <w:rsid w:val="33EE99C3"/>
    <w:rsid w:val="340CF38F"/>
    <w:rsid w:val="343D2E6A"/>
    <w:rsid w:val="34F9DA50"/>
    <w:rsid w:val="3519DA92"/>
    <w:rsid w:val="351F16A0"/>
    <w:rsid w:val="3550C32C"/>
    <w:rsid w:val="357DD50C"/>
    <w:rsid w:val="359BE568"/>
    <w:rsid w:val="35A07FDB"/>
    <w:rsid w:val="35A8C3F0"/>
    <w:rsid w:val="35B9778D"/>
    <w:rsid w:val="35CACFCB"/>
    <w:rsid w:val="35DA369F"/>
    <w:rsid w:val="361A3B32"/>
    <w:rsid w:val="362A79A8"/>
    <w:rsid w:val="363D8A69"/>
    <w:rsid w:val="36490F0B"/>
    <w:rsid w:val="369AF759"/>
    <w:rsid w:val="36B12E6B"/>
    <w:rsid w:val="36CF97B8"/>
    <w:rsid w:val="373F0443"/>
    <w:rsid w:val="3747B2E9"/>
    <w:rsid w:val="374845CB"/>
    <w:rsid w:val="3754002A"/>
    <w:rsid w:val="37544AE5"/>
    <w:rsid w:val="3796B8F1"/>
    <w:rsid w:val="37A36083"/>
    <w:rsid w:val="37C3569A"/>
    <w:rsid w:val="37D1FB00"/>
    <w:rsid w:val="37FF4758"/>
    <w:rsid w:val="380F51FC"/>
    <w:rsid w:val="38184893"/>
    <w:rsid w:val="381BEFE3"/>
    <w:rsid w:val="38679E36"/>
    <w:rsid w:val="386FF097"/>
    <w:rsid w:val="38754B4D"/>
    <w:rsid w:val="38B566DE"/>
    <w:rsid w:val="38C82DBE"/>
    <w:rsid w:val="38CD7043"/>
    <w:rsid w:val="38DF7CCD"/>
    <w:rsid w:val="38E22128"/>
    <w:rsid w:val="392111F0"/>
    <w:rsid w:val="393550C0"/>
    <w:rsid w:val="3964AD93"/>
    <w:rsid w:val="3982C6AC"/>
    <w:rsid w:val="3987D6EF"/>
    <w:rsid w:val="39AB79C0"/>
    <w:rsid w:val="3A0D3900"/>
    <w:rsid w:val="3A23347D"/>
    <w:rsid w:val="3A3E33F0"/>
    <w:rsid w:val="3A4DA598"/>
    <w:rsid w:val="3A4FBACB"/>
    <w:rsid w:val="3A502BD2"/>
    <w:rsid w:val="3A69812C"/>
    <w:rsid w:val="3A76F127"/>
    <w:rsid w:val="3ABCB651"/>
    <w:rsid w:val="3AC2DD5A"/>
    <w:rsid w:val="3ACBED40"/>
    <w:rsid w:val="3AE22A0F"/>
    <w:rsid w:val="3AE4D459"/>
    <w:rsid w:val="3B0D2188"/>
    <w:rsid w:val="3B12846C"/>
    <w:rsid w:val="3B1307AA"/>
    <w:rsid w:val="3B301FCD"/>
    <w:rsid w:val="3B810429"/>
    <w:rsid w:val="3B81A5D6"/>
    <w:rsid w:val="3B85631D"/>
    <w:rsid w:val="3B8771D2"/>
    <w:rsid w:val="3B8CE8A6"/>
    <w:rsid w:val="3B9FA9C7"/>
    <w:rsid w:val="3BBFB332"/>
    <w:rsid w:val="3BC06921"/>
    <w:rsid w:val="3BC140D7"/>
    <w:rsid w:val="3BD18AC6"/>
    <w:rsid w:val="3BD2C427"/>
    <w:rsid w:val="3BFFFFF4"/>
    <w:rsid w:val="3C544365"/>
    <w:rsid w:val="3C6A4F71"/>
    <w:rsid w:val="3C9E1A0D"/>
    <w:rsid w:val="3CA43D33"/>
    <w:rsid w:val="3CA8F886"/>
    <w:rsid w:val="3CB659D4"/>
    <w:rsid w:val="3CC7C1DF"/>
    <w:rsid w:val="3CE16FA7"/>
    <w:rsid w:val="3CE5292F"/>
    <w:rsid w:val="3D0943AF"/>
    <w:rsid w:val="3D09FCA0"/>
    <w:rsid w:val="3D15D3ED"/>
    <w:rsid w:val="3D492475"/>
    <w:rsid w:val="3D49C8C3"/>
    <w:rsid w:val="3D6B58E8"/>
    <w:rsid w:val="3D75ADD5"/>
    <w:rsid w:val="3D79EECB"/>
    <w:rsid w:val="3D8D1F30"/>
    <w:rsid w:val="3DAC3AAC"/>
    <w:rsid w:val="3DC81AB0"/>
    <w:rsid w:val="3DDF457B"/>
    <w:rsid w:val="3DE7A1C9"/>
    <w:rsid w:val="3DF27AEF"/>
    <w:rsid w:val="3E0BD005"/>
    <w:rsid w:val="3E12041A"/>
    <w:rsid w:val="3E2A6BEB"/>
    <w:rsid w:val="3E47FC12"/>
    <w:rsid w:val="3E4F9804"/>
    <w:rsid w:val="3E563BD0"/>
    <w:rsid w:val="3EA53B71"/>
    <w:rsid w:val="3F188789"/>
    <w:rsid w:val="3F1B10C4"/>
    <w:rsid w:val="3F1C453D"/>
    <w:rsid w:val="3F213FD8"/>
    <w:rsid w:val="3F296123"/>
    <w:rsid w:val="3F469EF5"/>
    <w:rsid w:val="3F53894E"/>
    <w:rsid w:val="3F56A05F"/>
    <w:rsid w:val="3FA74455"/>
    <w:rsid w:val="3FC4B2C4"/>
    <w:rsid w:val="3FE1343B"/>
    <w:rsid w:val="3FF100E4"/>
    <w:rsid w:val="3FF67C78"/>
    <w:rsid w:val="4004D3D8"/>
    <w:rsid w:val="4015053D"/>
    <w:rsid w:val="40153E94"/>
    <w:rsid w:val="404ACE35"/>
    <w:rsid w:val="4055CE98"/>
    <w:rsid w:val="406925D2"/>
    <w:rsid w:val="40816985"/>
    <w:rsid w:val="408286E8"/>
    <w:rsid w:val="4099B9C1"/>
    <w:rsid w:val="40A61AB6"/>
    <w:rsid w:val="40BB4B6C"/>
    <w:rsid w:val="40D0174F"/>
    <w:rsid w:val="40D1FB70"/>
    <w:rsid w:val="4115AF44"/>
    <w:rsid w:val="41364F99"/>
    <w:rsid w:val="4152D26F"/>
    <w:rsid w:val="4167C9AD"/>
    <w:rsid w:val="4192E417"/>
    <w:rsid w:val="41A4C638"/>
    <w:rsid w:val="41D10C71"/>
    <w:rsid w:val="41DA6A9C"/>
    <w:rsid w:val="41E86548"/>
    <w:rsid w:val="41EF8CF9"/>
    <w:rsid w:val="41FA038B"/>
    <w:rsid w:val="4256623C"/>
    <w:rsid w:val="4280A645"/>
    <w:rsid w:val="428CF6BB"/>
    <w:rsid w:val="42C70ED5"/>
    <w:rsid w:val="42CFAC20"/>
    <w:rsid w:val="42D6A8B6"/>
    <w:rsid w:val="43157D4B"/>
    <w:rsid w:val="433FCBC5"/>
    <w:rsid w:val="434BBF93"/>
    <w:rsid w:val="4363E3D7"/>
    <w:rsid w:val="43A0C62C"/>
    <w:rsid w:val="43C5EE76"/>
    <w:rsid w:val="43CFDE95"/>
    <w:rsid w:val="43D5D592"/>
    <w:rsid w:val="43DBC28A"/>
    <w:rsid w:val="43DC88B3"/>
    <w:rsid w:val="4424CE80"/>
    <w:rsid w:val="442C9887"/>
    <w:rsid w:val="4444913B"/>
    <w:rsid w:val="4446896C"/>
    <w:rsid w:val="4456C27E"/>
    <w:rsid w:val="44729B01"/>
    <w:rsid w:val="448A2355"/>
    <w:rsid w:val="448BE580"/>
    <w:rsid w:val="44A75A7D"/>
    <w:rsid w:val="44AF7BC5"/>
    <w:rsid w:val="44B9E9F0"/>
    <w:rsid w:val="44C59C47"/>
    <w:rsid w:val="44C62A35"/>
    <w:rsid w:val="44E68788"/>
    <w:rsid w:val="4511E41E"/>
    <w:rsid w:val="452B2418"/>
    <w:rsid w:val="4548EEA4"/>
    <w:rsid w:val="454E4ABF"/>
    <w:rsid w:val="45829F2D"/>
    <w:rsid w:val="45861815"/>
    <w:rsid w:val="4589EA87"/>
    <w:rsid w:val="459AD810"/>
    <w:rsid w:val="45FAF3B3"/>
    <w:rsid w:val="4601B641"/>
    <w:rsid w:val="46078424"/>
    <w:rsid w:val="4608DF1E"/>
    <w:rsid w:val="462AC653"/>
    <w:rsid w:val="463A71EA"/>
    <w:rsid w:val="464984E9"/>
    <w:rsid w:val="466E95D5"/>
    <w:rsid w:val="4690361A"/>
    <w:rsid w:val="469C4D8A"/>
    <w:rsid w:val="46BD2F4A"/>
    <w:rsid w:val="46D5D158"/>
    <w:rsid w:val="46D627CF"/>
    <w:rsid w:val="46F83D44"/>
    <w:rsid w:val="4711FE84"/>
    <w:rsid w:val="471A1F65"/>
    <w:rsid w:val="471FC4FB"/>
    <w:rsid w:val="47B9760A"/>
    <w:rsid w:val="47CC3DAD"/>
    <w:rsid w:val="47CCB780"/>
    <w:rsid w:val="47D9DF34"/>
    <w:rsid w:val="47FABC58"/>
    <w:rsid w:val="4818EBD3"/>
    <w:rsid w:val="48348FE3"/>
    <w:rsid w:val="483F3262"/>
    <w:rsid w:val="4842CEE2"/>
    <w:rsid w:val="484E350F"/>
    <w:rsid w:val="485DD74A"/>
    <w:rsid w:val="485E0F09"/>
    <w:rsid w:val="4872559F"/>
    <w:rsid w:val="4875CAFC"/>
    <w:rsid w:val="4880924E"/>
    <w:rsid w:val="488E487C"/>
    <w:rsid w:val="48CA6016"/>
    <w:rsid w:val="48D6FD82"/>
    <w:rsid w:val="49283159"/>
    <w:rsid w:val="493A9782"/>
    <w:rsid w:val="493CCB1E"/>
    <w:rsid w:val="495D2997"/>
    <w:rsid w:val="496FD2CD"/>
    <w:rsid w:val="4983A5DC"/>
    <w:rsid w:val="49CECC4C"/>
    <w:rsid w:val="4A1C078F"/>
    <w:rsid w:val="4A263258"/>
    <w:rsid w:val="4A3A0DF1"/>
    <w:rsid w:val="4A5BB830"/>
    <w:rsid w:val="4A9CC217"/>
    <w:rsid w:val="4AB9B989"/>
    <w:rsid w:val="4ACC2706"/>
    <w:rsid w:val="4ADD336D"/>
    <w:rsid w:val="4AFBB93F"/>
    <w:rsid w:val="4B292747"/>
    <w:rsid w:val="4B56C33E"/>
    <w:rsid w:val="4B73A063"/>
    <w:rsid w:val="4B9D13B1"/>
    <w:rsid w:val="4BB4A2FD"/>
    <w:rsid w:val="4BB8DAC0"/>
    <w:rsid w:val="4BBA2C83"/>
    <w:rsid w:val="4BD64FB8"/>
    <w:rsid w:val="4C052474"/>
    <w:rsid w:val="4C1F94E6"/>
    <w:rsid w:val="4C4DC961"/>
    <w:rsid w:val="4C78CCDB"/>
    <w:rsid w:val="4CA6A307"/>
    <w:rsid w:val="4CE3F9E8"/>
    <w:rsid w:val="4CEF0B00"/>
    <w:rsid w:val="4D24C81B"/>
    <w:rsid w:val="4DE8F09B"/>
    <w:rsid w:val="4DEE8A9C"/>
    <w:rsid w:val="4E05B67C"/>
    <w:rsid w:val="4E23056D"/>
    <w:rsid w:val="4E232B55"/>
    <w:rsid w:val="4E252988"/>
    <w:rsid w:val="4E260D19"/>
    <w:rsid w:val="4E607EEA"/>
    <w:rsid w:val="4E9A6EAE"/>
    <w:rsid w:val="4EA36FDA"/>
    <w:rsid w:val="4EB2DB31"/>
    <w:rsid w:val="4ED67758"/>
    <w:rsid w:val="4EFC1E2B"/>
    <w:rsid w:val="4F26189A"/>
    <w:rsid w:val="4F2B3503"/>
    <w:rsid w:val="4F362AE5"/>
    <w:rsid w:val="4F53F391"/>
    <w:rsid w:val="4F9B2E12"/>
    <w:rsid w:val="4FA54693"/>
    <w:rsid w:val="4FF6572F"/>
    <w:rsid w:val="50026907"/>
    <w:rsid w:val="50A45D10"/>
    <w:rsid w:val="50CA4D95"/>
    <w:rsid w:val="50CB6B4B"/>
    <w:rsid w:val="50DB50AB"/>
    <w:rsid w:val="50EFD8B0"/>
    <w:rsid w:val="50FF750F"/>
    <w:rsid w:val="510915C0"/>
    <w:rsid w:val="516C5B8C"/>
    <w:rsid w:val="5175FABB"/>
    <w:rsid w:val="5177BF17"/>
    <w:rsid w:val="519B7868"/>
    <w:rsid w:val="51A72A61"/>
    <w:rsid w:val="51A9D2D7"/>
    <w:rsid w:val="51DF538F"/>
    <w:rsid w:val="51E8AE21"/>
    <w:rsid w:val="52213491"/>
    <w:rsid w:val="5266B4E1"/>
    <w:rsid w:val="52703871"/>
    <w:rsid w:val="5297919A"/>
    <w:rsid w:val="52D67606"/>
    <w:rsid w:val="52EF4681"/>
    <w:rsid w:val="530EE5BB"/>
    <w:rsid w:val="538885D8"/>
    <w:rsid w:val="53B2C1B3"/>
    <w:rsid w:val="540D2FEF"/>
    <w:rsid w:val="540FF7CE"/>
    <w:rsid w:val="5410FE61"/>
    <w:rsid w:val="541DFA73"/>
    <w:rsid w:val="54259D27"/>
    <w:rsid w:val="542E52EC"/>
    <w:rsid w:val="54409CB0"/>
    <w:rsid w:val="5442E32C"/>
    <w:rsid w:val="544E3B8E"/>
    <w:rsid w:val="54505743"/>
    <w:rsid w:val="545826D8"/>
    <w:rsid w:val="546FB4F6"/>
    <w:rsid w:val="548EC26D"/>
    <w:rsid w:val="54D119C9"/>
    <w:rsid w:val="54E6098C"/>
    <w:rsid w:val="54FA02C2"/>
    <w:rsid w:val="552807EA"/>
    <w:rsid w:val="553049BE"/>
    <w:rsid w:val="5533ACA0"/>
    <w:rsid w:val="5538995A"/>
    <w:rsid w:val="553E7C0E"/>
    <w:rsid w:val="554B8556"/>
    <w:rsid w:val="55591B2D"/>
    <w:rsid w:val="556BA310"/>
    <w:rsid w:val="559941C5"/>
    <w:rsid w:val="55A6D001"/>
    <w:rsid w:val="55B2D757"/>
    <w:rsid w:val="55C38AAE"/>
    <w:rsid w:val="55DCBE28"/>
    <w:rsid w:val="55FEFC33"/>
    <w:rsid w:val="562ED536"/>
    <w:rsid w:val="562F2C4E"/>
    <w:rsid w:val="56380F37"/>
    <w:rsid w:val="56493760"/>
    <w:rsid w:val="5649BB5D"/>
    <w:rsid w:val="56696E8A"/>
    <w:rsid w:val="567E6FBB"/>
    <w:rsid w:val="56854946"/>
    <w:rsid w:val="568AA13F"/>
    <w:rsid w:val="56999D50"/>
    <w:rsid w:val="56B49A7C"/>
    <w:rsid w:val="56E6F8C0"/>
    <w:rsid w:val="56F8F2FD"/>
    <w:rsid w:val="57566F14"/>
    <w:rsid w:val="5760EC1E"/>
    <w:rsid w:val="578AAD3F"/>
    <w:rsid w:val="5794A197"/>
    <w:rsid w:val="57A6607F"/>
    <w:rsid w:val="57BB63E1"/>
    <w:rsid w:val="57E16969"/>
    <w:rsid w:val="57F0C064"/>
    <w:rsid w:val="58015D1C"/>
    <w:rsid w:val="580FAC23"/>
    <w:rsid w:val="583470E0"/>
    <w:rsid w:val="584EF028"/>
    <w:rsid w:val="58A26767"/>
    <w:rsid w:val="58A4735A"/>
    <w:rsid w:val="58B4FA55"/>
    <w:rsid w:val="58C16080"/>
    <w:rsid w:val="58C710FF"/>
    <w:rsid w:val="58C81032"/>
    <w:rsid w:val="58C92891"/>
    <w:rsid w:val="58DABA10"/>
    <w:rsid w:val="58E0E9A5"/>
    <w:rsid w:val="5914EDD0"/>
    <w:rsid w:val="59197A31"/>
    <w:rsid w:val="592A8592"/>
    <w:rsid w:val="594B4321"/>
    <w:rsid w:val="594FD6D8"/>
    <w:rsid w:val="5951130F"/>
    <w:rsid w:val="5973D0BD"/>
    <w:rsid w:val="59801A3F"/>
    <w:rsid w:val="5994834F"/>
    <w:rsid w:val="59B2B437"/>
    <w:rsid w:val="59ED134C"/>
    <w:rsid w:val="5A0F2C22"/>
    <w:rsid w:val="5A4A4C8F"/>
    <w:rsid w:val="5A5C7EFF"/>
    <w:rsid w:val="5A6BC2CF"/>
    <w:rsid w:val="5A6FA75F"/>
    <w:rsid w:val="5AA56F69"/>
    <w:rsid w:val="5ABC2D00"/>
    <w:rsid w:val="5ACF4578"/>
    <w:rsid w:val="5AE44556"/>
    <w:rsid w:val="5AFBECA5"/>
    <w:rsid w:val="5B504847"/>
    <w:rsid w:val="5B7D469C"/>
    <w:rsid w:val="5B7E0FFE"/>
    <w:rsid w:val="5B91E13B"/>
    <w:rsid w:val="5BB88A87"/>
    <w:rsid w:val="5BC0A905"/>
    <w:rsid w:val="5BE31BC3"/>
    <w:rsid w:val="5BF85FEA"/>
    <w:rsid w:val="5BFD0719"/>
    <w:rsid w:val="5BFEC033"/>
    <w:rsid w:val="5C456ED9"/>
    <w:rsid w:val="5C465EC6"/>
    <w:rsid w:val="5C79F8C8"/>
    <w:rsid w:val="5C9AA7FA"/>
    <w:rsid w:val="5C9FC799"/>
    <w:rsid w:val="5CA51196"/>
    <w:rsid w:val="5CD31D4C"/>
    <w:rsid w:val="5CE01132"/>
    <w:rsid w:val="5CEEB55B"/>
    <w:rsid w:val="5CF96D98"/>
    <w:rsid w:val="5D07D6A0"/>
    <w:rsid w:val="5D08DED4"/>
    <w:rsid w:val="5D0AB609"/>
    <w:rsid w:val="5D10BC6C"/>
    <w:rsid w:val="5D456E90"/>
    <w:rsid w:val="5D4B929D"/>
    <w:rsid w:val="5D4CEF27"/>
    <w:rsid w:val="5D517613"/>
    <w:rsid w:val="5D5DBEC8"/>
    <w:rsid w:val="5D6A446F"/>
    <w:rsid w:val="5D7E5786"/>
    <w:rsid w:val="5D9584DF"/>
    <w:rsid w:val="5DBB7CAC"/>
    <w:rsid w:val="5DD7EE57"/>
    <w:rsid w:val="5E025CC8"/>
    <w:rsid w:val="5E1C1A3A"/>
    <w:rsid w:val="5E33A6C6"/>
    <w:rsid w:val="5E431B43"/>
    <w:rsid w:val="5E726FDC"/>
    <w:rsid w:val="5E75E4AE"/>
    <w:rsid w:val="5EBA05DF"/>
    <w:rsid w:val="5ED021B6"/>
    <w:rsid w:val="5EEBAF3E"/>
    <w:rsid w:val="5F0A2299"/>
    <w:rsid w:val="5F0B4B9A"/>
    <w:rsid w:val="5F49F47A"/>
    <w:rsid w:val="5F521D03"/>
    <w:rsid w:val="5F5FB12A"/>
    <w:rsid w:val="5F74EEEB"/>
    <w:rsid w:val="5F98E306"/>
    <w:rsid w:val="5F9E879F"/>
    <w:rsid w:val="5FAE1040"/>
    <w:rsid w:val="5FB1D985"/>
    <w:rsid w:val="5FD4818D"/>
    <w:rsid w:val="5FE0958C"/>
    <w:rsid w:val="5FF20BB0"/>
    <w:rsid w:val="6001A6D6"/>
    <w:rsid w:val="6009903D"/>
    <w:rsid w:val="604649A8"/>
    <w:rsid w:val="6051763D"/>
    <w:rsid w:val="6054BDD8"/>
    <w:rsid w:val="60707C79"/>
    <w:rsid w:val="6076693B"/>
    <w:rsid w:val="607AC816"/>
    <w:rsid w:val="6086CD47"/>
    <w:rsid w:val="60CD5358"/>
    <w:rsid w:val="611F7CFD"/>
    <w:rsid w:val="612837A1"/>
    <w:rsid w:val="613FE9F6"/>
    <w:rsid w:val="61469300"/>
    <w:rsid w:val="614997E1"/>
    <w:rsid w:val="616103F7"/>
    <w:rsid w:val="616809A2"/>
    <w:rsid w:val="616FAB8C"/>
    <w:rsid w:val="617A0EC5"/>
    <w:rsid w:val="6192CF6A"/>
    <w:rsid w:val="61A856A0"/>
    <w:rsid w:val="61ABE20E"/>
    <w:rsid w:val="61ADF0DB"/>
    <w:rsid w:val="61AFAE85"/>
    <w:rsid w:val="61CDA3C9"/>
    <w:rsid w:val="61CF8F3A"/>
    <w:rsid w:val="61F84936"/>
    <w:rsid w:val="61FA27B0"/>
    <w:rsid w:val="6211AF9B"/>
    <w:rsid w:val="6260E005"/>
    <w:rsid w:val="6273158B"/>
    <w:rsid w:val="627EAEE0"/>
    <w:rsid w:val="62814FCB"/>
    <w:rsid w:val="62AC4CE1"/>
    <w:rsid w:val="62C79156"/>
    <w:rsid w:val="62D73E4A"/>
    <w:rsid w:val="62F05F86"/>
    <w:rsid w:val="62F29016"/>
    <w:rsid w:val="6302F0F8"/>
    <w:rsid w:val="630D27C5"/>
    <w:rsid w:val="6323A7BA"/>
    <w:rsid w:val="633E78DF"/>
    <w:rsid w:val="6352EDF8"/>
    <w:rsid w:val="6367E0BA"/>
    <w:rsid w:val="6378C479"/>
    <w:rsid w:val="63878F85"/>
    <w:rsid w:val="63C18B22"/>
    <w:rsid w:val="63C3B7C4"/>
    <w:rsid w:val="63C4C862"/>
    <w:rsid w:val="63C6035B"/>
    <w:rsid w:val="63D3E3A7"/>
    <w:rsid w:val="63F0D355"/>
    <w:rsid w:val="63F357AC"/>
    <w:rsid w:val="640C758B"/>
    <w:rsid w:val="6421CE54"/>
    <w:rsid w:val="643FE76A"/>
    <w:rsid w:val="646F64B2"/>
    <w:rsid w:val="64BAA7A9"/>
    <w:rsid w:val="64CD020E"/>
    <w:rsid w:val="64E10CF9"/>
    <w:rsid w:val="65571D91"/>
    <w:rsid w:val="656BDEC1"/>
    <w:rsid w:val="65981139"/>
    <w:rsid w:val="659FCEF4"/>
    <w:rsid w:val="65A9A39D"/>
    <w:rsid w:val="65B4498E"/>
    <w:rsid w:val="65BB44F5"/>
    <w:rsid w:val="65CA0CA3"/>
    <w:rsid w:val="660A1E5C"/>
    <w:rsid w:val="660CF729"/>
    <w:rsid w:val="6618C64A"/>
    <w:rsid w:val="666C6001"/>
    <w:rsid w:val="666CAEFD"/>
    <w:rsid w:val="6674C47E"/>
    <w:rsid w:val="6674D645"/>
    <w:rsid w:val="667BC7C3"/>
    <w:rsid w:val="66B13437"/>
    <w:rsid w:val="66B48F0D"/>
    <w:rsid w:val="66DA02CF"/>
    <w:rsid w:val="66E042D8"/>
    <w:rsid w:val="66EAB53E"/>
    <w:rsid w:val="66FBE7E1"/>
    <w:rsid w:val="6737BE04"/>
    <w:rsid w:val="673863CE"/>
    <w:rsid w:val="67418323"/>
    <w:rsid w:val="674AB099"/>
    <w:rsid w:val="67631DC8"/>
    <w:rsid w:val="676C9E10"/>
    <w:rsid w:val="67A464BD"/>
    <w:rsid w:val="67C2DC76"/>
    <w:rsid w:val="67D723B1"/>
    <w:rsid w:val="67EA4064"/>
    <w:rsid w:val="68194F0C"/>
    <w:rsid w:val="68595DD3"/>
    <w:rsid w:val="68659183"/>
    <w:rsid w:val="6867F283"/>
    <w:rsid w:val="68832228"/>
    <w:rsid w:val="68B57614"/>
    <w:rsid w:val="68BD531B"/>
    <w:rsid w:val="68CE2971"/>
    <w:rsid w:val="68ED9423"/>
    <w:rsid w:val="6923188C"/>
    <w:rsid w:val="69504C30"/>
    <w:rsid w:val="695496B0"/>
    <w:rsid w:val="69654B83"/>
    <w:rsid w:val="6969B52F"/>
    <w:rsid w:val="69A88407"/>
    <w:rsid w:val="69B21A0D"/>
    <w:rsid w:val="69F45451"/>
    <w:rsid w:val="6A11B9A7"/>
    <w:rsid w:val="6A26CA86"/>
    <w:rsid w:val="6A36F42C"/>
    <w:rsid w:val="6A4F64D0"/>
    <w:rsid w:val="6A5DE6D4"/>
    <w:rsid w:val="6A6D9A56"/>
    <w:rsid w:val="6ADCB499"/>
    <w:rsid w:val="6B017768"/>
    <w:rsid w:val="6B16EB79"/>
    <w:rsid w:val="6B379057"/>
    <w:rsid w:val="6B57CD19"/>
    <w:rsid w:val="6B6A09E0"/>
    <w:rsid w:val="6B7EA5C4"/>
    <w:rsid w:val="6B98A045"/>
    <w:rsid w:val="6BCA8ACC"/>
    <w:rsid w:val="6BF3AC41"/>
    <w:rsid w:val="6C0064B6"/>
    <w:rsid w:val="6C07234F"/>
    <w:rsid w:val="6C10CED0"/>
    <w:rsid w:val="6C13D825"/>
    <w:rsid w:val="6C317FD8"/>
    <w:rsid w:val="6C3FAF0A"/>
    <w:rsid w:val="6C5CB532"/>
    <w:rsid w:val="6C768933"/>
    <w:rsid w:val="6C7D667A"/>
    <w:rsid w:val="6CA55FEC"/>
    <w:rsid w:val="6D11BAE4"/>
    <w:rsid w:val="6D19E8D2"/>
    <w:rsid w:val="6D43D117"/>
    <w:rsid w:val="6D4D66B3"/>
    <w:rsid w:val="6D509D2B"/>
    <w:rsid w:val="6D573547"/>
    <w:rsid w:val="6D602F44"/>
    <w:rsid w:val="6D71CFB3"/>
    <w:rsid w:val="6D8A4FDA"/>
    <w:rsid w:val="6D975FCF"/>
    <w:rsid w:val="6DB5D535"/>
    <w:rsid w:val="6DB6FFE0"/>
    <w:rsid w:val="6DE1F436"/>
    <w:rsid w:val="6DF30771"/>
    <w:rsid w:val="6E08A2DA"/>
    <w:rsid w:val="6E1EB491"/>
    <w:rsid w:val="6E2924D3"/>
    <w:rsid w:val="6E5A03D0"/>
    <w:rsid w:val="6E71BD99"/>
    <w:rsid w:val="6EA146FA"/>
    <w:rsid w:val="6EA98A29"/>
    <w:rsid w:val="6EB06675"/>
    <w:rsid w:val="6ECCA54E"/>
    <w:rsid w:val="6ECDD141"/>
    <w:rsid w:val="6EE067B2"/>
    <w:rsid w:val="6F1FAFE6"/>
    <w:rsid w:val="6F434BDA"/>
    <w:rsid w:val="6F81AFBD"/>
    <w:rsid w:val="6F9AFFB3"/>
    <w:rsid w:val="6F9E1DCA"/>
    <w:rsid w:val="6FB4C919"/>
    <w:rsid w:val="6FB9FEF0"/>
    <w:rsid w:val="6FC6513D"/>
    <w:rsid w:val="6FE40265"/>
    <w:rsid w:val="6FE86B8B"/>
    <w:rsid w:val="701B83EF"/>
    <w:rsid w:val="7023FC31"/>
    <w:rsid w:val="703D2511"/>
    <w:rsid w:val="7054FB0E"/>
    <w:rsid w:val="708D1696"/>
    <w:rsid w:val="70A5881D"/>
    <w:rsid w:val="70AE7A93"/>
    <w:rsid w:val="70DE1C19"/>
    <w:rsid w:val="70F090FC"/>
    <w:rsid w:val="70F0F7F2"/>
    <w:rsid w:val="7142411F"/>
    <w:rsid w:val="71549DC7"/>
    <w:rsid w:val="715CCF46"/>
    <w:rsid w:val="716BF29D"/>
    <w:rsid w:val="7180A6B8"/>
    <w:rsid w:val="718510A0"/>
    <w:rsid w:val="71BE510D"/>
    <w:rsid w:val="71D78C8E"/>
    <w:rsid w:val="71D9AEFC"/>
    <w:rsid w:val="71FC0734"/>
    <w:rsid w:val="720B9F2C"/>
    <w:rsid w:val="720E4D69"/>
    <w:rsid w:val="720E9F64"/>
    <w:rsid w:val="722DE3F0"/>
    <w:rsid w:val="7286FB2A"/>
    <w:rsid w:val="729D69A6"/>
    <w:rsid w:val="72ACF7A9"/>
    <w:rsid w:val="72B2DCA7"/>
    <w:rsid w:val="72F24F1F"/>
    <w:rsid w:val="73179DB9"/>
    <w:rsid w:val="73249FE0"/>
    <w:rsid w:val="73345B0D"/>
    <w:rsid w:val="7352BD4F"/>
    <w:rsid w:val="7359EC05"/>
    <w:rsid w:val="735E2672"/>
    <w:rsid w:val="7362400D"/>
    <w:rsid w:val="7390825F"/>
    <w:rsid w:val="740C1AB2"/>
    <w:rsid w:val="7413DCD7"/>
    <w:rsid w:val="74198C24"/>
    <w:rsid w:val="742542FA"/>
    <w:rsid w:val="7432889E"/>
    <w:rsid w:val="7442022D"/>
    <w:rsid w:val="747621EF"/>
    <w:rsid w:val="74B20F40"/>
    <w:rsid w:val="74DAFED8"/>
    <w:rsid w:val="74E464F6"/>
    <w:rsid w:val="7509BAF1"/>
    <w:rsid w:val="751A3632"/>
    <w:rsid w:val="7529E033"/>
    <w:rsid w:val="752AD363"/>
    <w:rsid w:val="754EC9C0"/>
    <w:rsid w:val="75598A52"/>
    <w:rsid w:val="7594A06D"/>
    <w:rsid w:val="75A495CB"/>
    <w:rsid w:val="75B0608B"/>
    <w:rsid w:val="75B656F6"/>
    <w:rsid w:val="75FDBA8A"/>
    <w:rsid w:val="7605A640"/>
    <w:rsid w:val="760D6EC6"/>
    <w:rsid w:val="7613B547"/>
    <w:rsid w:val="761E8587"/>
    <w:rsid w:val="762391C1"/>
    <w:rsid w:val="7651EDDA"/>
    <w:rsid w:val="765B7F17"/>
    <w:rsid w:val="768B3766"/>
    <w:rsid w:val="768B9779"/>
    <w:rsid w:val="769766A7"/>
    <w:rsid w:val="775E0632"/>
    <w:rsid w:val="7775244F"/>
    <w:rsid w:val="77BE75CA"/>
    <w:rsid w:val="77CC5B92"/>
    <w:rsid w:val="77DD5DDF"/>
    <w:rsid w:val="77DE7865"/>
    <w:rsid w:val="77E51B8C"/>
    <w:rsid w:val="786048D4"/>
    <w:rsid w:val="787C7E40"/>
    <w:rsid w:val="7880F2D0"/>
    <w:rsid w:val="788F6107"/>
    <w:rsid w:val="7891CD38"/>
    <w:rsid w:val="789DB438"/>
    <w:rsid w:val="78A18B34"/>
    <w:rsid w:val="78B39302"/>
    <w:rsid w:val="78D8829D"/>
    <w:rsid w:val="78FA7582"/>
    <w:rsid w:val="78FEE2D1"/>
    <w:rsid w:val="791064A1"/>
    <w:rsid w:val="792D2F2F"/>
    <w:rsid w:val="79389C28"/>
    <w:rsid w:val="7953D470"/>
    <w:rsid w:val="7955773D"/>
    <w:rsid w:val="798AF668"/>
    <w:rsid w:val="79A52712"/>
    <w:rsid w:val="79B301D9"/>
    <w:rsid w:val="79EDED57"/>
    <w:rsid w:val="7A0265DA"/>
    <w:rsid w:val="7A230453"/>
    <w:rsid w:val="7A5A4DC9"/>
    <w:rsid w:val="7ACE49DF"/>
    <w:rsid w:val="7ADDB097"/>
    <w:rsid w:val="7AFA0866"/>
    <w:rsid w:val="7B18F2F6"/>
    <w:rsid w:val="7B30E1E5"/>
    <w:rsid w:val="7B32FA1F"/>
    <w:rsid w:val="7B928D2C"/>
    <w:rsid w:val="7BAADD49"/>
    <w:rsid w:val="7BCF551A"/>
    <w:rsid w:val="7C2A927D"/>
    <w:rsid w:val="7C2EE243"/>
    <w:rsid w:val="7C356487"/>
    <w:rsid w:val="7C35D951"/>
    <w:rsid w:val="7C43D483"/>
    <w:rsid w:val="7C4DD8EF"/>
    <w:rsid w:val="7C51E1AC"/>
    <w:rsid w:val="7C5AC840"/>
    <w:rsid w:val="7C81E3B1"/>
    <w:rsid w:val="7C94A173"/>
    <w:rsid w:val="7C96495C"/>
    <w:rsid w:val="7CB01BB2"/>
    <w:rsid w:val="7CB801C3"/>
    <w:rsid w:val="7CBEDC9A"/>
    <w:rsid w:val="7CCAC977"/>
    <w:rsid w:val="7CCCC139"/>
    <w:rsid w:val="7CCEE0EB"/>
    <w:rsid w:val="7CD21764"/>
    <w:rsid w:val="7CE6401B"/>
    <w:rsid w:val="7CF87890"/>
    <w:rsid w:val="7D07003F"/>
    <w:rsid w:val="7D1397E7"/>
    <w:rsid w:val="7D4FFA86"/>
    <w:rsid w:val="7DE0CF2B"/>
    <w:rsid w:val="7DE91DAA"/>
    <w:rsid w:val="7E2E83D8"/>
    <w:rsid w:val="7E4D8424"/>
    <w:rsid w:val="7E4FC771"/>
    <w:rsid w:val="7E7AD2ED"/>
    <w:rsid w:val="7E9287EC"/>
    <w:rsid w:val="7E92F7E2"/>
    <w:rsid w:val="7EA6F83C"/>
    <w:rsid w:val="7EC2AFB4"/>
    <w:rsid w:val="7ED4B474"/>
    <w:rsid w:val="7EDAC687"/>
    <w:rsid w:val="7EF88C5B"/>
    <w:rsid w:val="7F147813"/>
    <w:rsid w:val="7F1681DF"/>
    <w:rsid w:val="7F2A7F8E"/>
    <w:rsid w:val="7F482E12"/>
    <w:rsid w:val="7F6A7F67"/>
    <w:rsid w:val="7FA8AECB"/>
    <w:rsid w:val="7FBCA96F"/>
    <w:rsid w:val="7FC2558A"/>
    <w:rsid w:val="7FE85D5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9E3224"/>
  <w15:docId w15:val="{5DE970EA-0F22-8D4D-AD6E-D65BF571E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5ABA"/>
    <w:pPr>
      <w:spacing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spacing w:before="280" w:after="80"/>
      <w:outlineLvl w:val="3"/>
    </w:pPr>
    <w:rPr>
      <w:color w:val="666666"/>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paragraph" w:styleId="Heading7">
    <w:name w:val="heading 7"/>
    <w:basedOn w:val="Normal"/>
    <w:next w:val="Normal"/>
    <w:link w:val="Heading7Char"/>
    <w:semiHidden/>
    <w:qFormat/>
    <w:rsid w:val="00E06B71"/>
    <w:pPr>
      <w:spacing w:before="240" w:after="60"/>
      <w:outlineLvl w:val="6"/>
    </w:pPr>
    <w:rPr>
      <w:rFonts w:ascii="Calibri" w:hAnsi="Calibri"/>
      <w:lang w:val="en-US" w:eastAsia="en-US"/>
    </w:rPr>
  </w:style>
  <w:style w:type="paragraph" w:styleId="Heading8">
    <w:name w:val="heading 8"/>
    <w:basedOn w:val="Normal"/>
    <w:next w:val="Normal"/>
    <w:link w:val="Heading8Char"/>
    <w:semiHidden/>
    <w:qFormat/>
    <w:rsid w:val="00E06B71"/>
    <w:pPr>
      <w:spacing w:before="240" w:after="60"/>
      <w:outlineLvl w:val="7"/>
    </w:pPr>
    <w:rPr>
      <w:rFonts w:ascii="Calibri" w:hAnsi="Calibri"/>
      <w:i/>
      <w:iCs/>
      <w:lang w:val="en-US" w:eastAsia="en-US"/>
    </w:rPr>
  </w:style>
  <w:style w:type="paragraph" w:styleId="Heading9">
    <w:name w:val="heading 9"/>
    <w:basedOn w:val="Normal"/>
    <w:next w:val="Normal"/>
    <w:link w:val="Heading9Char"/>
    <w:semiHidden/>
    <w:qFormat/>
    <w:rsid w:val="00E06B71"/>
    <w:pPr>
      <w:spacing w:before="240" w:after="60"/>
      <w:outlineLvl w:val="8"/>
    </w:pPr>
    <w:rPr>
      <w:rFonts w:ascii="Cambria" w:hAnsi="Cambria"/>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link w:val="SubtitleChar"/>
    <w:uiPriority w:val="11"/>
    <w:qFormat/>
    <w:pPr>
      <w:keepNext/>
      <w:keepLines/>
      <w:spacing w:after="320" w:line="276" w:lineRule="auto"/>
    </w:pPr>
    <w:rPr>
      <w:rFonts w:ascii="Arial" w:eastAsia="Arial" w:hAnsi="Arial" w:cs="Arial"/>
      <w:color w:val="666666"/>
      <w:sz w:val="30"/>
      <w:szCs w:val="30"/>
      <w:lang w:val="en"/>
    </w:rPr>
  </w:style>
  <w:style w:type="paragraph" w:styleId="CommentText">
    <w:name w:val="annotation text"/>
    <w:basedOn w:val="Normal"/>
    <w:link w:val="CommentTextChar"/>
    <w:uiPriority w:val="99"/>
    <w:semiHidden/>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unhideWhenUsed/>
    <w:qFormat/>
    <w:rsid w:val="009608CD"/>
    <w:pPr>
      <w:spacing w:after="200"/>
    </w:pPr>
    <w:rPr>
      <w:rFonts w:ascii="Arial" w:eastAsia="Arial" w:hAnsi="Arial" w:cs="Arial"/>
      <w:i/>
      <w:iCs/>
      <w:color w:val="1F497D" w:themeColor="text2"/>
      <w:sz w:val="18"/>
      <w:szCs w:val="18"/>
      <w:lang w:val="en"/>
    </w:rPr>
  </w:style>
  <w:style w:type="character" w:customStyle="1" w:styleId="apple-converted-space">
    <w:name w:val="apple-converted-space"/>
    <w:basedOn w:val="DefaultParagraphFont"/>
    <w:rsid w:val="003D3D34"/>
  </w:style>
  <w:style w:type="paragraph" w:styleId="ListParagraph">
    <w:name w:val="List Paragraph"/>
    <w:basedOn w:val="Normal"/>
    <w:uiPriority w:val="34"/>
    <w:qFormat/>
    <w:rsid w:val="00D064B6"/>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86579F"/>
    <w:rPr>
      <w:color w:val="808080"/>
    </w:rPr>
  </w:style>
  <w:style w:type="table" w:styleId="TableGrid">
    <w:name w:val="Table Grid"/>
    <w:basedOn w:val="TableNormal"/>
    <w:uiPriority w:val="39"/>
    <w:rsid w:val="0086579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707D6"/>
    <w:pPr>
      <w:spacing w:line="240" w:lineRule="auto"/>
    </w:pPr>
  </w:style>
  <w:style w:type="paragraph" w:styleId="CommentSubject">
    <w:name w:val="annotation subject"/>
    <w:basedOn w:val="CommentText"/>
    <w:next w:val="CommentText"/>
    <w:link w:val="CommentSubjectChar"/>
    <w:uiPriority w:val="99"/>
    <w:semiHidden/>
    <w:unhideWhenUsed/>
    <w:rsid w:val="003D42A8"/>
    <w:rPr>
      <w:b/>
      <w:bCs/>
    </w:rPr>
  </w:style>
  <w:style w:type="character" w:customStyle="1" w:styleId="CommentSubjectChar">
    <w:name w:val="Comment Subject Char"/>
    <w:basedOn w:val="CommentTextChar"/>
    <w:link w:val="CommentSubject"/>
    <w:uiPriority w:val="99"/>
    <w:semiHidden/>
    <w:rsid w:val="003D42A8"/>
    <w:rPr>
      <w:b/>
      <w:bCs/>
      <w:sz w:val="20"/>
      <w:szCs w:val="20"/>
    </w:rPr>
  </w:style>
  <w:style w:type="character" w:styleId="Hyperlink">
    <w:name w:val="Hyperlink"/>
    <w:basedOn w:val="DefaultParagraphFont"/>
    <w:uiPriority w:val="99"/>
    <w:unhideWhenUsed/>
    <w:rsid w:val="005C432C"/>
    <w:rPr>
      <w:color w:val="0000FF" w:themeColor="hyperlink"/>
      <w:u w:val="single"/>
    </w:rPr>
  </w:style>
  <w:style w:type="paragraph" w:styleId="BalloonText">
    <w:name w:val="Balloon Text"/>
    <w:basedOn w:val="Normal"/>
    <w:link w:val="BalloonTextChar"/>
    <w:uiPriority w:val="99"/>
    <w:semiHidden/>
    <w:unhideWhenUsed/>
    <w:rsid w:val="005767BC"/>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5767BC"/>
    <w:rPr>
      <w:rFonts w:ascii="Segoe UI" w:hAnsi="Segoe UI" w:cs="Segoe UI"/>
      <w:sz w:val="18"/>
      <w:szCs w:val="18"/>
    </w:rPr>
  </w:style>
  <w:style w:type="character" w:styleId="UnresolvedMention">
    <w:name w:val="Unresolved Mention"/>
    <w:basedOn w:val="DefaultParagraphFont"/>
    <w:uiPriority w:val="99"/>
    <w:semiHidden/>
    <w:unhideWhenUsed/>
    <w:rsid w:val="00151B3C"/>
    <w:rPr>
      <w:color w:val="605E5C"/>
      <w:shd w:val="clear" w:color="auto" w:fill="E1DFDD"/>
    </w:rPr>
  </w:style>
  <w:style w:type="character" w:styleId="FollowedHyperlink">
    <w:name w:val="FollowedHyperlink"/>
    <w:basedOn w:val="DefaultParagraphFont"/>
    <w:semiHidden/>
    <w:unhideWhenUsed/>
    <w:rsid w:val="008B479A"/>
    <w:rPr>
      <w:color w:val="800080" w:themeColor="followedHyperlink"/>
      <w:u w:val="single"/>
    </w:rPr>
  </w:style>
  <w:style w:type="paragraph" w:customStyle="1" w:styleId="Paragraph">
    <w:name w:val="Paragraph"/>
    <w:basedOn w:val="Normal"/>
    <w:rsid w:val="001E5F72"/>
    <w:pPr>
      <w:spacing w:before="120"/>
      <w:ind w:firstLine="720"/>
    </w:pPr>
    <w:rPr>
      <w:lang w:val="en-US" w:eastAsia="en-US"/>
    </w:rPr>
  </w:style>
  <w:style w:type="character" w:customStyle="1" w:styleId="Heading7Char">
    <w:name w:val="Heading 7 Char"/>
    <w:basedOn w:val="DefaultParagraphFont"/>
    <w:link w:val="Heading7"/>
    <w:semiHidden/>
    <w:rsid w:val="00E06B71"/>
    <w:rPr>
      <w:rFonts w:ascii="Calibri" w:eastAsia="Times New Roman" w:hAnsi="Calibri" w:cs="Times New Roman"/>
      <w:sz w:val="24"/>
      <w:szCs w:val="24"/>
      <w:lang w:val="en-US" w:eastAsia="en-US"/>
    </w:rPr>
  </w:style>
  <w:style w:type="character" w:customStyle="1" w:styleId="Heading8Char">
    <w:name w:val="Heading 8 Char"/>
    <w:basedOn w:val="DefaultParagraphFont"/>
    <w:link w:val="Heading8"/>
    <w:semiHidden/>
    <w:rsid w:val="00E06B71"/>
    <w:rPr>
      <w:rFonts w:ascii="Calibri" w:eastAsia="Times New Roman" w:hAnsi="Calibri" w:cs="Times New Roman"/>
      <w:i/>
      <w:iCs/>
      <w:sz w:val="24"/>
      <w:szCs w:val="24"/>
      <w:lang w:val="en-US" w:eastAsia="en-US"/>
    </w:rPr>
  </w:style>
  <w:style w:type="character" w:customStyle="1" w:styleId="Heading9Char">
    <w:name w:val="Heading 9 Char"/>
    <w:basedOn w:val="DefaultParagraphFont"/>
    <w:link w:val="Heading9"/>
    <w:semiHidden/>
    <w:rsid w:val="00E06B71"/>
    <w:rPr>
      <w:rFonts w:ascii="Cambria" w:eastAsia="Times New Roman" w:hAnsi="Cambria" w:cs="Times New Roman"/>
      <w:lang w:val="en-US" w:eastAsia="en-US"/>
    </w:rPr>
  </w:style>
  <w:style w:type="character" w:customStyle="1" w:styleId="Heading1Char">
    <w:name w:val="Heading 1 Char"/>
    <w:basedOn w:val="DefaultParagraphFont"/>
    <w:link w:val="Heading1"/>
    <w:uiPriority w:val="9"/>
    <w:rsid w:val="00E06B71"/>
    <w:rPr>
      <w:sz w:val="40"/>
      <w:szCs w:val="40"/>
    </w:rPr>
  </w:style>
  <w:style w:type="character" w:customStyle="1" w:styleId="Heading2Char">
    <w:name w:val="Heading 2 Char"/>
    <w:basedOn w:val="DefaultParagraphFont"/>
    <w:link w:val="Heading2"/>
    <w:uiPriority w:val="9"/>
    <w:semiHidden/>
    <w:rsid w:val="00E06B71"/>
    <w:rPr>
      <w:sz w:val="32"/>
      <w:szCs w:val="32"/>
    </w:rPr>
  </w:style>
  <w:style w:type="character" w:customStyle="1" w:styleId="Heading3Char">
    <w:name w:val="Heading 3 Char"/>
    <w:basedOn w:val="DefaultParagraphFont"/>
    <w:link w:val="Heading3"/>
    <w:uiPriority w:val="9"/>
    <w:semiHidden/>
    <w:rsid w:val="00E06B71"/>
    <w:rPr>
      <w:color w:val="434343"/>
      <w:sz w:val="28"/>
      <w:szCs w:val="28"/>
    </w:rPr>
  </w:style>
  <w:style w:type="character" w:customStyle="1" w:styleId="Heading4Char">
    <w:name w:val="Heading 4 Char"/>
    <w:basedOn w:val="DefaultParagraphFont"/>
    <w:link w:val="Heading4"/>
    <w:uiPriority w:val="9"/>
    <w:semiHidden/>
    <w:rsid w:val="00E06B71"/>
    <w:rPr>
      <w:color w:val="666666"/>
      <w:sz w:val="24"/>
      <w:szCs w:val="24"/>
    </w:rPr>
  </w:style>
  <w:style w:type="character" w:customStyle="1" w:styleId="Heading5Char">
    <w:name w:val="Heading 5 Char"/>
    <w:basedOn w:val="DefaultParagraphFont"/>
    <w:link w:val="Heading5"/>
    <w:uiPriority w:val="9"/>
    <w:semiHidden/>
    <w:rsid w:val="00E06B71"/>
    <w:rPr>
      <w:color w:val="666666"/>
    </w:rPr>
  </w:style>
  <w:style w:type="character" w:customStyle="1" w:styleId="Heading6Char">
    <w:name w:val="Heading 6 Char"/>
    <w:basedOn w:val="DefaultParagraphFont"/>
    <w:link w:val="Heading6"/>
    <w:uiPriority w:val="9"/>
    <w:semiHidden/>
    <w:rsid w:val="00E06B71"/>
    <w:rPr>
      <w:i/>
      <w:color w:val="666666"/>
    </w:rPr>
  </w:style>
  <w:style w:type="character" w:customStyle="1" w:styleId="TitleChar">
    <w:name w:val="Title Char"/>
    <w:basedOn w:val="DefaultParagraphFont"/>
    <w:link w:val="Title"/>
    <w:uiPriority w:val="10"/>
    <w:rsid w:val="00E06B71"/>
    <w:rPr>
      <w:sz w:val="52"/>
      <w:szCs w:val="52"/>
    </w:rPr>
  </w:style>
  <w:style w:type="character" w:customStyle="1" w:styleId="SubtitleChar">
    <w:name w:val="Subtitle Char"/>
    <w:basedOn w:val="DefaultParagraphFont"/>
    <w:link w:val="Subtitle"/>
    <w:uiPriority w:val="11"/>
    <w:rsid w:val="00E06B71"/>
    <w:rPr>
      <w:color w:val="666666"/>
      <w:sz w:val="30"/>
      <w:szCs w:val="30"/>
    </w:rPr>
  </w:style>
  <w:style w:type="table" w:customStyle="1" w:styleId="27">
    <w:name w:val="27"/>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6">
    <w:name w:val="26"/>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5">
    <w:name w:val="25"/>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4">
    <w:name w:val="24"/>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3">
    <w:name w:val="23"/>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2">
    <w:name w:val="22"/>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1">
    <w:name w:val="21"/>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0">
    <w:name w:val="20"/>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9">
    <w:name w:val="19"/>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8">
    <w:name w:val="18"/>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7">
    <w:name w:val="17"/>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6">
    <w:name w:val="16"/>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5">
    <w:name w:val="15"/>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4">
    <w:name w:val="14"/>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3">
    <w:name w:val="13"/>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2">
    <w:name w:val="12"/>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1">
    <w:name w:val="11"/>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0">
    <w:name w:val="10"/>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9">
    <w:name w:val="9"/>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8">
    <w:name w:val="8"/>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7">
    <w:name w:val="7"/>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6">
    <w:name w:val="6"/>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5">
    <w:name w:val="5"/>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E06B71"/>
    <w:pPr>
      <w:spacing w:line="240" w:lineRule="auto"/>
    </w:pPr>
    <w:rPr>
      <w:rFonts w:ascii="Calibri" w:eastAsia="Calibri" w:hAnsi="Calibri" w:cs="Calibri"/>
      <w:sz w:val="24"/>
      <w:szCs w:val="24"/>
      <w:lang w:val="en-US"/>
    </w:rPr>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E06B71"/>
    <w:pPr>
      <w:spacing w:before="100" w:beforeAutospacing="1" w:after="100" w:afterAutospacing="1"/>
    </w:pPr>
  </w:style>
  <w:style w:type="character" w:customStyle="1" w:styleId="UnresolvedMention1">
    <w:name w:val="Unresolved Mention1"/>
    <w:basedOn w:val="DefaultParagraphFont"/>
    <w:uiPriority w:val="99"/>
    <w:semiHidden/>
    <w:unhideWhenUsed/>
    <w:rsid w:val="00E06B71"/>
    <w:rPr>
      <w:color w:val="605E5C"/>
      <w:shd w:val="clear" w:color="auto" w:fill="E1DFDD"/>
    </w:rPr>
  </w:style>
  <w:style w:type="character" w:customStyle="1" w:styleId="article-headerdoi">
    <w:name w:val="article-header__doi"/>
    <w:basedOn w:val="DefaultParagraphFont"/>
    <w:rsid w:val="00E06B71"/>
  </w:style>
  <w:style w:type="paragraph" w:styleId="Header">
    <w:name w:val="header"/>
    <w:basedOn w:val="Normal"/>
    <w:link w:val="HeaderChar"/>
    <w:unhideWhenUsed/>
    <w:rsid w:val="00E06B71"/>
    <w:pPr>
      <w:tabs>
        <w:tab w:val="center" w:pos="4513"/>
        <w:tab w:val="right" w:pos="9026"/>
      </w:tabs>
    </w:pPr>
  </w:style>
  <w:style w:type="character" w:customStyle="1" w:styleId="HeaderChar">
    <w:name w:val="Header Char"/>
    <w:basedOn w:val="DefaultParagraphFont"/>
    <w:link w:val="Header"/>
    <w:rsid w:val="00E06B71"/>
    <w:rPr>
      <w:rFonts w:ascii="Times New Roman" w:eastAsia="Times New Roman" w:hAnsi="Times New Roman" w:cs="Times New Roman"/>
      <w:sz w:val="24"/>
      <w:szCs w:val="24"/>
      <w:lang w:val="en-GB"/>
    </w:rPr>
  </w:style>
  <w:style w:type="paragraph" w:styleId="Footer">
    <w:name w:val="footer"/>
    <w:basedOn w:val="Normal"/>
    <w:link w:val="FooterChar"/>
    <w:unhideWhenUsed/>
    <w:rsid w:val="00E06B71"/>
    <w:pPr>
      <w:tabs>
        <w:tab w:val="center" w:pos="4513"/>
        <w:tab w:val="right" w:pos="9026"/>
      </w:tabs>
    </w:pPr>
  </w:style>
  <w:style w:type="character" w:customStyle="1" w:styleId="FooterChar">
    <w:name w:val="Footer Char"/>
    <w:basedOn w:val="DefaultParagraphFont"/>
    <w:link w:val="Footer"/>
    <w:rsid w:val="00E06B71"/>
    <w:rPr>
      <w:rFonts w:ascii="Times New Roman" w:eastAsia="Times New Roman" w:hAnsi="Times New Roman" w:cs="Times New Roman"/>
      <w:sz w:val="24"/>
      <w:szCs w:val="24"/>
      <w:lang w:val="en-GB"/>
    </w:rPr>
  </w:style>
  <w:style w:type="paragraph" w:customStyle="1" w:styleId="SMHeading">
    <w:name w:val="SM Heading"/>
    <w:basedOn w:val="Heading1"/>
    <w:qFormat/>
    <w:rsid w:val="00E06B71"/>
    <w:pPr>
      <w:keepLines w:val="0"/>
      <w:spacing w:before="240" w:after="60" w:line="240" w:lineRule="auto"/>
    </w:pPr>
    <w:rPr>
      <w:rFonts w:ascii="Times New Roman" w:eastAsia="Times New Roman" w:hAnsi="Times New Roman" w:cs="Times New Roman"/>
      <w:b/>
      <w:bCs/>
      <w:kern w:val="32"/>
      <w:sz w:val="24"/>
      <w:szCs w:val="24"/>
      <w:lang w:val="en-US"/>
    </w:rPr>
  </w:style>
  <w:style w:type="paragraph" w:customStyle="1" w:styleId="SMSubheading">
    <w:name w:val="SM Subheading"/>
    <w:basedOn w:val="Normal"/>
    <w:qFormat/>
    <w:rsid w:val="00E06B71"/>
    <w:rPr>
      <w:szCs w:val="20"/>
      <w:u w:val="words"/>
      <w:lang w:val="en-US" w:eastAsia="en-US"/>
    </w:rPr>
  </w:style>
  <w:style w:type="paragraph" w:customStyle="1" w:styleId="SMText">
    <w:name w:val="SM Text"/>
    <w:basedOn w:val="Normal"/>
    <w:qFormat/>
    <w:rsid w:val="00E06B71"/>
    <w:pPr>
      <w:ind w:firstLine="480"/>
    </w:pPr>
    <w:rPr>
      <w:szCs w:val="20"/>
      <w:lang w:val="en-US" w:eastAsia="en-US"/>
    </w:rPr>
  </w:style>
  <w:style w:type="paragraph" w:customStyle="1" w:styleId="SMcaption">
    <w:name w:val="SM caption"/>
    <w:basedOn w:val="SMText"/>
    <w:qFormat/>
    <w:rsid w:val="00E06B71"/>
    <w:pPr>
      <w:ind w:firstLine="0"/>
    </w:pPr>
  </w:style>
  <w:style w:type="character" w:customStyle="1" w:styleId="BodyTextChar">
    <w:name w:val="Body Text Char"/>
    <w:basedOn w:val="DefaultParagraphFont"/>
    <w:link w:val="BodyText"/>
    <w:semiHidden/>
    <w:rsid w:val="00E06B71"/>
    <w:rPr>
      <w:rFonts w:ascii="Times New Roman" w:eastAsia="Times New Roman" w:hAnsi="Times New Roman" w:cs="Times New Roman"/>
      <w:szCs w:val="20"/>
    </w:rPr>
  </w:style>
  <w:style w:type="paragraph" w:styleId="BodyText">
    <w:name w:val="Body Text"/>
    <w:basedOn w:val="Normal"/>
    <w:link w:val="BodyTextChar"/>
    <w:semiHidden/>
    <w:rsid w:val="00E06B71"/>
    <w:pPr>
      <w:spacing w:after="120"/>
    </w:pPr>
    <w:rPr>
      <w:sz w:val="22"/>
      <w:szCs w:val="20"/>
      <w:lang w:val="en"/>
    </w:rPr>
  </w:style>
  <w:style w:type="character" w:customStyle="1" w:styleId="BodyTextChar1">
    <w:name w:val="Body Text Char1"/>
    <w:basedOn w:val="DefaultParagraphFont"/>
    <w:uiPriority w:val="99"/>
    <w:semiHidden/>
    <w:rsid w:val="00E06B71"/>
  </w:style>
  <w:style w:type="character" w:customStyle="1" w:styleId="BodyText2Char">
    <w:name w:val="Body Text 2 Char"/>
    <w:basedOn w:val="DefaultParagraphFont"/>
    <w:link w:val="BodyText2"/>
    <w:semiHidden/>
    <w:rsid w:val="00E06B71"/>
    <w:rPr>
      <w:rFonts w:ascii="Times New Roman" w:eastAsia="Times New Roman" w:hAnsi="Times New Roman" w:cs="Times New Roman"/>
      <w:szCs w:val="20"/>
    </w:rPr>
  </w:style>
  <w:style w:type="paragraph" w:styleId="BodyText2">
    <w:name w:val="Body Text 2"/>
    <w:basedOn w:val="Normal"/>
    <w:link w:val="BodyText2Char"/>
    <w:semiHidden/>
    <w:rsid w:val="00E06B71"/>
    <w:pPr>
      <w:spacing w:after="120" w:line="480" w:lineRule="auto"/>
    </w:pPr>
    <w:rPr>
      <w:szCs w:val="20"/>
    </w:rPr>
  </w:style>
  <w:style w:type="character" w:customStyle="1" w:styleId="BodyText2Char1">
    <w:name w:val="Body Text 2 Char1"/>
    <w:basedOn w:val="DefaultParagraphFont"/>
    <w:uiPriority w:val="99"/>
    <w:semiHidden/>
    <w:rsid w:val="00E06B71"/>
  </w:style>
  <w:style w:type="character" w:customStyle="1" w:styleId="BodyText3Char">
    <w:name w:val="Body Text 3 Char"/>
    <w:basedOn w:val="DefaultParagraphFont"/>
    <w:link w:val="BodyText3"/>
    <w:semiHidden/>
    <w:rsid w:val="00E06B71"/>
    <w:rPr>
      <w:rFonts w:ascii="Times New Roman" w:eastAsia="Times New Roman" w:hAnsi="Times New Roman" w:cs="Times New Roman"/>
      <w:sz w:val="16"/>
      <w:szCs w:val="16"/>
    </w:rPr>
  </w:style>
  <w:style w:type="paragraph" w:styleId="BodyText3">
    <w:name w:val="Body Text 3"/>
    <w:basedOn w:val="Normal"/>
    <w:link w:val="BodyText3Char"/>
    <w:semiHidden/>
    <w:rsid w:val="00E06B71"/>
    <w:pPr>
      <w:spacing w:after="120"/>
    </w:pPr>
    <w:rPr>
      <w:sz w:val="16"/>
      <w:szCs w:val="16"/>
    </w:rPr>
  </w:style>
  <w:style w:type="character" w:customStyle="1" w:styleId="BodyText3Char1">
    <w:name w:val="Body Text 3 Char1"/>
    <w:basedOn w:val="DefaultParagraphFont"/>
    <w:uiPriority w:val="99"/>
    <w:semiHidden/>
    <w:rsid w:val="00E06B71"/>
    <w:rPr>
      <w:sz w:val="16"/>
      <w:szCs w:val="16"/>
    </w:rPr>
  </w:style>
  <w:style w:type="character" w:customStyle="1" w:styleId="BodyTextFirstIndentChar">
    <w:name w:val="Body Text First Indent Char"/>
    <w:basedOn w:val="BodyTextChar"/>
    <w:link w:val="BodyTextFirstIndent"/>
    <w:semiHidden/>
    <w:rsid w:val="00E06B71"/>
    <w:rPr>
      <w:rFonts w:ascii="Times New Roman" w:eastAsia="Times New Roman" w:hAnsi="Times New Roman" w:cs="Times New Roman"/>
      <w:szCs w:val="20"/>
    </w:rPr>
  </w:style>
  <w:style w:type="paragraph" w:styleId="BodyTextFirstIndent">
    <w:name w:val="Body Text First Indent"/>
    <w:basedOn w:val="BodyText"/>
    <w:link w:val="BodyTextFirstIndentChar"/>
    <w:semiHidden/>
    <w:rsid w:val="00E06B71"/>
    <w:pPr>
      <w:ind w:firstLine="210"/>
    </w:pPr>
  </w:style>
  <w:style w:type="character" w:customStyle="1" w:styleId="BodyTextFirstIndentChar1">
    <w:name w:val="Body Text First Indent Char1"/>
    <w:basedOn w:val="BodyTextChar1"/>
    <w:uiPriority w:val="99"/>
    <w:semiHidden/>
    <w:rsid w:val="00E06B71"/>
  </w:style>
  <w:style w:type="character" w:customStyle="1" w:styleId="BodyTextIndentChar">
    <w:name w:val="Body Text Indent Char"/>
    <w:basedOn w:val="DefaultParagraphFont"/>
    <w:link w:val="BodyTextIndent"/>
    <w:semiHidden/>
    <w:rsid w:val="00E06B71"/>
    <w:rPr>
      <w:rFonts w:ascii="Times New Roman" w:eastAsia="Times New Roman" w:hAnsi="Times New Roman" w:cs="Times New Roman"/>
      <w:szCs w:val="20"/>
    </w:rPr>
  </w:style>
  <w:style w:type="paragraph" w:styleId="BodyTextIndent">
    <w:name w:val="Body Text Indent"/>
    <w:basedOn w:val="Normal"/>
    <w:link w:val="BodyTextIndentChar"/>
    <w:semiHidden/>
    <w:rsid w:val="00E06B71"/>
    <w:pPr>
      <w:spacing w:after="120"/>
      <w:ind w:left="360"/>
    </w:pPr>
    <w:rPr>
      <w:szCs w:val="20"/>
    </w:rPr>
  </w:style>
  <w:style w:type="character" w:customStyle="1" w:styleId="BodyTextIndentChar1">
    <w:name w:val="Body Text Indent Char1"/>
    <w:basedOn w:val="DefaultParagraphFont"/>
    <w:uiPriority w:val="99"/>
    <w:semiHidden/>
    <w:rsid w:val="00E06B71"/>
  </w:style>
  <w:style w:type="character" w:customStyle="1" w:styleId="BodyTextFirstIndent2Char">
    <w:name w:val="Body Text First Indent 2 Char"/>
    <w:basedOn w:val="BodyTextIndentChar"/>
    <w:link w:val="BodyTextFirstIndent2"/>
    <w:semiHidden/>
    <w:rsid w:val="00E06B71"/>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E06B71"/>
    <w:pPr>
      <w:ind w:firstLine="210"/>
    </w:pPr>
  </w:style>
  <w:style w:type="character" w:customStyle="1" w:styleId="BodyTextFirstIndent2Char1">
    <w:name w:val="Body Text First Indent 2 Char1"/>
    <w:basedOn w:val="BodyTextIndentChar1"/>
    <w:uiPriority w:val="99"/>
    <w:semiHidden/>
    <w:rsid w:val="00E06B71"/>
  </w:style>
  <w:style w:type="character" w:customStyle="1" w:styleId="BodyTextIndent2Char">
    <w:name w:val="Body Text Indent 2 Char"/>
    <w:basedOn w:val="DefaultParagraphFont"/>
    <w:link w:val="BodyTextIndent2"/>
    <w:semiHidden/>
    <w:rsid w:val="00E06B71"/>
    <w:rPr>
      <w:rFonts w:ascii="Times New Roman" w:eastAsia="Times New Roman" w:hAnsi="Times New Roman" w:cs="Times New Roman"/>
      <w:szCs w:val="20"/>
    </w:rPr>
  </w:style>
  <w:style w:type="paragraph" w:styleId="BodyTextIndent2">
    <w:name w:val="Body Text Indent 2"/>
    <w:basedOn w:val="Normal"/>
    <w:link w:val="BodyTextIndent2Char"/>
    <w:semiHidden/>
    <w:rsid w:val="00E06B71"/>
    <w:pPr>
      <w:spacing w:after="120" w:line="480" w:lineRule="auto"/>
      <w:ind w:left="360"/>
    </w:pPr>
    <w:rPr>
      <w:szCs w:val="20"/>
    </w:rPr>
  </w:style>
  <w:style w:type="character" w:customStyle="1" w:styleId="BodyTextIndent2Char1">
    <w:name w:val="Body Text Indent 2 Char1"/>
    <w:basedOn w:val="DefaultParagraphFont"/>
    <w:uiPriority w:val="99"/>
    <w:semiHidden/>
    <w:rsid w:val="00E06B71"/>
  </w:style>
  <w:style w:type="character" w:customStyle="1" w:styleId="BodyTextIndent3Char">
    <w:name w:val="Body Text Indent 3 Char"/>
    <w:basedOn w:val="DefaultParagraphFont"/>
    <w:link w:val="BodyTextIndent3"/>
    <w:semiHidden/>
    <w:rsid w:val="00E06B71"/>
    <w:rPr>
      <w:rFonts w:ascii="Times New Roman" w:eastAsia="Times New Roman" w:hAnsi="Times New Roman" w:cs="Times New Roman"/>
      <w:sz w:val="16"/>
      <w:szCs w:val="16"/>
    </w:rPr>
  </w:style>
  <w:style w:type="paragraph" w:styleId="BodyTextIndent3">
    <w:name w:val="Body Text Indent 3"/>
    <w:basedOn w:val="Normal"/>
    <w:link w:val="BodyTextIndent3Char"/>
    <w:semiHidden/>
    <w:rsid w:val="00E06B71"/>
    <w:pPr>
      <w:spacing w:after="120"/>
      <w:ind w:left="360"/>
    </w:pPr>
    <w:rPr>
      <w:sz w:val="16"/>
      <w:szCs w:val="16"/>
    </w:rPr>
  </w:style>
  <w:style w:type="character" w:customStyle="1" w:styleId="BodyTextIndent3Char1">
    <w:name w:val="Body Text Indent 3 Char1"/>
    <w:basedOn w:val="DefaultParagraphFont"/>
    <w:uiPriority w:val="99"/>
    <w:semiHidden/>
    <w:rsid w:val="00E06B71"/>
    <w:rPr>
      <w:sz w:val="16"/>
      <w:szCs w:val="16"/>
    </w:rPr>
  </w:style>
  <w:style w:type="character" w:customStyle="1" w:styleId="ClosingChar">
    <w:name w:val="Closing Char"/>
    <w:basedOn w:val="DefaultParagraphFont"/>
    <w:link w:val="Closing"/>
    <w:semiHidden/>
    <w:rsid w:val="00E06B71"/>
    <w:rPr>
      <w:rFonts w:ascii="Times New Roman" w:eastAsia="Times New Roman" w:hAnsi="Times New Roman" w:cs="Times New Roman"/>
      <w:szCs w:val="20"/>
    </w:rPr>
  </w:style>
  <w:style w:type="paragraph" w:styleId="Closing">
    <w:name w:val="Closing"/>
    <w:basedOn w:val="Normal"/>
    <w:link w:val="ClosingChar"/>
    <w:semiHidden/>
    <w:rsid w:val="00E06B71"/>
    <w:pPr>
      <w:ind w:left="4320"/>
    </w:pPr>
    <w:rPr>
      <w:szCs w:val="20"/>
    </w:rPr>
  </w:style>
  <w:style w:type="character" w:customStyle="1" w:styleId="ClosingChar1">
    <w:name w:val="Closing Char1"/>
    <w:basedOn w:val="DefaultParagraphFont"/>
    <w:uiPriority w:val="99"/>
    <w:semiHidden/>
    <w:rsid w:val="00E06B71"/>
  </w:style>
  <w:style w:type="character" w:customStyle="1" w:styleId="DateChar">
    <w:name w:val="Date Char"/>
    <w:basedOn w:val="DefaultParagraphFont"/>
    <w:link w:val="Date"/>
    <w:semiHidden/>
    <w:rsid w:val="00E06B71"/>
    <w:rPr>
      <w:rFonts w:ascii="Times New Roman" w:eastAsia="Times New Roman" w:hAnsi="Times New Roman" w:cs="Times New Roman"/>
      <w:szCs w:val="20"/>
    </w:rPr>
  </w:style>
  <w:style w:type="paragraph" w:styleId="Date">
    <w:name w:val="Date"/>
    <w:basedOn w:val="Normal"/>
    <w:next w:val="Normal"/>
    <w:link w:val="DateChar"/>
    <w:semiHidden/>
    <w:rsid w:val="00E06B71"/>
    <w:rPr>
      <w:szCs w:val="20"/>
    </w:rPr>
  </w:style>
  <w:style w:type="character" w:customStyle="1" w:styleId="DateChar1">
    <w:name w:val="Date Char1"/>
    <w:basedOn w:val="DefaultParagraphFont"/>
    <w:uiPriority w:val="99"/>
    <w:semiHidden/>
    <w:rsid w:val="00E06B71"/>
  </w:style>
  <w:style w:type="character" w:customStyle="1" w:styleId="DocumentMapChar">
    <w:name w:val="Document Map Char"/>
    <w:basedOn w:val="DefaultParagraphFont"/>
    <w:link w:val="DocumentMap"/>
    <w:semiHidden/>
    <w:rsid w:val="00E06B71"/>
    <w:rPr>
      <w:rFonts w:ascii="Tahoma" w:eastAsia="Times New Roman" w:hAnsi="Tahoma" w:cs="Tahoma"/>
      <w:sz w:val="16"/>
      <w:szCs w:val="16"/>
    </w:rPr>
  </w:style>
  <w:style w:type="paragraph" w:styleId="DocumentMap">
    <w:name w:val="Document Map"/>
    <w:basedOn w:val="Normal"/>
    <w:link w:val="DocumentMapChar"/>
    <w:semiHidden/>
    <w:rsid w:val="00E06B71"/>
    <w:rPr>
      <w:rFonts w:ascii="Tahoma" w:hAnsi="Tahoma" w:cs="Tahoma"/>
      <w:sz w:val="16"/>
      <w:szCs w:val="16"/>
    </w:rPr>
  </w:style>
  <w:style w:type="character" w:customStyle="1" w:styleId="DocumentMapChar1">
    <w:name w:val="Document Map Char1"/>
    <w:basedOn w:val="DefaultParagraphFont"/>
    <w:uiPriority w:val="99"/>
    <w:semiHidden/>
    <w:rsid w:val="00E06B71"/>
    <w:rPr>
      <w:rFonts w:ascii="Helvetica" w:hAnsi="Helvetica"/>
      <w:sz w:val="26"/>
      <w:szCs w:val="26"/>
    </w:rPr>
  </w:style>
  <w:style w:type="character" w:customStyle="1" w:styleId="EmailSignatureChar">
    <w:name w:val="Email Signature Char"/>
    <w:basedOn w:val="DefaultParagraphFont"/>
    <w:link w:val="EmailSignature"/>
    <w:semiHidden/>
    <w:rsid w:val="00E06B71"/>
    <w:rPr>
      <w:rFonts w:ascii="Times New Roman" w:eastAsia="Times New Roman" w:hAnsi="Times New Roman" w:cs="Times New Roman"/>
      <w:szCs w:val="20"/>
    </w:rPr>
  </w:style>
  <w:style w:type="paragraph" w:styleId="EmailSignature">
    <w:name w:val="E-mail Signature"/>
    <w:basedOn w:val="Normal"/>
    <w:link w:val="EmailSignatureChar"/>
    <w:semiHidden/>
    <w:rsid w:val="00E06B71"/>
    <w:rPr>
      <w:szCs w:val="20"/>
    </w:rPr>
  </w:style>
  <w:style w:type="character" w:customStyle="1" w:styleId="EmailSignatureChar1">
    <w:name w:val="Email Signature Char1"/>
    <w:basedOn w:val="DefaultParagraphFont"/>
    <w:uiPriority w:val="99"/>
    <w:semiHidden/>
    <w:rsid w:val="00E06B71"/>
  </w:style>
  <w:style w:type="character" w:customStyle="1" w:styleId="E-mailSignatureChar1">
    <w:name w:val="E-mail Signature Char1"/>
    <w:basedOn w:val="DefaultParagraphFont"/>
    <w:uiPriority w:val="99"/>
    <w:semiHidden/>
    <w:rsid w:val="00E06B71"/>
    <w:rPr>
      <w:rFonts w:ascii="Times New Roman" w:eastAsia="Times New Roman" w:hAnsi="Times New Roman" w:cs="Times New Roman"/>
      <w:lang w:val="en-GB" w:eastAsia="en-GB"/>
    </w:rPr>
  </w:style>
  <w:style w:type="character" w:customStyle="1" w:styleId="EndnoteTextChar">
    <w:name w:val="Endnote Text Char"/>
    <w:basedOn w:val="DefaultParagraphFont"/>
    <w:link w:val="EndnoteText"/>
    <w:semiHidden/>
    <w:rsid w:val="00E06B71"/>
    <w:rPr>
      <w:rFonts w:ascii="Times New Roman" w:eastAsia="Times New Roman" w:hAnsi="Times New Roman" w:cs="Times New Roman"/>
      <w:sz w:val="20"/>
      <w:szCs w:val="20"/>
    </w:rPr>
  </w:style>
  <w:style w:type="paragraph" w:styleId="EndnoteText">
    <w:name w:val="endnote text"/>
    <w:basedOn w:val="Normal"/>
    <w:link w:val="EndnoteTextChar"/>
    <w:semiHidden/>
    <w:rsid w:val="00E06B71"/>
    <w:rPr>
      <w:sz w:val="20"/>
      <w:szCs w:val="20"/>
    </w:rPr>
  </w:style>
  <w:style w:type="character" w:customStyle="1" w:styleId="EndnoteTextChar1">
    <w:name w:val="Endnote Text Char1"/>
    <w:basedOn w:val="DefaultParagraphFont"/>
    <w:uiPriority w:val="99"/>
    <w:semiHidden/>
    <w:rsid w:val="00E06B71"/>
    <w:rPr>
      <w:sz w:val="20"/>
      <w:szCs w:val="20"/>
    </w:rPr>
  </w:style>
  <w:style w:type="paragraph" w:styleId="FootnoteText">
    <w:name w:val="footnote text"/>
    <w:basedOn w:val="Normal"/>
    <w:link w:val="FootnoteTextChar"/>
    <w:semiHidden/>
    <w:rsid w:val="00E06B71"/>
    <w:rPr>
      <w:sz w:val="20"/>
      <w:szCs w:val="20"/>
      <w:lang w:val="en-US" w:eastAsia="en-US"/>
    </w:rPr>
  </w:style>
  <w:style w:type="character" w:customStyle="1" w:styleId="FootnoteTextChar">
    <w:name w:val="Footnote Text Char"/>
    <w:basedOn w:val="DefaultParagraphFont"/>
    <w:link w:val="FootnoteText"/>
    <w:semiHidden/>
    <w:rsid w:val="00E06B71"/>
    <w:rPr>
      <w:rFonts w:ascii="Times New Roman" w:eastAsia="Times New Roman" w:hAnsi="Times New Roman" w:cs="Times New Roman"/>
      <w:sz w:val="20"/>
      <w:szCs w:val="20"/>
      <w:lang w:val="en-US" w:eastAsia="en-US"/>
    </w:rPr>
  </w:style>
  <w:style w:type="character" w:customStyle="1" w:styleId="HTMLAddressChar">
    <w:name w:val="HTML Address Char"/>
    <w:basedOn w:val="DefaultParagraphFont"/>
    <w:link w:val="HTMLAddress"/>
    <w:semiHidden/>
    <w:rsid w:val="00E06B71"/>
    <w:rPr>
      <w:rFonts w:ascii="Times New Roman" w:eastAsia="Times New Roman" w:hAnsi="Times New Roman" w:cs="Times New Roman"/>
      <w:i/>
      <w:iCs/>
      <w:szCs w:val="20"/>
    </w:rPr>
  </w:style>
  <w:style w:type="paragraph" w:styleId="HTMLAddress">
    <w:name w:val="HTML Address"/>
    <w:basedOn w:val="Normal"/>
    <w:link w:val="HTMLAddressChar"/>
    <w:semiHidden/>
    <w:rsid w:val="00E06B71"/>
    <w:rPr>
      <w:i/>
      <w:iCs/>
      <w:szCs w:val="20"/>
    </w:rPr>
  </w:style>
  <w:style w:type="character" w:customStyle="1" w:styleId="HTMLAddressChar1">
    <w:name w:val="HTML Address Char1"/>
    <w:basedOn w:val="DefaultParagraphFont"/>
    <w:uiPriority w:val="99"/>
    <w:semiHidden/>
    <w:rsid w:val="00E06B71"/>
    <w:rPr>
      <w:i/>
      <w:iCs/>
    </w:rPr>
  </w:style>
  <w:style w:type="character" w:customStyle="1" w:styleId="HTMLPreformattedChar">
    <w:name w:val="HTML Preformatted Char"/>
    <w:basedOn w:val="DefaultParagraphFont"/>
    <w:link w:val="HTMLPreformatted"/>
    <w:semiHidden/>
    <w:rsid w:val="00E06B71"/>
    <w:rPr>
      <w:rFonts w:ascii="Courier New" w:eastAsia="Times New Roman" w:hAnsi="Courier New" w:cs="Courier New"/>
      <w:sz w:val="20"/>
      <w:szCs w:val="20"/>
    </w:rPr>
  </w:style>
  <w:style w:type="paragraph" w:styleId="HTMLPreformatted">
    <w:name w:val="HTML Preformatted"/>
    <w:basedOn w:val="Normal"/>
    <w:link w:val="HTMLPreformattedChar"/>
    <w:semiHidden/>
    <w:rsid w:val="00E06B71"/>
    <w:rPr>
      <w:rFonts w:ascii="Courier New" w:hAnsi="Courier New" w:cs="Courier New"/>
      <w:sz w:val="20"/>
      <w:szCs w:val="20"/>
    </w:rPr>
  </w:style>
  <w:style w:type="character" w:customStyle="1" w:styleId="HTMLPreformattedChar1">
    <w:name w:val="HTML Preformatted Char1"/>
    <w:basedOn w:val="DefaultParagraphFont"/>
    <w:uiPriority w:val="99"/>
    <w:semiHidden/>
    <w:rsid w:val="00E06B71"/>
    <w:rPr>
      <w:rFonts w:ascii="Consolas" w:hAnsi="Consolas" w:cs="Consolas"/>
      <w:sz w:val="20"/>
      <w:szCs w:val="20"/>
    </w:rPr>
  </w:style>
  <w:style w:type="paragraph" w:styleId="IntenseQuote">
    <w:name w:val="Intense Quote"/>
    <w:basedOn w:val="Normal"/>
    <w:next w:val="Normal"/>
    <w:link w:val="IntenseQuoteChar"/>
    <w:uiPriority w:val="30"/>
    <w:qFormat/>
    <w:rsid w:val="00E06B71"/>
    <w:pPr>
      <w:pBdr>
        <w:bottom w:val="single" w:sz="4" w:space="4" w:color="4F81BD"/>
      </w:pBdr>
      <w:spacing w:before="200" w:after="280"/>
      <w:ind w:left="936" w:right="936"/>
    </w:pPr>
    <w:rPr>
      <w:b/>
      <w:bCs/>
      <w:i/>
      <w:iCs/>
      <w:color w:val="4F81BD"/>
      <w:szCs w:val="20"/>
      <w:lang w:val="en-US" w:eastAsia="en-US"/>
    </w:rPr>
  </w:style>
  <w:style w:type="character" w:customStyle="1" w:styleId="IntenseQuoteChar">
    <w:name w:val="Intense Quote Char"/>
    <w:basedOn w:val="DefaultParagraphFont"/>
    <w:link w:val="IntenseQuote"/>
    <w:uiPriority w:val="30"/>
    <w:rsid w:val="00E06B71"/>
    <w:rPr>
      <w:rFonts w:ascii="Times New Roman" w:eastAsia="Times New Roman" w:hAnsi="Times New Roman" w:cs="Times New Roman"/>
      <w:b/>
      <w:bCs/>
      <w:i/>
      <w:iCs/>
      <w:color w:val="4F81BD"/>
      <w:sz w:val="24"/>
      <w:szCs w:val="20"/>
      <w:lang w:val="en-US" w:eastAsia="en-US"/>
    </w:rPr>
  </w:style>
  <w:style w:type="paragraph" w:styleId="ListBullet">
    <w:name w:val="List Bullet"/>
    <w:basedOn w:val="Normal"/>
    <w:semiHidden/>
    <w:rsid w:val="00E06B71"/>
    <w:pPr>
      <w:tabs>
        <w:tab w:val="num" w:pos="360"/>
      </w:tabs>
      <w:ind w:left="360" w:hanging="360"/>
      <w:contextualSpacing/>
    </w:pPr>
    <w:rPr>
      <w:szCs w:val="20"/>
      <w:lang w:val="en-US" w:eastAsia="en-US"/>
    </w:rPr>
  </w:style>
  <w:style w:type="paragraph" w:styleId="ListBullet2">
    <w:name w:val="List Bullet 2"/>
    <w:basedOn w:val="Normal"/>
    <w:semiHidden/>
    <w:rsid w:val="00E06B71"/>
    <w:pPr>
      <w:numPr>
        <w:numId w:val="31"/>
      </w:numPr>
      <w:contextualSpacing/>
    </w:pPr>
    <w:rPr>
      <w:szCs w:val="20"/>
      <w:lang w:val="en-US" w:eastAsia="en-US"/>
    </w:rPr>
  </w:style>
  <w:style w:type="paragraph" w:styleId="ListBullet3">
    <w:name w:val="List Bullet 3"/>
    <w:basedOn w:val="Normal"/>
    <w:semiHidden/>
    <w:rsid w:val="00E06B71"/>
    <w:pPr>
      <w:numPr>
        <w:numId w:val="32"/>
      </w:numPr>
      <w:contextualSpacing/>
    </w:pPr>
    <w:rPr>
      <w:szCs w:val="20"/>
      <w:lang w:val="en-US" w:eastAsia="en-US"/>
    </w:rPr>
  </w:style>
  <w:style w:type="paragraph" w:styleId="ListBullet4">
    <w:name w:val="List Bullet 4"/>
    <w:basedOn w:val="Normal"/>
    <w:semiHidden/>
    <w:rsid w:val="00E06B71"/>
    <w:pPr>
      <w:tabs>
        <w:tab w:val="num" w:pos="1440"/>
      </w:tabs>
      <w:ind w:left="1440" w:hanging="360"/>
      <w:contextualSpacing/>
    </w:pPr>
    <w:rPr>
      <w:szCs w:val="20"/>
      <w:lang w:val="en-US" w:eastAsia="en-US"/>
    </w:rPr>
  </w:style>
  <w:style w:type="paragraph" w:styleId="ListBullet5">
    <w:name w:val="List Bullet 5"/>
    <w:basedOn w:val="Normal"/>
    <w:semiHidden/>
    <w:rsid w:val="00E06B71"/>
    <w:pPr>
      <w:numPr>
        <w:numId w:val="34"/>
      </w:numPr>
      <w:contextualSpacing/>
    </w:pPr>
    <w:rPr>
      <w:szCs w:val="20"/>
      <w:lang w:val="en-US" w:eastAsia="en-US"/>
    </w:rPr>
  </w:style>
  <w:style w:type="paragraph" w:styleId="ListNumber">
    <w:name w:val="List Number"/>
    <w:basedOn w:val="Normal"/>
    <w:semiHidden/>
    <w:rsid w:val="00E06B71"/>
    <w:pPr>
      <w:numPr>
        <w:numId w:val="35"/>
      </w:numPr>
      <w:contextualSpacing/>
    </w:pPr>
    <w:rPr>
      <w:szCs w:val="20"/>
      <w:lang w:val="en-US" w:eastAsia="en-US"/>
    </w:rPr>
  </w:style>
  <w:style w:type="paragraph" w:styleId="ListNumber2">
    <w:name w:val="List Number 2"/>
    <w:basedOn w:val="Normal"/>
    <w:semiHidden/>
    <w:rsid w:val="00E06B71"/>
    <w:pPr>
      <w:numPr>
        <w:numId w:val="36"/>
      </w:numPr>
      <w:contextualSpacing/>
    </w:pPr>
    <w:rPr>
      <w:szCs w:val="20"/>
      <w:lang w:val="en-US" w:eastAsia="en-US"/>
    </w:rPr>
  </w:style>
  <w:style w:type="paragraph" w:styleId="ListNumber3">
    <w:name w:val="List Number 3"/>
    <w:basedOn w:val="Normal"/>
    <w:semiHidden/>
    <w:rsid w:val="00E06B71"/>
    <w:pPr>
      <w:numPr>
        <w:numId w:val="37"/>
      </w:numPr>
      <w:contextualSpacing/>
    </w:pPr>
    <w:rPr>
      <w:szCs w:val="20"/>
      <w:lang w:val="en-US" w:eastAsia="en-US"/>
    </w:rPr>
  </w:style>
  <w:style w:type="paragraph" w:styleId="ListNumber4">
    <w:name w:val="List Number 4"/>
    <w:basedOn w:val="Normal"/>
    <w:semiHidden/>
    <w:rsid w:val="00E06B71"/>
    <w:pPr>
      <w:numPr>
        <w:numId w:val="38"/>
      </w:numPr>
      <w:contextualSpacing/>
    </w:pPr>
    <w:rPr>
      <w:szCs w:val="20"/>
      <w:lang w:val="en-US" w:eastAsia="en-US"/>
    </w:rPr>
  </w:style>
  <w:style w:type="paragraph" w:styleId="ListNumber5">
    <w:name w:val="List Number 5"/>
    <w:basedOn w:val="Normal"/>
    <w:semiHidden/>
    <w:rsid w:val="00E06B71"/>
    <w:pPr>
      <w:numPr>
        <w:numId w:val="39"/>
      </w:numPr>
      <w:contextualSpacing/>
    </w:pPr>
    <w:rPr>
      <w:szCs w:val="20"/>
      <w:lang w:val="en-US" w:eastAsia="en-US"/>
    </w:rPr>
  </w:style>
  <w:style w:type="character" w:customStyle="1" w:styleId="MacroTextChar">
    <w:name w:val="Macro Text Char"/>
    <w:basedOn w:val="DefaultParagraphFont"/>
    <w:link w:val="MacroText"/>
    <w:semiHidden/>
    <w:rsid w:val="00E06B71"/>
    <w:rPr>
      <w:rFonts w:ascii="Courier New" w:eastAsia="Times New Roman" w:hAnsi="Courier New" w:cs="Courier New"/>
      <w:sz w:val="20"/>
      <w:szCs w:val="20"/>
    </w:rPr>
  </w:style>
  <w:style w:type="paragraph" w:styleId="MacroText">
    <w:name w:val="macro"/>
    <w:link w:val="MacroTextChar"/>
    <w:semiHidden/>
    <w:rsid w:val="00E06B71"/>
    <w:pPr>
      <w:tabs>
        <w:tab w:val="left" w:pos="480"/>
        <w:tab w:val="left" w:pos="960"/>
        <w:tab w:val="left" w:pos="1440"/>
        <w:tab w:val="left" w:pos="1920"/>
        <w:tab w:val="left" w:pos="2400"/>
        <w:tab w:val="left" w:pos="2880"/>
        <w:tab w:val="left" w:pos="3360"/>
        <w:tab w:val="left" w:pos="3840"/>
        <w:tab w:val="left" w:pos="4320"/>
      </w:tabs>
      <w:spacing w:line="240" w:lineRule="auto"/>
    </w:pPr>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E06B71"/>
    <w:rPr>
      <w:rFonts w:ascii="Consolas" w:hAnsi="Consolas" w:cs="Consolas"/>
      <w:sz w:val="20"/>
      <w:szCs w:val="20"/>
    </w:rPr>
  </w:style>
  <w:style w:type="character" w:customStyle="1" w:styleId="MessageHeaderChar">
    <w:name w:val="Message Header Char"/>
    <w:basedOn w:val="DefaultParagraphFont"/>
    <w:link w:val="MessageHeader"/>
    <w:semiHidden/>
    <w:rsid w:val="00E06B71"/>
    <w:rPr>
      <w:rFonts w:ascii="Cambria" w:eastAsia="Times New Roman" w:hAnsi="Cambria" w:cs="Times New Roman"/>
      <w:shd w:val="pct20" w:color="auto" w:fill="auto"/>
    </w:rPr>
  </w:style>
  <w:style w:type="paragraph" w:styleId="MessageHeader">
    <w:name w:val="Message Header"/>
    <w:basedOn w:val="Normal"/>
    <w:link w:val="MessageHeaderChar"/>
    <w:semiHidden/>
    <w:rsid w:val="00E06B71"/>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1">
    <w:name w:val="Message Header Char1"/>
    <w:basedOn w:val="DefaultParagraphFont"/>
    <w:uiPriority w:val="99"/>
    <w:semiHidden/>
    <w:rsid w:val="00E06B71"/>
    <w:rPr>
      <w:rFonts w:asciiTheme="majorHAnsi" w:eastAsiaTheme="majorEastAsia" w:hAnsiTheme="majorHAnsi" w:cstheme="majorBidi"/>
      <w:sz w:val="24"/>
      <w:szCs w:val="24"/>
      <w:shd w:val="pct20" w:color="auto" w:fill="auto"/>
    </w:rPr>
  </w:style>
  <w:style w:type="paragraph" w:styleId="NoSpacing">
    <w:name w:val="No Spacing"/>
    <w:uiPriority w:val="1"/>
    <w:qFormat/>
    <w:rsid w:val="00E06B71"/>
    <w:pPr>
      <w:spacing w:line="240" w:lineRule="auto"/>
    </w:pPr>
    <w:rPr>
      <w:rFonts w:ascii="Times New Roman" w:eastAsia="Times New Roman" w:hAnsi="Times New Roman" w:cs="Times New Roman"/>
      <w:sz w:val="24"/>
      <w:szCs w:val="20"/>
      <w:lang w:val="en-US" w:eastAsia="en-US"/>
    </w:rPr>
  </w:style>
  <w:style w:type="character" w:customStyle="1" w:styleId="NoteHeadingChar">
    <w:name w:val="Note Heading Char"/>
    <w:basedOn w:val="DefaultParagraphFont"/>
    <w:link w:val="NoteHeading"/>
    <w:semiHidden/>
    <w:rsid w:val="00E06B71"/>
    <w:rPr>
      <w:rFonts w:ascii="Times New Roman" w:eastAsia="Times New Roman" w:hAnsi="Times New Roman" w:cs="Times New Roman"/>
      <w:szCs w:val="20"/>
    </w:rPr>
  </w:style>
  <w:style w:type="paragraph" w:styleId="NoteHeading">
    <w:name w:val="Note Heading"/>
    <w:basedOn w:val="Normal"/>
    <w:next w:val="Normal"/>
    <w:link w:val="NoteHeadingChar"/>
    <w:semiHidden/>
    <w:rsid w:val="00E06B71"/>
    <w:rPr>
      <w:szCs w:val="20"/>
    </w:rPr>
  </w:style>
  <w:style w:type="character" w:customStyle="1" w:styleId="NoteHeadingChar1">
    <w:name w:val="Note Heading Char1"/>
    <w:basedOn w:val="DefaultParagraphFont"/>
    <w:uiPriority w:val="99"/>
    <w:semiHidden/>
    <w:rsid w:val="00E06B71"/>
  </w:style>
  <w:style w:type="character" w:customStyle="1" w:styleId="PlainTextChar">
    <w:name w:val="Plain Text Char"/>
    <w:basedOn w:val="DefaultParagraphFont"/>
    <w:link w:val="PlainText"/>
    <w:semiHidden/>
    <w:rsid w:val="00E06B71"/>
    <w:rPr>
      <w:rFonts w:ascii="Courier New" w:eastAsia="Times New Roman" w:hAnsi="Courier New" w:cs="Courier New"/>
      <w:sz w:val="20"/>
      <w:szCs w:val="20"/>
    </w:rPr>
  </w:style>
  <w:style w:type="paragraph" w:styleId="PlainText">
    <w:name w:val="Plain Text"/>
    <w:basedOn w:val="Normal"/>
    <w:link w:val="PlainTextChar"/>
    <w:semiHidden/>
    <w:rsid w:val="00E06B71"/>
    <w:rPr>
      <w:rFonts w:ascii="Courier New" w:hAnsi="Courier New" w:cs="Courier New"/>
      <w:sz w:val="20"/>
      <w:szCs w:val="20"/>
    </w:rPr>
  </w:style>
  <w:style w:type="character" w:customStyle="1" w:styleId="PlainTextChar1">
    <w:name w:val="Plain Text Char1"/>
    <w:basedOn w:val="DefaultParagraphFont"/>
    <w:uiPriority w:val="99"/>
    <w:semiHidden/>
    <w:rsid w:val="00E06B71"/>
    <w:rPr>
      <w:rFonts w:ascii="Consolas" w:hAnsi="Consolas" w:cs="Consolas"/>
      <w:sz w:val="21"/>
      <w:szCs w:val="21"/>
    </w:rPr>
  </w:style>
  <w:style w:type="paragraph" w:styleId="Quote">
    <w:name w:val="Quote"/>
    <w:basedOn w:val="Normal"/>
    <w:next w:val="Normal"/>
    <w:link w:val="QuoteChar"/>
    <w:uiPriority w:val="29"/>
    <w:qFormat/>
    <w:rsid w:val="00E06B71"/>
    <w:pPr>
      <w:numPr>
        <w:numId w:val="30"/>
      </w:numPr>
      <w:tabs>
        <w:tab w:val="clear" w:pos="360"/>
      </w:tabs>
      <w:ind w:left="0" w:firstLine="0"/>
    </w:pPr>
    <w:rPr>
      <w:i/>
      <w:iCs/>
      <w:color w:val="000000"/>
      <w:szCs w:val="20"/>
      <w:lang w:val="en-US" w:eastAsia="en-US"/>
    </w:rPr>
  </w:style>
  <w:style w:type="character" w:customStyle="1" w:styleId="QuoteChar">
    <w:name w:val="Quote Char"/>
    <w:basedOn w:val="DefaultParagraphFont"/>
    <w:link w:val="Quote"/>
    <w:uiPriority w:val="29"/>
    <w:rsid w:val="00E06B71"/>
    <w:rPr>
      <w:rFonts w:ascii="Times New Roman" w:eastAsia="Times New Roman" w:hAnsi="Times New Roman" w:cs="Times New Roman"/>
      <w:i/>
      <w:iCs/>
      <w:color w:val="000000"/>
      <w:sz w:val="24"/>
      <w:szCs w:val="20"/>
      <w:lang w:val="en-US" w:eastAsia="en-US"/>
    </w:rPr>
  </w:style>
  <w:style w:type="character" w:customStyle="1" w:styleId="SalutationChar">
    <w:name w:val="Salutation Char"/>
    <w:basedOn w:val="DefaultParagraphFont"/>
    <w:link w:val="Salutation"/>
    <w:semiHidden/>
    <w:rsid w:val="00E06B71"/>
    <w:rPr>
      <w:rFonts w:ascii="Times New Roman" w:eastAsia="Times New Roman" w:hAnsi="Times New Roman" w:cs="Times New Roman"/>
      <w:szCs w:val="20"/>
    </w:rPr>
  </w:style>
  <w:style w:type="paragraph" w:styleId="Salutation">
    <w:name w:val="Salutation"/>
    <w:basedOn w:val="Normal"/>
    <w:next w:val="Normal"/>
    <w:link w:val="SalutationChar"/>
    <w:semiHidden/>
    <w:rsid w:val="00E06B71"/>
    <w:pPr>
      <w:numPr>
        <w:numId w:val="33"/>
      </w:numPr>
      <w:tabs>
        <w:tab w:val="clear" w:pos="1440"/>
      </w:tabs>
      <w:ind w:left="0" w:firstLine="0"/>
    </w:pPr>
    <w:rPr>
      <w:szCs w:val="20"/>
    </w:rPr>
  </w:style>
  <w:style w:type="character" w:customStyle="1" w:styleId="SalutationChar1">
    <w:name w:val="Salutation Char1"/>
    <w:basedOn w:val="DefaultParagraphFont"/>
    <w:uiPriority w:val="99"/>
    <w:semiHidden/>
    <w:rsid w:val="00E06B71"/>
  </w:style>
  <w:style w:type="character" w:customStyle="1" w:styleId="SignatureChar">
    <w:name w:val="Signature Char"/>
    <w:basedOn w:val="DefaultParagraphFont"/>
    <w:link w:val="Signature"/>
    <w:semiHidden/>
    <w:rsid w:val="00E06B71"/>
    <w:rPr>
      <w:rFonts w:ascii="Times New Roman" w:eastAsia="Times New Roman" w:hAnsi="Times New Roman" w:cs="Times New Roman"/>
      <w:szCs w:val="20"/>
    </w:rPr>
  </w:style>
  <w:style w:type="paragraph" w:styleId="Signature">
    <w:name w:val="Signature"/>
    <w:basedOn w:val="Normal"/>
    <w:link w:val="SignatureChar"/>
    <w:semiHidden/>
    <w:rsid w:val="00E06B71"/>
    <w:pPr>
      <w:ind w:left="4320"/>
    </w:pPr>
    <w:rPr>
      <w:szCs w:val="20"/>
    </w:rPr>
  </w:style>
  <w:style w:type="character" w:customStyle="1" w:styleId="SignatureChar1">
    <w:name w:val="Signature Char1"/>
    <w:basedOn w:val="DefaultParagraphFont"/>
    <w:uiPriority w:val="99"/>
    <w:semiHidden/>
    <w:rsid w:val="00E06B71"/>
  </w:style>
  <w:style w:type="character" w:styleId="FootnoteReference">
    <w:name w:val="footnote reference"/>
    <w:basedOn w:val="DefaultParagraphFont"/>
    <w:semiHidden/>
    <w:unhideWhenUsed/>
    <w:rsid w:val="00E06B71"/>
    <w:rPr>
      <w:vertAlign w:val="superscript"/>
    </w:rPr>
  </w:style>
  <w:style w:type="paragraph" w:customStyle="1" w:styleId="Acknowledgement">
    <w:name w:val="Acknowledgement"/>
    <w:basedOn w:val="Normal"/>
    <w:rsid w:val="001C08CC"/>
    <w:pPr>
      <w:spacing w:before="120"/>
      <w:ind w:left="720" w:hanging="720"/>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74795">
      <w:bodyDiv w:val="1"/>
      <w:marLeft w:val="0"/>
      <w:marRight w:val="0"/>
      <w:marTop w:val="0"/>
      <w:marBottom w:val="0"/>
      <w:divBdr>
        <w:top w:val="none" w:sz="0" w:space="0" w:color="auto"/>
        <w:left w:val="none" w:sz="0" w:space="0" w:color="auto"/>
        <w:bottom w:val="none" w:sz="0" w:space="0" w:color="auto"/>
        <w:right w:val="none" w:sz="0" w:space="0" w:color="auto"/>
      </w:divBdr>
    </w:div>
    <w:div w:id="257716194">
      <w:bodyDiv w:val="1"/>
      <w:marLeft w:val="0"/>
      <w:marRight w:val="0"/>
      <w:marTop w:val="0"/>
      <w:marBottom w:val="0"/>
      <w:divBdr>
        <w:top w:val="none" w:sz="0" w:space="0" w:color="auto"/>
        <w:left w:val="none" w:sz="0" w:space="0" w:color="auto"/>
        <w:bottom w:val="none" w:sz="0" w:space="0" w:color="auto"/>
        <w:right w:val="none" w:sz="0" w:space="0" w:color="auto"/>
      </w:divBdr>
    </w:div>
    <w:div w:id="629016215">
      <w:bodyDiv w:val="1"/>
      <w:marLeft w:val="0"/>
      <w:marRight w:val="0"/>
      <w:marTop w:val="0"/>
      <w:marBottom w:val="0"/>
      <w:divBdr>
        <w:top w:val="none" w:sz="0" w:space="0" w:color="auto"/>
        <w:left w:val="none" w:sz="0" w:space="0" w:color="auto"/>
        <w:bottom w:val="none" w:sz="0" w:space="0" w:color="auto"/>
        <w:right w:val="none" w:sz="0" w:space="0" w:color="auto"/>
      </w:divBdr>
    </w:div>
    <w:div w:id="848058613">
      <w:bodyDiv w:val="1"/>
      <w:marLeft w:val="0"/>
      <w:marRight w:val="0"/>
      <w:marTop w:val="0"/>
      <w:marBottom w:val="0"/>
      <w:divBdr>
        <w:top w:val="none" w:sz="0" w:space="0" w:color="auto"/>
        <w:left w:val="none" w:sz="0" w:space="0" w:color="auto"/>
        <w:bottom w:val="none" w:sz="0" w:space="0" w:color="auto"/>
        <w:right w:val="none" w:sz="0" w:space="0" w:color="auto"/>
      </w:divBdr>
    </w:div>
    <w:div w:id="903678938">
      <w:bodyDiv w:val="1"/>
      <w:marLeft w:val="0"/>
      <w:marRight w:val="0"/>
      <w:marTop w:val="0"/>
      <w:marBottom w:val="0"/>
      <w:divBdr>
        <w:top w:val="none" w:sz="0" w:space="0" w:color="auto"/>
        <w:left w:val="none" w:sz="0" w:space="0" w:color="auto"/>
        <w:bottom w:val="none" w:sz="0" w:space="0" w:color="auto"/>
        <w:right w:val="none" w:sz="0" w:space="0" w:color="auto"/>
      </w:divBdr>
    </w:div>
    <w:div w:id="957763917">
      <w:bodyDiv w:val="1"/>
      <w:marLeft w:val="0"/>
      <w:marRight w:val="0"/>
      <w:marTop w:val="0"/>
      <w:marBottom w:val="0"/>
      <w:divBdr>
        <w:top w:val="none" w:sz="0" w:space="0" w:color="auto"/>
        <w:left w:val="none" w:sz="0" w:space="0" w:color="auto"/>
        <w:bottom w:val="none" w:sz="0" w:space="0" w:color="auto"/>
        <w:right w:val="none" w:sz="0" w:space="0" w:color="auto"/>
      </w:divBdr>
    </w:div>
    <w:div w:id="1011644807">
      <w:bodyDiv w:val="1"/>
      <w:marLeft w:val="0"/>
      <w:marRight w:val="0"/>
      <w:marTop w:val="0"/>
      <w:marBottom w:val="0"/>
      <w:divBdr>
        <w:top w:val="none" w:sz="0" w:space="0" w:color="auto"/>
        <w:left w:val="none" w:sz="0" w:space="0" w:color="auto"/>
        <w:bottom w:val="none" w:sz="0" w:space="0" w:color="auto"/>
        <w:right w:val="none" w:sz="0" w:space="0" w:color="auto"/>
      </w:divBdr>
      <w:divsChild>
        <w:div w:id="1486358563">
          <w:marLeft w:val="0"/>
          <w:marRight w:val="0"/>
          <w:marTop w:val="0"/>
          <w:marBottom w:val="0"/>
          <w:divBdr>
            <w:top w:val="none" w:sz="0" w:space="0" w:color="auto"/>
            <w:left w:val="none" w:sz="0" w:space="0" w:color="auto"/>
            <w:bottom w:val="none" w:sz="0" w:space="0" w:color="auto"/>
            <w:right w:val="none" w:sz="0" w:space="0" w:color="auto"/>
          </w:divBdr>
          <w:divsChild>
            <w:div w:id="1098405493">
              <w:marLeft w:val="0"/>
              <w:marRight w:val="0"/>
              <w:marTop w:val="0"/>
              <w:marBottom w:val="0"/>
              <w:divBdr>
                <w:top w:val="none" w:sz="0" w:space="0" w:color="auto"/>
                <w:left w:val="none" w:sz="0" w:space="0" w:color="auto"/>
                <w:bottom w:val="none" w:sz="0" w:space="0" w:color="auto"/>
                <w:right w:val="none" w:sz="0" w:space="0" w:color="auto"/>
              </w:divBdr>
              <w:divsChild>
                <w:div w:id="100809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031213">
      <w:bodyDiv w:val="1"/>
      <w:marLeft w:val="0"/>
      <w:marRight w:val="0"/>
      <w:marTop w:val="0"/>
      <w:marBottom w:val="0"/>
      <w:divBdr>
        <w:top w:val="none" w:sz="0" w:space="0" w:color="auto"/>
        <w:left w:val="none" w:sz="0" w:space="0" w:color="auto"/>
        <w:bottom w:val="none" w:sz="0" w:space="0" w:color="auto"/>
        <w:right w:val="none" w:sz="0" w:space="0" w:color="auto"/>
      </w:divBdr>
    </w:div>
    <w:div w:id="1281500026">
      <w:bodyDiv w:val="1"/>
      <w:marLeft w:val="0"/>
      <w:marRight w:val="0"/>
      <w:marTop w:val="0"/>
      <w:marBottom w:val="0"/>
      <w:divBdr>
        <w:top w:val="none" w:sz="0" w:space="0" w:color="auto"/>
        <w:left w:val="none" w:sz="0" w:space="0" w:color="auto"/>
        <w:bottom w:val="none" w:sz="0" w:space="0" w:color="auto"/>
        <w:right w:val="none" w:sz="0" w:space="0" w:color="auto"/>
      </w:divBdr>
    </w:div>
    <w:div w:id="1412584317">
      <w:bodyDiv w:val="1"/>
      <w:marLeft w:val="0"/>
      <w:marRight w:val="0"/>
      <w:marTop w:val="0"/>
      <w:marBottom w:val="0"/>
      <w:divBdr>
        <w:top w:val="none" w:sz="0" w:space="0" w:color="auto"/>
        <w:left w:val="none" w:sz="0" w:space="0" w:color="auto"/>
        <w:bottom w:val="none" w:sz="0" w:space="0" w:color="auto"/>
        <w:right w:val="none" w:sz="0" w:space="0" w:color="auto"/>
      </w:divBdr>
    </w:div>
    <w:div w:id="1481847164">
      <w:bodyDiv w:val="1"/>
      <w:marLeft w:val="0"/>
      <w:marRight w:val="0"/>
      <w:marTop w:val="0"/>
      <w:marBottom w:val="0"/>
      <w:divBdr>
        <w:top w:val="none" w:sz="0" w:space="0" w:color="auto"/>
        <w:left w:val="none" w:sz="0" w:space="0" w:color="auto"/>
        <w:bottom w:val="none" w:sz="0" w:space="0" w:color="auto"/>
        <w:right w:val="none" w:sz="0" w:space="0" w:color="auto"/>
      </w:divBdr>
    </w:div>
    <w:div w:id="1768427235">
      <w:bodyDiv w:val="1"/>
      <w:marLeft w:val="0"/>
      <w:marRight w:val="0"/>
      <w:marTop w:val="0"/>
      <w:marBottom w:val="0"/>
      <w:divBdr>
        <w:top w:val="none" w:sz="0" w:space="0" w:color="auto"/>
        <w:left w:val="none" w:sz="0" w:space="0" w:color="auto"/>
        <w:bottom w:val="none" w:sz="0" w:space="0" w:color="auto"/>
        <w:right w:val="none" w:sz="0" w:space="0" w:color="auto"/>
      </w:divBdr>
    </w:div>
    <w:div w:id="1814642018">
      <w:bodyDiv w:val="1"/>
      <w:marLeft w:val="0"/>
      <w:marRight w:val="0"/>
      <w:marTop w:val="0"/>
      <w:marBottom w:val="0"/>
      <w:divBdr>
        <w:top w:val="none" w:sz="0" w:space="0" w:color="auto"/>
        <w:left w:val="none" w:sz="0" w:space="0" w:color="auto"/>
        <w:bottom w:val="none" w:sz="0" w:space="0" w:color="auto"/>
        <w:right w:val="none" w:sz="0" w:space="0" w:color="auto"/>
      </w:divBdr>
    </w:div>
    <w:div w:id="2038235891">
      <w:bodyDiv w:val="1"/>
      <w:marLeft w:val="0"/>
      <w:marRight w:val="0"/>
      <w:marTop w:val="0"/>
      <w:marBottom w:val="0"/>
      <w:divBdr>
        <w:top w:val="none" w:sz="0" w:space="0" w:color="auto"/>
        <w:left w:val="none" w:sz="0" w:space="0" w:color="auto"/>
        <w:bottom w:val="none" w:sz="0" w:space="0" w:color="auto"/>
        <w:right w:val="none" w:sz="0" w:space="0" w:color="auto"/>
      </w:divBdr>
    </w:div>
    <w:div w:id="2072657365">
      <w:bodyDiv w:val="1"/>
      <w:marLeft w:val="0"/>
      <w:marRight w:val="0"/>
      <w:marTop w:val="0"/>
      <w:marBottom w:val="0"/>
      <w:divBdr>
        <w:top w:val="none" w:sz="0" w:space="0" w:color="auto"/>
        <w:left w:val="none" w:sz="0" w:space="0" w:color="auto"/>
        <w:bottom w:val="none" w:sz="0" w:space="0" w:color="auto"/>
        <w:right w:val="none" w:sz="0" w:space="0" w:color="auto"/>
      </w:divBdr>
    </w:div>
    <w:div w:id="20769272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Ojal@kemri-wellcome.org"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hyperlink" Target="https://data.humdata.org/dataset/administrative-wards-in-kenya-14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S.Brand@warwick.ac.uk" TargetMode="External"/><Relationship Id="rId14" Type="http://schemas.openxmlformats.org/officeDocument/2006/relationships/image" Target="media/image4.emf"/><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46430-C63F-470C-B9FA-9A52E6860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22401</Words>
  <Characters>127692</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94</CharactersWithSpaces>
  <SharedDoc>false</SharedDoc>
  <HLinks>
    <vt:vector size="12" baseType="variant">
      <vt:variant>
        <vt:i4>5570677</vt:i4>
      </vt:variant>
      <vt:variant>
        <vt:i4>0</vt:i4>
      </vt:variant>
      <vt:variant>
        <vt:i4>0</vt:i4>
      </vt:variant>
      <vt:variant>
        <vt:i4>5</vt:i4>
      </vt:variant>
      <vt:variant>
        <vt:lpwstr>mailto:S.Brand@warwick.ac.uk</vt:lpwstr>
      </vt:variant>
      <vt:variant>
        <vt:lpwstr/>
      </vt:variant>
      <vt:variant>
        <vt:i4>6619187</vt:i4>
      </vt:variant>
      <vt:variant>
        <vt:i4>0</vt:i4>
      </vt:variant>
      <vt:variant>
        <vt:i4>0</vt:i4>
      </vt:variant>
      <vt:variant>
        <vt:i4>5</vt:i4>
      </vt:variant>
      <vt:variant>
        <vt:lpwstr>https://preventepidemics.org/covid19/per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 Samuel</dc:creator>
  <cp:keywords/>
  <cp:lastModifiedBy>Brand, Samuel</cp:lastModifiedBy>
  <cp:revision>3</cp:revision>
  <dcterms:created xsi:type="dcterms:W3CDTF">2021-06-17T14:14:00Z</dcterms:created>
  <dcterms:modified xsi:type="dcterms:W3CDTF">2021-06-17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science"/&gt;&lt;format class="21"/&gt;&lt;count citations="57" publications="46"/&gt;&lt;/info&gt;PAPERS2_INFO_END</vt:lpwstr>
  </property>
</Properties>
</file>